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377F14" w:rsidTr="0094134C">
        <w:tc>
          <w:tcPr>
            <w:tcW w:w="7365" w:type="dxa"/>
            <w:vAlign w:val="center"/>
          </w:tcPr>
          <w:tbl>
            <w:tblPr>
              <w:tblW w:w="0" w:type="auto"/>
              <w:tblLayout w:type="fixed"/>
              <w:tblLook w:val="04A0" w:firstRow="1" w:lastRow="0" w:firstColumn="1" w:lastColumn="0" w:noHBand="0" w:noVBand="1"/>
            </w:tblPr>
            <w:tblGrid>
              <w:gridCol w:w="1526"/>
              <w:gridCol w:w="5528"/>
              <w:gridCol w:w="2158"/>
            </w:tblGrid>
            <w:tr w:rsidR="00BC06F0" w:rsidRPr="0058708A" w:rsidTr="003F4DD8">
              <w:tc>
                <w:tcPr>
                  <w:tcW w:w="1526"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59264" behindDoc="1" locked="0" layoutInCell="1" allowOverlap="1" wp14:anchorId="53453CA5" wp14:editId="223460D5">
                        <wp:simplePos x="0" y="0"/>
                        <wp:positionH relativeFrom="margin">
                          <wp:posOffset>-71120</wp:posOffset>
                        </wp:positionH>
                        <wp:positionV relativeFrom="paragraph">
                          <wp:posOffset>20320</wp:posOffset>
                        </wp:positionV>
                        <wp:extent cx="685800" cy="1333500"/>
                        <wp:effectExtent l="19050" t="0" r="0" b="0"/>
                        <wp:wrapTight wrapText="bothSides">
                          <wp:wrapPolygon edited="0">
                            <wp:start x="-600" y="0"/>
                            <wp:lineTo x="-600" y="21291"/>
                            <wp:lineTo x="21600" y="21291"/>
                            <wp:lineTo x="21600" y="0"/>
                            <wp:lineTo x="-600" y="0"/>
                          </wp:wrapPolygon>
                        </wp:wrapTight>
                        <wp:docPr id="87"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 descr="oe_cimer_szines_print_res"/>
                                <pic:cNvPicPr>
                                  <a:picLocks noChangeAspect="1" noChangeArrowheads="1"/>
                                </pic:cNvPicPr>
                              </pic:nvPicPr>
                              <pic:blipFill>
                                <a:blip r:embed="rId9" cstate="print"/>
                                <a:srcRect/>
                                <a:stretch>
                                  <a:fillRect/>
                                </a:stretch>
                              </pic:blipFill>
                              <pic:spPr bwMode="auto">
                                <a:xfrm>
                                  <a:off x="0" y="0"/>
                                  <a:ext cx="685800" cy="1333500"/>
                                </a:xfrm>
                                <a:prstGeom prst="rect">
                                  <a:avLst/>
                                </a:prstGeom>
                                <a:noFill/>
                                <a:ln w="9525">
                                  <a:noFill/>
                                  <a:miter lim="800000"/>
                                  <a:headEnd/>
                                  <a:tailEnd/>
                                </a:ln>
                              </pic:spPr>
                            </pic:pic>
                          </a:graphicData>
                        </a:graphic>
                      </wp:anchor>
                    </w:drawing>
                  </w:r>
                </w:p>
              </w:tc>
              <w:tc>
                <w:tcPr>
                  <w:tcW w:w="5528" w:type="dxa"/>
                  <w:vAlign w:val="center"/>
                </w:tcPr>
                <w:p w:rsidR="00BC06F0" w:rsidRPr="00EE2E79" w:rsidRDefault="00BC06F0" w:rsidP="003F4DD8">
                  <w:pPr>
                    <w:pStyle w:val="llb"/>
                    <w:jc w:val="center"/>
                    <w:rPr>
                      <w:rFonts w:ascii="Arial" w:hAnsi="Arial" w:cs="Arial"/>
                      <w:b/>
                      <w:bCs/>
                      <w:noProof/>
                    </w:rPr>
                  </w:pPr>
                  <w:r w:rsidRPr="00EE2E79">
                    <w:rPr>
                      <w:rFonts w:ascii="Arial" w:hAnsi="Arial" w:cs="Arial"/>
                      <w:b/>
                      <w:bCs/>
                      <w:noProof/>
                    </w:rPr>
                    <w:t>NEUMANN JÁNOS</w:t>
                  </w:r>
                </w:p>
                <w:p w:rsidR="00BC06F0" w:rsidRPr="00EE2E79" w:rsidRDefault="00BC06F0" w:rsidP="003F4DD8">
                  <w:pPr>
                    <w:pStyle w:val="llb"/>
                    <w:jc w:val="center"/>
                    <w:rPr>
                      <w:rFonts w:ascii="Arial" w:hAnsi="Arial" w:cs="Arial"/>
                      <w:b/>
                      <w:bCs/>
                      <w:noProof/>
                    </w:rPr>
                  </w:pPr>
                  <w:r w:rsidRPr="00EE2E79">
                    <w:rPr>
                      <w:rFonts w:ascii="Arial" w:hAnsi="Arial" w:cs="Arial"/>
                      <w:b/>
                      <w:bCs/>
                      <w:noProof/>
                    </w:rPr>
                    <w:t>INFORMATIKAI KAR</w:t>
                  </w:r>
                </w:p>
                <w:p w:rsidR="00BC06F0" w:rsidRPr="0058708A" w:rsidRDefault="00BC06F0" w:rsidP="003F4DD8">
                  <w:pPr>
                    <w:pStyle w:val="llb"/>
                    <w:jc w:val="center"/>
                    <w:rPr>
                      <w:rFonts w:asciiTheme="majorHAnsi" w:hAnsiTheme="majorHAnsi" w:cstheme="minorHAnsi"/>
                      <w:noProof/>
                    </w:rPr>
                  </w:pPr>
                </w:p>
              </w:tc>
              <w:tc>
                <w:tcPr>
                  <w:tcW w:w="2158"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60288" behindDoc="1" locked="0" layoutInCell="1" allowOverlap="1" wp14:anchorId="680D0D5E" wp14:editId="57C6AB9C">
                        <wp:simplePos x="0" y="0"/>
                        <wp:positionH relativeFrom="column">
                          <wp:posOffset>433705</wp:posOffset>
                        </wp:positionH>
                        <wp:positionV relativeFrom="paragraph">
                          <wp:posOffset>107315</wp:posOffset>
                        </wp:positionV>
                        <wp:extent cx="974090" cy="1208405"/>
                        <wp:effectExtent l="19050" t="0" r="0" b="0"/>
                        <wp:wrapTight wrapText="bothSides">
                          <wp:wrapPolygon edited="0">
                            <wp:start x="-422" y="0"/>
                            <wp:lineTo x="-422" y="21112"/>
                            <wp:lineTo x="21544" y="21112"/>
                            <wp:lineTo x="21544" y="0"/>
                            <wp:lineTo x="-422" y="0"/>
                          </wp:wrapPolygon>
                        </wp:wrapTight>
                        <wp:docPr id="88" name="Kép 1" descr="NIK_ci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descr="NIK_cimer.jpg"/>
                                <pic:cNvPicPr>
                                  <a:picLocks noChangeAspect="1" noChangeArrowheads="1"/>
                                </pic:cNvPicPr>
                              </pic:nvPicPr>
                              <pic:blipFill>
                                <a:blip r:embed="rId10" cstate="print"/>
                                <a:srcRect/>
                                <a:stretch>
                                  <a:fillRect/>
                                </a:stretch>
                              </pic:blipFill>
                              <pic:spPr bwMode="auto">
                                <a:xfrm>
                                  <a:off x="0" y="0"/>
                                  <a:ext cx="974090" cy="1208405"/>
                                </a:xfrm>
                                <a:prstGeom prst="rect">
                                  <a:avLst/>
                                </a:prstGeom>
                                <a:noFill/>
                                <a:ln w="9525">
                                  <a:noFill/>
                                  <a:miter lim="800000"/>
                                  <a:headEnd/>
                                  <a:tailEnd/>
                                </a:ln>
                              </pic:spPr>
                            </pic:pic>
                          </a:graphicData>
                        </a:graphic>
                      </wp:anchor>
                    </w:drawing>
                  </w:r>
                </w:p>
              </w:tc>
            </w:tr>
          </w:tbl>
          <w:p w:rsidR="00BC06F0" w:rsidRPr="0058708A" w:rsidRDefault="00BC06F0" w:rsidP="00BC06F0">
            <w:pPr>
              <w:pStyle w:val="llb"/>
              <w:rPr>
                <w:rFonts w:asciiTheme="majorHAnsi" w:hAnsiTheme="majorHAnsi" w:cstheme="minorHAnsi"/>
                <w:noProof/>
              </w:rPr>
            </w:pPr>
          </w:p>
          <w:p w:rsidR="00F2142D" w:rsidRPr="00BC06F0" w:rsidRDefault="00BC06F0" w:rsidP="00BC06F0">
            <w:pPr>
              <w:pStyle w:val="llb"/>
              <w:spacing w:after="9720"/>
              <w:jc w:val="center"/>
              <w:rPr>
                <w:rFonts w:asciiTheme="majorHAnsi" w:hAnsiTheme="majorHAnsi" w:cstheme="minorHAnsi"/>
                <w:b/>
              </w:rPr>
            </w:pPr>
            <w:r w:rsidRPr="00BC06F0">
              <w:rPr>
                <w:rFonts w:ascii="Arial" w:hAnsi="Arial" w:cs="Arial"/>
                <w:b/>
                <w:noProof/>
              </w:rPr>
              <mc:AlternateContent>
                <mc:Choice Requires="wps">
                  <w:drawing>
                    <wp:anchor distT="0" distB="0" distL="114300" distR="114300" simplePos="0" relativeHeight="251663360" behindDoc="0" locked="0" layoutInCell="1" allowOverlap="1" wp14:anchorId="7134E913" wp14:editId="15DE60E3">
                      <wp:simplePos x="0" y="0"/>
                      <wp:positionH relativeFrom="column">
                        <wp:posOffset>-263525</wp:posOffset>
                      </wp:positionH>
                      <wp:positionV relativeFrom="paragraph">
                        <wp:posOffset>6353175</wp:posOffset>
                      </wp:positionV>
                      <wp:extent cx="6476365" cy="1403985"/>
                      <wp:effectExtent l="0" t="0" r="19685" b="27305"/>
                      <wp:wrapNone/>
                      <wp:docPr id="30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6365" cy="1403985"/>
                              </a:xfrm>
                              <a:prstGeom prst="rect">
                                <a:avLst/>
                              </a:prstGeom>
                              <a:solidFill>
                                <a:srgbClr val="FFFFFF"/>
                              </a:solidFill>
                              <a:ln w="9525">
                                <a:solidFill>
                                  <a:schemeClr val="bg1"/>
                                </a:solidFill>
                                <a:miter lim="800000"/>
                                <a:headEnd/>
                                <a:tailEnd/>
                              </a:ln>
                            </wps:spPr>
                            <wps:txbx>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46579A" w:rsidRPr="00EE2E79" w:rsidTr="00BC06F0">
                                    <w:tc>
                                      <w:tcPr>
                                        <w:tcW w:w="1488" w:type="dxa"/>
                                      </w:tcPr>
                                      <w:p w:rsidR="0046579A" w:rsidRPr="00EE2E79" w:rsidRDefault="0046579A" w:rsidP="003F4DD8">
                                        <w:pPr>
                                          <w:pStyle w:val="llb"/>
                                          <w:rPr>
                                            <w:rFonts w:ascii="Arial" w:hAnsi="Arial" w:cs="Arial"/>
                                            <w:b/>
                                          </w:rPr>
                                        </w:pPr>
                                        <w:r w:rsidRPr="00EE2E79">
                                          <w:rPr>
                                            <w:rFonts w:ascii="Arial" w:hAnsi="Arial" w:cs="Arial"/>
                                            <w:b/>
                                          </w:rPr>
                                          <w:t>OE-NIK</w:t>
                                        </w:r>
                                      </w:p>
                                      <w:p w:rsidR="0046579A" w:rsidRPr="00EE2E79" w:rsidRDefault="0046579A"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46579A" w:rsidRPr="00EE2E79" w:rsidRDefault="0046579A" w:rsidP="003F4DD8">
                                        <w:pPr>
                                          <w:pStyle w:val="llb"/>
                                          <w:rPr>
                                            <w:rFonts w:ascii="Arial" w:hAnsi="Arial" w:cs="Arial"/>
                                          </w:rPr>
                                        </w:pPr>
                                        <w:r w:rsidRPr="00EE2E79">
                                          <w:rPr>
                                            <w:rFonts w:ascii="Arial" w:hAnsi="Arial" w:cs="Arial"/>
                                          </w:rPr>
                                          <w:t>Hallgató neve:</w:t>
                                        </w:r>
                                      </w:p>
                                      <w:p w:rsidR="0046579A" w:rsidRPr="00EE2E79" w:rsidRDefault="0046579A"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46579A" w:rsidRPr="00EE2E79" w:rsidRDefault="0046579A" w:rsidP="003F4DD8">
                                        <w:pPr>
                                          <w:pStyle w:val="llb"/>
                                          <w:jc w:val="right"/>
                                          <w:rPr>
                                            <w:rFonts w:ascii="Arial" w:hAnsi="Arial" w:cs="Arial"/>
                                            <w:b/>
                                          </w:rPr>
                                        </w:pPr>
                                        <w:r>
                                          <w:rPr>
                                            <w:rFonts w:ascii="Arial" w:hAnsi="Arial" w:cs="Arial"/>
                                            <w:b/>
                                          </w:rPr>
                                          <w:t>Simándi Gergely</w:t>
                                        </w:r>
                                      </w:p>
                                      <w:p w:rsidR="0046579A" w:rsidRPr="00EE2E79" w:rsidRDefault="0046579A" w:rsidP="003F4DD8">
                                        <w:pPr>
                                          <w:pStyle w:val="llb"/>
                                          <w:jc w:val="right"/>
                                          <w:rPr>
                                            <w:rFonts w:ascii="Arial" w:hAnsi="Arial" w:cs="Arial"/>
                                          </w:rPr>
                                        </w:pPr>
                                        <w:r w:rsidRPr="00EE2E79">
                                          <w:rPr>
                                            <w:rFonts w:ascii="Arial" w:hAnsi="Arial" w:cs="Arial"/>
                                            <w:b/>
                                          </w:rPr>
                                          <w:t>T-000123/FI12904</w:t>
                                        </w:r>
                                      </w:p>
                                    </w:tc>
                                  </w:tr>
                                </w:tbl>
                                <w:p w:rsidR="0046579A" w:rsidRDefault="0046579A"/>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Szövegdoboz 2" o:spid="_x0000_s1026" type="#_x0000_t202" style="position:absolute;left:0;text-align:left;margin-left:-20.75pt;margin-top:500.25pt;width:509.95pt;height:11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" strokecolor="white [3212]">
                      <v:textbox style="mso-fit-shape-to-text:t">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46579A" w:rsidRPr="00EE2E79" w:rsidTr="00BC06F0">
                              <w:tc>
                                <w:tcPr>
                                  <w:tcW w:w="1488" w:type="dxa"/>
                                </w:tcPr>
                                <w:p w:rsidR="0046579A" w:rsidRPr="00EE2E79" w:rsidRDefault="0046579A" w:rsidP="003F4DD8">
                                  <w:pPr>
                                    <w:pStyle w:val="llb"/>
                                    <w:rPr>
                                      <w:rFonts w:ascii="Arial" w:hAnsi="Arial" w:cs="Arial"/>
                                      <w:b/>
                                    </w:rPr>
                                  </w:pPr>
                                  <w:r w:rsidRPr="00EE2E79">
                                    <w:rPr>
                                      <w:rFonts w:ascii="Arial" w:hAnsi="Arial" w:cs="Arial"/>
                                      <w:b/>
                                    </w:rPr>
                                    <w:t>OE-NIK</w:t>
                                  </w:r>
                                </w:p>
                                <w:p w:rsidR="0046579A" w:rsidRPr="00EE2E79" w:rsidRDefault="0046579A"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46579A" w:rsidRPr="00EE2E79" w:rsidRDefault="0046579A" w:rsidP="003F4DD8">
                                  <w:pPr>
                                    <w:pStyle w:val="llb"/>
                                    <w:rPr>
                                      <w:rFonts w:ascii="Arial" w:hAnsi="Arial" w:cs="Arial"/>
                                    </w:rPr>
                                  </w:pPr>
                                  <w:r w:rsidRPr="00EE2E79">
                                    <w:rPr>
                                      <w:rFonts w:ascii="Arial" w:hAnsi="Arial" w:cs="Arial"/>
                                    </w:rPr>
                                    <w:t>Hallgató neve:</w:t>
                                  </w:r>
                                </w:p>
                                <w:p w:rsidR="0046579A" w:rsidRPr="00EE2E79" w:rsidRDefault="0046579A"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46579A" w:rsidRPr="00EE2E79" w:rsidRDefault="0046579A" w:rsidP="003F4DD8">
                                  <w:pPr>
                                    <w:pStyle w:val="llb"/>
                                    <w:jc w:val="right"/>
                                    <w:rPr>
                                      <w:rFonts w:ascii="Arial" w:hAnsi="Arial" w:cs="Arial"/>
                                      <w:b/>
                                    </w:rPr>
                                  </w:pPr>
                                  <w:r>
                                    <w:rPr>
                                      <w:rFonts w:ascii="Arial" w:hAnsi="Arial" w:cs="Arial"/>
                                      <w:b/>
                                    </w:rPr>
                                    <w:t>Simándi Gergely</w:t>
                                  </w:r>
                                </w:p>
                                <w:p w:rsidR="0046579A" w:rsidRPr="00EE2E79" w:rsidRDefault="0046579A" w:rsidP="003F4DD8">
                                  <w:pPr>
                                    <w:pStyle w:val="llb"/>
                                    <w:jc w:val="right"/>
                                    <w:rPr>
                                      <w:rFonts w:ascii="Arial" w:hAnsi="Arial" w:cs="Arial"/>
                                    </w:rPr>
                                  </w:pPr>
                                  <w:r w:rsidRPr="00EE2E79">
                                    <w:rPr>
                                      <w:rFonts w:ascii="Arial" w:hAnsi="Arial" w:cs="Arial"/>
                                      <w:b/>
                                    </w:rPr>
                                    <w:t>T-000123/FI12904</w:t>
                                  </w:r>
                                </w:p>
                              </w:tc>
                            </w:tr>
                          </w:tbl>
                          <w:p w:rsidR="0046579A" w:rsidRDefault="0046579A"/>
                        </w:txbxContent>
                      </v:textbox>
                    </v:shape>
                  </w:pict>
                </mc:Fallback>
              </mc:AlternateContent>
            </w:r>
            <w:r>
              <w:rPr>
                <w:rFonts w:asciiTheme="majorHAnsi" w:hAnsiTheme="majorHAnsi" w:cstheme="minorHAnsi"/>
                <w:b/>
                <w:noProof/>
              </w:rPr>
              <mc:AlternateContent>
                <mc:Choice Requires="wps">
                  <w:drawing>
                    <wp:anchor distT="0" distB="0" distL="114300" distR="114300" simplePos="0" relativeHeight="251661312" behindDoc="0" locked="0" layoutInCell="1" allowOverlap="1" wp14:anchorId="0F3795FF" wp14:editId="62820D95">
                      <wp:simplePos x="0" y="0"/>
                      <wp:positionH relativeFrom="column">
                        <wp:posOffset>-8890</wp:posOffset>
                      </wp:positionH>
                      <wp:positionV relativeFrom="paragraph">
                        <wp:posOffset>1091565</wp:posOffset>
                      </wp:positionV>
                      <wp:extent cx="5772150" cy="1114425"/>
                      <wp:effectExtent l="0" t="0" r="0" b="9525"/>
                      <wp:wrapNone/>
                      <wp:docPr id="89" name="Szövegdoboz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114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579A" w:rsidRDefault="0046579A" w:rsidP="00BC06F0">
                                  <w:pPr>
                                    <w:ind w:left="-142"/>
                                    <w:jc w:val="center"/>
                                  </w:pPr>
                                  <w:r w:rsidRPr="00513C4E">
                                    <w:rPr>
                                      <w:b/>
                                      <w:sz w:val="72"/>
                                    </w:rPr>
                                    <w:t>SZAKDOLGOZ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Szövegdoboz 89" o:spid="_x0000_s1027" type="#_x0000_t202" style="position:absolute;left:0;text-align:left;margin-left:-.7pt;margin-top:85.95pt;width:454.5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" filled="f" stroked="f">
                      <v:textbox>
                        <w:txbxContent>
                          <w:p w:rsidR="0046579A" w:rsidRDefault="0046579A" w:rsidP="00BC06F0">
                            <w:pPr>
                              <w:ind w:left="-142"/>
                              <w:jc w:val="center"/>
                            </w:pPr>
                            <w:r w:rsidRPr="00513C4E">
                              <w:rPr>
                                <w:b/>
                                <w:sz w:val="72"/>
                              </w:rPr>
                              <w:t>SZAKDOLGOZAT</w:t>
                            </w:r>
                          </w:p>
                        </w:txbxContent>
                      </v:textbox>
                    </v:shape>
                  </w:pict>
                </mc:Fallback>
              </mc:AlternateContent>
            </w:r>
          </w:p>
        </w:tc>
        <w:tc>
          <w:tcPr>
            <w:tcW w:w="1638" w:type="dxa"/>
          </w:tcPr>
          <w:p w:rsidR="00F2142D" w:rsidRPr="00377F14" w:rsidRDefault="00F2142D" w:rsidP="006F6FF8">
            <w:pPr>
              <w:spacing w:line="240" w:lineRule="auto"/>
              <w:jc w:val="right"/>
              <w:rPr>
                <w:color w:val="000000" w:themeColor="text1"/>
              </w:rPr>
            </w:pPr>
          </w:p>
        </w:tc>
      </w:tr>
    </w:tbl>
    <w:p w:rsidR="00BE1A84" w:rsidRDefault="00F2142D" w:rsidP="00BE1A84">
      <w:pPr>
        <w:tabs>
          <w:tab w:val="center" w:pos="2070"/>
        </w:tabs>
      </w:pPr>
      <w:r w:rsidRPr="00377F14">
        <w:rPr>
          <w:color w:val="000000" w:themeColor="text1"/>
        </w:rPr>
        <w:br w:type="page"/>
      </w:r>
      <w:r w:rsidR="00BE1A84">
        <w:lastRenderedPageBreak/>
        <w:t>Óbudai Egyetem</w:t>
      </w:r>
    </w:p>
    <w:p w:rsidR="00BE1A84" w:rsidRDefault="00BE1A84" w:rsidP="00BE1A84">
      <w:pPr>
        <w:tabs>
          <w:tab w:val="center" w:pos="2070"/>
        </w:tabs>
      </w:pPr>
      <w:r>
        <w:tab/>
        <w:t>Neumann János Informatikai Kar</w:t>
      </w:r>
    </w:p>
    <w:p w:rsidR="00BE1A84" w:rsidRDefault="00BE1A84" w:rsidP="00BE1A84">
      <w:pPr>
        <w:tabs>
          <w:tab w:val="center" w:pos="2070"/>
        </w:tabs>
      </w:pPr>
      <w:r>
        <w:tab/>
        <w:t>Alkalmazott Informatikai Intézet</w:t>
      </w:r>
    </w:p>
    <w:p w:rsidR="00BE1A84" w:rsidRDefault="00BE1A84" w:rsidP="00BE1A84">
      <w:pPr>
        <w:spacing w:before="3000" w:after="0"/>
        <w:jc w:val="center"/>
        <w:rPr>
          <w:sz w:val="36"/>
          <w:szCs w:val="36"/>
        </w:rPr>
      </w:pPr>
      <w:r>
        <w:rPr>
          <w:sz w:val="36"/>
          <w:szCs w:val="36"/>
        </w:rPr>
        <w:t>SZAKDOLGOZAT</w:t>
      </w:r>
      <w:r>
        <w:rPr>
          <w:sz w:val="36"/>
          <w:szCs w:val="36"/>
        </w:rPr>
        <w:br/>
        <w:t>FELADATLAP</w:t>
      </w:r>
    </w:p>
    <w:p w:rsidR="00BE1A84" w:rsidRDefault="00BE1A84" w:rsidP="00BE1A84">
      <w:pPr>
        <w:tabs>
          <w:tab w:val="left" w:pos="2835"/>
        </w:tabs>
        <w:spacing w:before="3240"/>
        <w:rPr>
          <w:b/>
        </w:rPr>
      </w:pPr>
      <w:r>
        <w:t>Hallgató neve:</w:t>
      </w:r>
      <w:r>
        <w:rPr>
          <w:b/>
        </w:rPr>
        <w:tab/>
        <w:t>Simándi Gergely</w:t>
      </w:r>
    </w:p>
    <w:p w:rsidR="00BE1A84" w:rsidRDefault="00BE1A84" w:rsidP="00BE1A84">
      <w:pPr>
        <w:tabs>
          <w:tab w:val="left" w:pos="2835"/>
        </w:tabs>
      </w:pPr>
      <w:r>
        <w:t>Törzskönyvi száma:</w:t>
      </w:r>
      <w:r>
        <w:tab/>
        <w:t>T/001738/FI12904/N</w:t>
      </w:r>
    </w:p>
    <w:p w:rsidR="00BE1A84" w:rsidRDefault="00BE1A84" w:rsidP="00BE1A84">
      <w:pPr>
        <w:spacing w:before="480"/>
      </w:pPr>
      <w:r>
        <w:t>A dolgozat címe:</w:t>
      </w:r>
    </w:p>
    <w:p w:rsidR="00BE1A84" w:rsidRDefault="00BE1A84" w:rsidP="00BE1A84">
      <w:pPr>
        <w:pStyle w:val="SzakdolgozatCm"/>
        <w:rPr>
          <w:rFonts w:ascii="Times New Roman" w:hAnsi="Times New Roman" w:cs="Times New Roman"/>
        </w:rPr>
      </w:pPr>
      <w:r>
        <w:rPr>
          <w:rFonts w:ascii="Times New Roman" w:hAnsi="Times New Roman" w:cs="Times New Roman"/>
        </w:rPr>
        <w:t>Meteorológiai észlelők támogatása gépi látó rendszerrel</w:t>
      </w:r>
      <w:r>
        <w:rPr>
          <w:rFonts w:ascii="Times New Roman" w:hAnsi="Times New Roman" w:cs="Times New Roman"/>
        </w:rPr>
        <w:br/>
        <w:t>Meteorological Support System with Computer Vision</w:t>
      </w:r>
    </w:p>
    <w:p w:rsidR="00BE1A84" w:rsidRDefault="00BE1A84" w:rsidP="00BE1A84">
      <w:pPr>
        <w:tabs>
          <w:tab w:val="left" w:pos="2835"/>
        </w:tabs>
        <w:spacing w:before="240"/>
      </w:pPr>
      <w:r>
        <w:t>Intézményi konzulens:</w:t>
      </w:r>
      <w:r>
        <w:tab/>
        <w:t>Dr. Sergyán Szabolcs, Dr. Vámossy Zoltán</w:t>
      </w:r>
    </w:p>
    <w:p w:rsidR="00BE1A84" w:rsidRDefault="00BE1A84" w:rsidP="00BE1A84">
      <w:pPr>
        <w:tabs>
          <w:tab w:val="left" w:pos="2835"/>
        </w:tabs>
        <w:spacing w:before="240"/>
      </w:pPr>
      <w:r>
        <w:t>Beadási határidő:</w:t>
      </w:r>
      <w:r>
        <w:tab/>
        <w:t>2015. január 7.</w:t>
      </w:r>
    </w:p>
    <w:p w:rsidR="00BE1A84" w:rsidRDefault="00BE1A84" w:rsidP="00BE1A84">
      <w:pPr>
        <w:tabs>
          <w:tab w:val="left" w:pos="2835"/>
        </w:tabs>
        <w:spacing w:before="240"/>
      </w:pPr>
      <w:r>
        <w:t>A záróvizsga tárgyai:</w:t>
      </w:r>
      <w:r>
        <w:tab/>
        <w:t>Számítógép architektúrák</w:t>
      </w:r>
    </w:p>
    <w:p w:rsidR="00BE1A84" w:rsidRDefault="00BE1A84" w:rsidP="00BE1A84">
      <w:pPr>
        <w:pStyle w:val="Szakirny"/>
        <w:rPr>
          <w:rFonts w:ascii="Times New Roman" w:hAnsi="Times New Roman" w:cs="Times New Roman"/>
        </w:rPr>
      </w:pPr>
      <w:r>
        <w:rPr>
          <w:rFonts w:ascii="Times New Roman" w:hAnsi="Times New Roman" w:cs="Times New Roman"/>
        </w:rPr>
        <w:tab/>
        <w:t>Informatikai és automatizált rendszerek</w:t>
      </w:r>
    </w:p>
    <w:p w:rsidR="003F4DD8" w:rsidRDefault="003F4DD8">
      <w:pPr>
        <w:spacing w:after="160" w:line="259" w:lineRule="auto"/>
        <w:ind w:firstLine="0"/>
        <w:jc w:val="left"/>
        <w:rPr>
          <w:b/>
        </w:rPr>
      </w:pPr>
      <w:r>
        <w:rPr>
          <w:b/>
        </w:rPr>
        <w:lastRenderedPageBreak/>
        <w:br w:type="page"/>
      </w:r>
    </w:p>
    <w:p w:rsidR="003F4DD8" w:rsidRDefault="003F4DD8" w:rsidP="003F4DD8">
      <w:pPr>
        <w:spacing w:after="240"/>
        <w:rPr>
          <w:b/>
        </w:rPr>
      </w:pPr>
      <w:r>
        <w:rPr>
          <w:b/>
        </w:rPr>
        <w:lastRenderedPageBreak/>
        <w:t>A feladat:</w:t>
      </w:r>
    </w:p>
    <w:p w:rsidR="003F4DD8" w:rsidRDefault="003F4DD8" w:rsidP="003F4DD8">
      <w:pPr>
        <w:pStyle w:val="Feladatkirs"/>
      </w:pPr>
      <w:r>
        <w:t>Tervezze meg és készítse el egy meteorológiai észlelő állomás szakértői rendszerének prototípusát, mely az alábbi szolgáltatásokat nyújtja:</w:t>
      </w:r>
    </w:p>
    <w:p w:rsidR="003F4DD8" w:rsidRDefault="003F4DD8" w:rsidP="003F4DD8">
      <w:pPr>
        <w:pStyle w:val="Feladatkirs"/>
        <w:numPr>
          <w:ilvl w:val="0"/>
          <w:numId w:val="28"/>
        </w:numPr>
      </w:pPr>
      <w:r>
        <w:t>Határozza meg egy fölfelé néző meteorológiai kamera képeiből, hogy az égbolt hány százalékát borítja felhő és ezt adja meg oktában. A kép szegmentálása után jelenítse meg, hogy az elkészült fényképen hol található felhő, és hol tiszta égbolt. Adott esetben jelölje azokat a területeket is, amelyeket a rendszer nem tudott besorolni. Megadott szempontok szerint ismerje fel, hogy milyen osztályba tartozó felhők láthatók a képen.</w:t>
      </w:r>
    </w:p>
    <w:p w:rsidR="003F4DD8" w:rsidRDefault="003F4DD8" w:rsidP="003F4DD8">
      <w:pPr>
        <w:pStyle w:val="Feladatkirs"/>
        <w:numPr>
          <w:ilvl w:val="0"/>
          <w:numId w:val="28"/>
        </w:numPr>
      </w:pPr>
      <w:r>
        <w:t>Az elkészült fényképen ismerje fel az esőcseppeket, adott esetben az esővonalakat. Adott időközönként elkészített sorozatképek felhasználásával becsülje meg, hogy esett-e eső az adott időszakban.</w:t>
      </w:r>
    </w:p>
    <w:p w:rsidR="003F4DD8" w:rsidRDefault="003F4DD8" w:rsidP="003F4DD8">
      <w:pPr>
        <w:pStyle w:val="Feladatkirs"/>
      </w:pPr>
      <w:r>
        <w:t>A kétfős projektben az egyes hallgatók feladatkörei:</w:t>
      </w:r>
    </w:p>
    <w:p w:rsidR="003F4DD8" w:rsidRDefault="003F4DD8" w:rsidP="003F4DD8">
      <w:pPr>
        <w:pStyle w:val="Feladatkirs"/>
        <w:numPr>
          <w:ilvl w:val="0"/>
          <w:numId w:val="29"/>
        </w:numPr>
      </w:pPr>
      <w:r>
        <w:t>Simándi Gergely: A felhő detektálásáért és a felhő típusainak meghatározásáért felelős.</w:t>
      </w:r>
    </w:p>
    <w:p w:rsidR="003F4DD8" w:rsidRDefault="003F4DD8" w:rsidP="003F4DD8">
      <w:pPr>
        <w:pStyle w:val="Feladatkirs"/>
        <w:numPr>
          <w:ilvl w:val="0"/>
          <w:numId w:val="29"/>
        </w:numPr>
      </w:pPr>
      <w:r>
        <w:t>Bartha Márk: Az eső detektálásáért és a vihar kezdeti és befejezési időpontjának megbecsléséért felelős.</w:t>
      </w:r>
    </w:p>
    <w:p w:rsidR="003F4DD8" w:rsidRDefault="003F4DD8" w:rsidP="003F4DD8">
      <w:pPr>
        <w:pStyle w:val="Feladatkirs"/>
      </w:pPr>
    </w:p>
    <w:p w:rsidR="003F4DD8" w:rsidRDefault="003F4DD8" w:rsidP="003F4DD8">
      <w:pPr>
        <w:pStyle w:val="Feladatkirs"/>
        <w:jc w:val="left"/>
        <w:rPr>
          <w:b/>
        </w:rPr>
      </w:pPr>
      <w:r w:rsidRPr="003F4DD8">
        <w:rPr>
          <w:b/>
        </w:rPr>
        <w:t>A dolgozatnak tartalmaznia kell:</w:t>
      </w:r>
    </w:p>
    <w:p w:rsidR="003F4DD8" w:rsidRPr="00452671" w:rsidRDefault="003F4DD8" w:rsidP="003F4DD8">
      <w:pPr>
        <w:pStyle w:val="Feladatkirs"/>
        <w:numPr>
          <w:ilvl w:val="0"/>
          <w:numId w:val="30"/>
        </w:numPr>
        <w:jc w:val="left"/>
      </w:pPr>
      <w:r w:rsidRPr="00452671">
        <w:t>a feladat leírását,</w:t>
      </w:r>
    </w:p>
    <w:p w:rsidR="003F4DD8" w:rsidRPr="00452671" w:rsidRDefault="003F4DD8" w:rsidP="003F4DD8">
      <w:pPr>
        <w:pStyle w:val="Feladatkirs"/>
        <w:numPr>
          <w:ilvl w:val="0"/>
          <w:numId w:val="30"/>
        </w:numPr>
        <w:jc w:val="left"/>
      </w:pPr>
      <w:r w:rsidRPr="00452671">
        <w:t>hasonló fejlesztések ismertetését,</w:t>
      </w:r>
    </w:p>
    <w:p w:rsidR="003F4DD8" w:rsidRPr="00452671" w:rsidRDefault="003F4DD8" w:rsidP="003F4DD8">
      <w:pPr>
        <w:pStyle w:val="Feladatkirs"/>
        <w:numPr>
          <w:ilvl w:val="0"/>
          <w:numId w:val="30"/>
        </w:numPr>
        <w:jc w:val="left"/>
      </w:pPr>
      <w:r w:rsidRPr="00452671">
        <w:t>a rendelkezésre álló eszközöket,</w:t>
      </w:r>
    </w:p>
    <w:p w:rsidR="003F4DD8" w:rsidRPr="00452671" w:rsidRDefault="003F4DD8" w:rsidP="003F4DD8">
      <w:pPr>
        <w:pStyle w:val="Feladatkirs"/>
        <w:numPr>
          <w:ilvl w:val="0"/>
          <w:numId w:val="30"/>
        </w:numPr>
        <w:jc w:val="left"/>
      </w:pPr>
      <w:r w:rsidRPr="00452671">
        <w:t>a megvalósítandó feladat tervét,</w:t>
      </w:r>
    </w:p>
    <w:p w:rsidR="003F4DD8" w:rsidRPr="00452671" w:rsidRDefault="00452671" w:rsidP="003F4DD8">
      <w:pPr>
        <w:pStyle w:val="Feladatkirs"/>
        <w:numPr>
          <w:ilvl w:val="0"/>
          <w:numId w:val="30"/>
        </w:numPr>
        <w:jc w:val="left"/>
      </w:pPr>
      <w:r w:rsidRPr="00452671">
        <w:t>felhasználói leírást,</w:t>
      </w:r>
    </w:p>
    <w:p w:rsidR="00452671" w:rsidRPr="00452671" w:rsidRDefault="00452671" w:rsidP="003F4DD8">
      <w:pPr>
        <w:pStyle w:val="Feladatkirs"/>
        <w:numPr>
          <w:ilvl w:val="0"/>
          <w:numId w:val="30"/>
        </w:numPr>
        <w:jc w:val="left"/>
      </w:pPr>
      <w:r w:rsidRPr="00452671">
        <w:t>tesztelési adatokat és eredményeket,</w:t>
      </w:r>
    </w:p>
    <w:p w:rsidR="00452671" w:rsidRPr="00452671" w:rsidRDefault="00452671" w:rsidP="003F4DD8">
      <w:pPr>
        <w:pStyle w:val="Feladatkirs"/>
        <w:numPr>
          <w:ilvl w:val="0"/>
          <w:numId w:val="30"/>
        </w:numPr>
        <w:jc w:val="left"/>
      </w:pPr>
      <w:r w:rsidRPr="00452671">
        <w:t>az eredmények értékelését, továbbfejlesztési javaslatokat</w:t>
      </w:r>
    </w:p>
    <w:p w:rsidR="00452671" w:rsidRPr="003F4DD8" w:rsidRDefault="00452671" w:rsidP="003F4DD8">
      <w:pPr>
        <w:pStyle w:val="Feladatkirs"/>
        <w:numPr>
          <w:ilvl w:val="0"/>
          <w:numId w:val="30"/>
        </w:numPr>
        <w:jc w:val="left"/>
        <w:rPr>
          <w:b/>
        </w:rPr>
      </w:pPr>
      <w:r w:rsidRPr="00452671">
        <w:t>a dokumentációt, a programot, a szükséges inputadatokat, adatbázisban az eredményeket, valamint a rendszert bemutató honlapot és prezentációt mellékleten.</w:t>
      </w:r>
      <w:r>
        <w:rPr>
          <w:b/>
        </w:rPr>
        <w:t xml:space="preserve"> </w:t>
      </w:r>
    </w:p>
    <w:tbl>
      <w:tblPr>
        <w:tblpPr w:vertAnchor="page" w:horzAnchor="margin" w:tblpY="10329"/>
        <w:tblOverlap w:val="never"/>
        <w:tblW w:w="0" w:type="auto"/>
        <w:tblCellMar>
          <w:left w:w="0" w:type="dxa"/>
          <w:right w:w="0" w:type="dxa"/>
        </w:tblCellMar>
        <w:tblLook w:val="01E0" w:firstRow="1" w:lastRow="1" w:firstColumn="1" w:lastColumn="1" w:noHBand="0" w:noVBand="0"/>
      </w:tblPr>
      <w:tblGrid>
        <w:gridCol w:w="8503"/>
      </w:tblGrid>
      <w:tr w:rsidR="003F4DD8" w:rsidTr="003F4DD8">
        <w:tc>
          <w:tcPr>
            <w:tcW w:w="8503" w:type="dxa"/>
            <w:hideMark/>
          </w:tcPr>
          <w:p w:rsidR="003F4DD8" w:rsidRDefault="003F4DD8" w:rsidP="001129FF">
            <w:pPr>
              <w:spacing w:line="360" w:lineRule="auto"/>
              <w:ind w:firstLine="0"/>
            </w:pPr>
            <w:r>
              <w:t>A szakdolgozat OE TVSz 32.§ (9) pont sze</w:t>
            </w:r>
            <w:r w:rsidR="001129FF">
              <w:t>rinti elévülési határideje: 2017</w:t>
            </w:r>
            <w:r>
              <w:t xml:space="preserve">. </w:t>
            </w:r>
            <w:r w:rsidR="001129FF">
              <w:t>január 7</w:t>
            </w:r>
            <w:r>
              <w:t>.</w:t>
            </w:r>
          </w:p>
        </w:tc>
      </w:tr>
      <w:tr w:rsidR="003F4DD8" w:rsidTr="003F4DD8">
        <w:tc>
          <w:tcPr>
            <w:tcW w:w="8503" w:type="dxa"/>
            <w:hideMark/>
          </w:tcPr>
          <w:p w:rsidR="003F4DD8" w:rsidRDefault="003F4DD8">
            <w:pPr>
              <w:spacing w:line="360" w:lineRule="auto"/>
              <w:jc w:val="center"/>
            </w:pPr>
            <w:r>
              <w:t>Ph.</w:t>
            </w:r>
          </w:p>
        </w:tc>
      </w:tr>
      <w:tr w:rsidR="003F4DD8" w:rsidTr="003F4DD8">
        <w:tc>
          <w:tcPr>
            <w:tcW w:w="8503" w:type="dxa"/>
            <w:hideMark/>
          </w:tcPr>
          <w:p w:rsidR="003F4DD8" w:rsidRDefault="003F4DD8">
            <w:pPr>
              <w:tabs>
                <w:tab w:val="left" w:pos="6379"/>
                <w:tab w:val="left" w:leader="dot" w:pos="8363"/>
              </w:tabs>
            </w:pPr>
            <w:r>
              <w:tab/>
            </w:r>
            <w:r>
              <w:tab/>
            </w:r>
          </w:p>
        </w:tc>
      </w:tr>
      <w:tr w:rsidR="003F4DD8" w:rsidTr="003F4DD8">
        <w:tc>
          <w:tcPr>
            <w:tcW w:w="8503" w:type="dxa"/>
            <w:hideMark/>
          </w:tcPr>
          <w:p w:rsidR="003F4DD8" w:rsidRDefault="001129FF">
            <w:pPr>
              <w:tabs>
                <w:tab w:val="center" w:pos="7371"/>
              </w:tabs>
            </w:pPr>
            <w:r>
              <w:tab/>
            </w:r>
            <w:r w:rsidR="003F4DD8">
              <w:t>Dr. Galántai Aurél</w:t>
            </w:r>
          </w:p>
        </w:tc>
      </w:tr>
      <w:tr w:rsidR="003F4DD8" w:rsidTr="003F4DD8">
        <w:tc>
          <w:tcPr>
            <w:tcW w:w="8503" w:type="dxa"/>
            <w:hideMark/>
          </w:tcPr>
          <w:p w:rsidR="003F4DD8" w:rsidRDefault="003F4DD8">
            <w:pPr>
              <w:tabs>
                <w:tab w:val="center" w:pos="7371"/>
              </w:tabs>
            </w:pPr>
            <w:r>
              <w:tab/>
            </w:r>
            <w:r w:rsidR="001129FF">
              <w:t xml:space="preserve">mb. </w:t>
            </w:r>
            <w:r>
              <w:t>intézetigazgató</w:t>
            </w:r>
          </w:p>
        </w:tc>
      </w:tr>
      <w:tr w:rsidR="003F4DD8" w:rsidTr="003F4DD8">
        <w:tc>
          <w:tcPr>
            <w:tcW w:w="8503" w:type="dxa"/>
          </w:tcPr>
          <w:p w:rsidR="003F4DD8" w:rsidRDefault="003F4DD8"/>
        </w:tc>
      </w:tr>
      <w:tr w:rsidR="003F4DD8" w:rsidTr="003F4DD8">
        <w:tc>
          <w:tcPr>
            <w:tcW w:w="8503" w:type="dxa"/>
            <w:hideMark/>
          </w:tcPr>
          <w:p w:rsidR="003F4DD8" w:rsidRDefault="003F4DD8">
            <w:r>
              <w:t>A dolgozatot beadásra alkalmasnak tartom:</w:t>
            </w:r>
          </w:p>
        </w:tc>
      </w:tr>
      <w:tr w:rsidR="003F4DD8" w:rsidTr="003F4DD8">
        <w:tc>
          <w:tcPr>
            <w:tcW w:w="8503" w:type="dxa"/>
            <w:hideMark/>
          </w:tcPr>
          <w:p w:rsidR="003F4DD8" w:rsidRDefault="003F4DD8">
            <w:pPr>
              <w:tabs>
                <w:tab w:val="left" w:pos="284"/>
                <w:tab w:val="left" w:leader="dot" w:pos="2268"/>
                <w:tab w:val="left" w:pos="6379"/>
                <w:tab w:val="left" w:leader="dot" w:pos="8363"/>
              </w:tabs>
            </w:pPr>
            <w:r>
              <w:tab/>
            </w:r>
            <w:r>
              <w:tab/>
            </w:r>
            <w:r>
              <w:tab/>
            </w:r>
            <w:r>
              <w:tab/>
            </w:r>
          </w:p>
        </w:tc>
      </w:tr>
      <w:tr w:rsidR="003F4DD8" w:rsidTr="003F4DD8">
        <w:tc>
          <w:tcPr>
            <w:tcW w:w="8503" w:type="dxa"/>
            <w:hideMark/>
          </w:tcPr>
          <w:p w:rsidR="003F4DD8" w:rsidRDefault="003F4DD8" w:rsidP="001129FF">
            <w:pPr>
              <w:tabs>
                <w:tab w:val="center" w:pos="1276"/>
                <w:tab w:val="center" w:pos="7371"/>
              </w:tabs>
            </w:pPr>
            <w:r>
              <w:tab/>
              <w:t xml:space="preserve"> </w:t>
            </w:r>
            <w:r w:rsidR="001129FF">
              <w:t>külső</w:t>
            </w:r>
            <w:r>
              <w:t xml:space="preserve"> konzulens </w:t>
            </w:r>
            <w:r>
              <w:tab/>
              <w:t>intézményi konzulens</w:t>
            </w:r>
          </w:p>
        </w:tc>
      </w:tr>
    </w:tbl>
    <w:p w:rsidR="00BE1A84" w:rsidRDefault="00BE1A84">
      <w:pPr>
        <w:spacing w:after="160" w:line="259" w:lineRule="auto"/>
        <w:ind w:firstLine="0"/>
        <w:jc w:val="left"/>
        <w:rPr>
          <w:color w:val="000000" w:themeColor="text1"/>
        </w:rPr>
      </w:pPr>
    </w:p>
    <w:p w:rsidR="00937F95" w:rsidRDefault="00937F95" w:rsidP="005D573D">
      <w:pPr>
        <w:spacing w:before="4680" w:after="1560"/>
        <w:jc w:val="center"/>
        <w:rPr>
          <w:rFonts w:asciiTheme="majorHAnsi" w:hAnsiTheme="majorHAnsi" w:cstheme="minorHAnsi"/>
          <w:spacing w:val="22"/>
        </w:rPr>
      </w:pPr>
      <w:r>
        <w:rPr>
          <w:rFonts w:eastAsia="Calibri"/>
          <w:noProof/>
        </w:rPr>
        <w:lastRenderedPageBreak/>
        <mc:AlternateContent>
          <mc:Choice Requires="wpg">
            <w:drawing>
              <wp:anchor distT="0" distB="0" distL="114300" distR="114300" simplePos="0" relativeHeight="251665408" behindDoc="0" locked="0" layoutInCell="1" allowOverlap="1">
                <wp:simplePos x="0" y="0"/>
                <wp:positionH relativeFrom="page">
                  <wp:posOffset>1242695</wp:posOffset>
                </wp:positionH>
                <wp:positionV relativeFrom="page">
                  <wp:posOffset>748030</wp:posOffset>
                </wp:positionV>
                <wp:extent cx="4895215" cy="1130300"/>
                <wp:effectExtent l="0" t="0" r="0" b="0"/>
                <wp:wrapSquare wrapText="bothSides"/>
                <wp:docPr id="61065" name="Csoportba foglalás 61065"/>
                <wp:cNvGraphicFramePr/>
                <a:graphic xmlns:a="http://schemas.openxmlformats.org/drawingml/2006/main">
                  <a:graphicData uri="http://schemas.microsoft.com/office/word/2010/wordprocessingGroup">
                    <wpg:wgp>
                      <wpg:cNvGrpSpPr/>
                      <wpg:grpSpPr>
                        <a:xfrm>
                          <a:off x="0" y="0"/>
                          <a:ext cx="4895215" cy="1130300"/>
                          <a:chOff x="0" y="0"/>
                          <a:chExt cx="5560633" cy="1185106"/>
                        </a:xfrm>
                      </wpg:grpSpPr>
                      <wps:wsp>
                        <wps:cNvPr id="47"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8"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9" name="Rectangle 61071"/>
                        <wps:cNvSpPr/>
                        <wps:spPr>
                          <a:xfrm>
                            <a:off x="2007" y="378028"/>
                            <a:ext cx="44592" cy="202692"/>
                          </a:xfrm>
                          <a:prstGeom prst="rect">
                            <a:avLst/>
                          </a:prstGeom>
                          <a:ln>
                            <a:noFill/>
                          </a:ln>
                        </wps:spPr>
                        <wps:txbx>
                          <w:txbxContent>
                            <w:p w:rsidR="0046579A" w:rsidRDefault="0046579A"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0" name="Rectangle 61073"/>
                        <wps:cNvSpPr/>
                        <wps:spPr>
                          <a:xfrm>
                            <a:off x="4947666" y="710260"/>
                            <a:ext cx="44592" cy="202692"/>
                          </a:xfrm>
                          <a:prstGeom prst="rect">
                            <a:avLst/>
                          </a:prstGeom>
                          <a:ln>
                            <a:noFill/>
                          </a:ln>
                        </wps:spPr>
                        <wps:txbx>
                          <w:txbxContent>
                            <w:p w:rsidR="0046579A" w:rsidRDefault="0046579A"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1" name="Rectangle 61076"/>
                        <wps:cNvSpPr/>
                        <wps:spPr>
                          <a:xfrm>
                            <a:off x="450088" y="890092"/>
                            <a:ext cx="44592" cy="202692"/>
                          </a:xfrm>
                          <a:prstGeom prst="rect">
                            <a:avLst/>
                          </a:prstGeom>
                          <a:ln>
                            <a:noFill/>
                          </a:ln>
                        </wps:spPr>
                        <wps:txbx>
                          <w:txbxContent>
                            <w:p w:rsidR="0046579A" w:rsidRDefault="0046579A"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52" name="Picture 61068"/>
                          <pic:cNvPicPr/>
                        </pic:nvPicPr>
                        <pic:blipFill>
                          <a:blip r:embed="rId11"/>
                          <a:stretch>
                            <a:fillRect/>
                          </a:stretch>
                        </pic:blipFill>
                        <pic:spPr>
                          <a:xfrm>
                            <a:off x="0" y="0"/>
                            <a:ext cx="580390" cy="1130427"/>
                          </a:xfrm>
                          <a:prstGeom prst="rect">
                            <a:avLst/>
                          </a:prstGeom>
                        </pic:spPr>
                      </pic:pic>
                      <wps:wsp>
                        <wps:cNvPr id="53" name="Rectangle 61069"/>
                        <wps:cNvSpPr/>
                        <wps:spPr>
                          <a:xfrm>
                            <a:off x="2978298" y="340360"/>
                            <a:ext cx="2582335" cy="190519"/>
                          </a:xfrm>
                          <a:prstGeom prst="rect">
                            <a:avLst/>
                          </a:prstGeom>
                          <a:ln>
                            <a:noFill/>
                          </a:ln>
                        </wps:spPr>
                        <wps:txbx>
                          <w:txbxContent>
                            <w:p w:rsidR="0046579A" w:rsidRDefault="0046579A" w:rsidP="00937F95">
                              <w:pPr>
                                <w:spacing w:after="160" w:line="256" w:lineRule="auto"/>
                                <w:jc w:val="left"/>
                              </w:pPr>
                              <w:r>
                                <w:rPr>
                                  <w:rFonts w:ascii="Arial" w:eastAsia="Arial" w:hAnsi="Arial" w:cs="Arial"/>
                                  <w:b/>
                                </w:rPr>
                                <w:t>ÓBUDAI  EGYEGYETEM</w:t>
                              </w:r>
                            </w:p>
                          </w:txbxContent>
                        </wps:txbx>
                        <wps:bodyPr vert="horz" lIns="0" tIns="0" rIns="0" bIns="0" rtlCol="0">
                          <a:noAutofit/>
                        </wps:bodyPr>
                      </wps:wsp>
                      <wps:wsp>
                        <wps:cNvPr id="54" name="Rectangle 61070"/>
                        <wps:cNvSpPr/>
                        <wps:spPr>
                          <a:xfrm>
                            <a:off x="5389626" y="340360"/>
                            <a:ext cx="56314" cy="226002"/>
                          </a:xfrm>
                          <a:prstGeom prst="rect">
                            <a:avLst/>
                          </a:prstGeom>
                          <a:ln>
                            <a:noFill/>
                          </a:ln>
                        </wps:spPr>
                        <wps:txbx>
                          <w:txbxContent>
                            <w:p w:rsidR="0046579A" w:rsidRDefault="0046579A"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5" name="Rectangle 61072"/>
                        <wps:cNvSpPr/>
                        <wps:spPr>
                          <a:xfrm>
                            <a:off x="2302644" y="696976"/>
                            <a:ext cx="3164631" cy="190519"/>
                          </a:xfrm>
                          <a:prstGeom prst="rect">
                            <a:avLst/>
                          </a:prstGeom>
                          <a:ln>
                            <a:noFill/>
                          </a:ln>
                        </wps:spPr>
                        <wps:txbx>
                          <w:txbxContent>
                            <w:p w:rsidR="0046579A" w:rsidRDefault="0046579A" w:rsidP="00937F95">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56" name="Rectangle 61074"/>
                        <wps:cNvSpPr/>
                        <wps:spPr>
                          <a:xfrm>
                            <a:off x="5410962" y="696976"/>
                            <a:ext cx="56314" cy="226002"/>
                          </a:xfrm>
                          <a:prstGeom prst="rect">
                            <a:avLst/>
                          </a:prstGeom>
                          <a:ln>
                            <a:noFill/>
                          </a:ln>
                        </wps:spPr>
                        <wps:txbx>
                          <w:txbxContent>
                            <w:p w:rsidR="0046579A" w:rsidRDefault="0046579A"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7" name="Rectangle 61075"/>
                        <wps:cNvSpPr/>
                        <wps:spPr>
                          <a:xfrm>
                            <a:off x="5410962" y="959104"/>
                            <a:ext cx="56314" cy="226002"/>
                          </a:xfrm>
                          <a:prstGeom prst="rect">
                            <a:avLst/>
                          </a:prstGeom>
                          <a:ln>
                            <a:noFill/>
                          </a:ln>
                        </wps:spPr>
                        <wps:txbx>
                          <w:txbxContent>
                            <w:p w:rsidR="0046579A" w:rsidRDefault="0046579A"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61065" o:spid="_x0000_s1028" style="position:absolute;left:0;text-align:left;margin-left:97.85pt;margin-top:58.9pt;width:385.45pt;height:89pt;z-index:251665408;mso-position-horizontal-relative:page;mso-position-vertical-relative:page" coordsize="55606,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">
                <v:shape id="Shape 61066" o:spid="_x0000_s1029"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haocMA&#10;AADbAAAADwAAAGRycy9kb3ducmV2LnhtbESPzWrDMBCE74G+g9hCb4ncUJrEtRxK2kCgp9h5gEVa&#10;/1BrZSzFdvv0UaGQ4zAz3zDZfradGGnwrWMFz6sEBLF2puVawaU8LrcgfEA22DkmBT/kYZ8/LDJM&#10;jZv4TGMRahEh7FNU0ITQp1J63ZBFv3I9cfQqN1gMUQ61NANOEW47uU6SV2mx5bjQYE+HhvR3cbUK&#10;KNHl1UzFztZfv6fLZzWe9Uel1NPj/P4GItAc7uH/9skoeNnA35f4A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haocMAAADbAAAADwAAAAAAAAAAAAAAAACYAgAAZHJzL2Rv&#10;d25yZXYueG1sUEsFBgAAAAAEAAQA9QAAAIgDAAAAAA==&#10;" path="m,l4824731,e" filled="f">
                  <v:path arrowok="t" textboxrect="0,0,4824731,0"/>
                </v:shape>
                <v:shape id="Shape 61067" o:spid="_x0000_s1030"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o2JsAA&#10;AADbAAAADwAAAGRycy9kb3ducmV2LnhtbERPy4rCMBTdD/gP4QpuRFMfiFSj6IAgwizGx/7SXNtq&#10;clOajK1+/WQhuDyc93LdWiMeVPvSsYLRMAFBnDldcq7gfNoN5iB8QNZoHJOCJ3lYrzpfS0y1a/iX&#10;HseQixjCPkUFRQhVKqXPCrLoh64ijtzV1RZDhHUudY1NDLdGjpNkJi2WHBsKrOi7oOx+/LMK9j+v&#10;vrn1m+nhdpFbk72a0UTmSvW67WYBIlAbPuK3e68VTOPY+CX+AL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7o2JsAAAADbAAAADwAAAAAAAAAAAAAAAACYAgAAZHJzL2Rvd25y&#10;ZXYueG1sUEsFBgAAAAAEAAQA9QAAAIUDAAAAAA==&#10;" path="m,l4824730,e" filled="f">
                  <v:path arrowok="t" textboxrect="0,0,4824730,0"/>
                </v:shape>
                <v:rect id="Rectangle 61071" o:spid="_x0000_s1031"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V0gMMA&#10;AADbAAAADwAAAGRycy9kb3ducmV2LnhtbESPQYvCMBSE74L/ITzBm6YuIr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V0gMMAAADbAAAADwAAAAAAAAAAAAAAAACYAgAAZHJzL2Rv&#10;d25yZXYueG1sUEsFBgAAAAAEAAQA9QAAAIgDAAAAAA==&#10;" filled="f" stroked="f">
                  <v:textbox inset="0,0,0,0">
                    <w:txbxContent>
                      <w:p w:rsidR="0046579A" w:rsidRDefault="0046579A" w:rsidP="00937F95">
                        <w:pPr>
                          <w:spacing w:after="160" w:line="256" w:lineRule="auto"/>
                          <w:jc w:val="left"/>
                        </w:pPr>
                        <w:r>
                          <w:rPr>
                            <w:rFonts w:ascii="Cambria" w:eastAsia="Cambria" w:hAnsi="Cambria" w:cs="Cambria"/>
                          </w:rPr>
                          <w:t xml:space="preserve"> </w:t>
                        </w:r>
                      </w:p>
                    </w:txbxContent>
                  </v:textbox>
                </v:rect>
                <v:rect id="Rectangle 61073" o:spid="_x0000_s1032"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ZLwMEA&#10;AADbAAAADwAAAGRycy9kb3ducmV2LnhtbERPy4rCMBTdD/gP4QqzG1MFB6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WS8DBAAAA2wAAAA8AAAAAAAAAAAAAAAAAmAIAAGRycy9kb3du&#10;cmV2LnhtbFBLBQYAAAAABAAEAPUAAACGAwAAAAA=&#10;" filled="f" stroked="f">
                  <v:textbox inset="0,0,0,0">
                    <w:txbxContent>
                      <w:p w:rsidR="0046579A" w:rsidRDefault="0046579A" w:rsidP="00937F95">
                        <w:pPr>
                          <w:spacing w:after="160" w:line="256" w:lineRule="auto"/>
                          <w:jc w:val="left"/>
                        </w:pPr>
                        <w:r>
                          <w:rPr>
                            <w:rFonts w:ascii="Cambria" w:eastAsia="Cambria" w:hAnsi="Cambria" w:cs="Cambria"/>
                          </w:rPr>
                          <w:t xml:space="preserve"> </w:t>
                        </w:r>
                      </w:p>
                    </w:txbxContent>
                  </v:textbox>
                </v:rect>
                <v:rect id="Rectangle 61076" o:spid="_x0000_s1033"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ruW8UA&#10;AADbAAAADwAAAGRycy9kb3ducmV2LnhtbESPQWvCQBSE74L/YXlCb7qxo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2u5bxQAAANsAAAAPAAAAAAAAAAAAAAAAAJgCAABkcnMv&#10;ZG93bnJldi54bWxQSwUGAAAAAAQABAD1AAAAigMAAAAA&#10;" filled="f" stroked="f">
                  <v:textbox inset="0,0,0,0">
                    <w:txbxContent>
                      <w:p w:rsidR="0046579A" w:rsidRDefault="0046579A" w:rsidP="00937F95">
                        <w:pPr>
                          <w:spacing w:after="160" w:line="256" w:lineRule="auto"/>
                          <w:jc w:val="left"/>
                        </w:pPr>
                        <w:r>
                          <w:rPr>
                            <w:rFonts w:ascii="Cambria" w:eastAsia="Cambria" w:hAnsi="Cambria" w:cs="Cambria"/>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1068" o:spid="_x0000_s1034"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DMS7CAAAA2wAAAA8AAABkcnMvZG93bnJldi54bWxEj9GKwjAURN8F/yFcYV9E0xZWpBpFXBbK&#10;vq32Ay7NtS0mN6WJte7XbwTBx2FmzjDb/WiNGKj3rWMF6TIBQVw53XKtoDx/L9YgfEDWaByTggd5&#10;2O+mky3m2t35l4ZTqEWEsM9RQRNCl0vpq4Ys+qXriKN3cb3FEGVfS93jPcKtkVmSrKTFluNCgx0d&#10;G6qup5tVIIvr5ZGanzN9VcXc/K3LbEhLpT5m42EDItAY3uFXu9AKPjN4fok/QO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AzEuwgAAANsAAAAPAAAAAAAAAAAAAAAAAJ8C&#10;AABkcnMvZG93bnJldi54bWxQSwUGAAAAAAQABAD3AAAAjgMAAAAA&#10;">
                  <v:imagedata r:id="rId12" o:title=""/>
                </v:shape>
                <v:rect id="Rectangle 61069" o:spid="_x0000_s1035" style="position:absolute;left:29782;top:3403;width:2582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Vt8MA&#10;AADbAAAADwAAAGRycy9kb3ducmV2LnhtbESPS4vCQBCE74L/YWjBm05cU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TVt8MAAADbAAAADwAAAAAAAAAAAAAAAACYAgAAZHJzL2Rv&#10;d25yZXYueG1sUEsFBgAAAAAEAAQA9QAAAIgDAAAAAA==&#10;" filled="f" stroked="f">
                  <v:textbox inset="0,0,0,0">
                    <w:txbxContent>
                      <w:p w:rsidR="0046579A" w:rsidRDefault="0046579A" w:rsidP="00937F95">
                        <w:pPr>
                          <w:spacing w:after="160" w:line="256" w:lineRule="auto"/>
                          <w:jc w:val="left"/>
                        </w:pPr>
                        <w:r>
                          <w:rPr>
                            <w:rFonts w:ascii="Arial" w:eastAsia="Arial" w:hAnsi="Arial" w:cs="Arial"/>
                            <w:b/>
                          </w:rPr>
                          <w:t>ÓBUDAI  EGYEGYETEM</w:t>
                        </w:r>
                      </w:p>
                    </w:txbxContent>
                  </v:textbox>
                </v:rect>
                <v:rect id="Rectangle 61070" o:spid="_x0000_s1036"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1Nw8MA&#10;AADbAAAADwAAAGRycy9kb3ducmV2LnhtbESPS4vCQBCE74L/YWjBm05cVD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1Nw8MAAADbAAAADwAAAAAAAAAAAAAAAACYAgAAZHJzL2Rv&#10;d25yZXYueG1sUEsFBgAAAAAEAAQA9QAAAIgDAAAAAA==&#10;" filled="f" stroked="f">
                  <v:textbox inset="0,0,0,0">
                    <w:txbxContent>
                      <w:p w:rsidR="0046579A" w:rsidRDefault="0046579A" w:rsidP="00937F95">
                        <w:pPr>
                          <w:spacing w:after="160" w:line="256" w:lineRule="auto"/>
                          <w:jc w:val="left"/>
                        </w:pPr>
                        <w:r>
                          <w:rPr>
                            <w:rFonts w:ascii="Arial" w:eastAsia="Arial" w:hAnsi="Arial" w:cs="Arial"/>
                            <w:b/>
                          </w:rPr>
                          <w:t xml:space="preserve"> </w:t>
                        </w:r>
                      </w:p>
                    </w:txbxContent>
                  </v:textbox>
                </v:rect>
                <v:rect id="Rectangle 61072" o:spid="_x0000_s1037" style="position:absolute;left:23026;top:6969;width:31646;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HoWMUA&#10;AADbAAAADwAAAGRycy9kb3ducmV2LnhtbESPQWvCQBSE7wX/w/KE3pqNh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4ehYxQAAANsAAAAPAAAAAAAAAAAAAAAAAJgCAABkcnMv&#10;ZG93bnJldi54bWxQSwUGAAAAAAQABAD1AAAAigMAAAAA&#10;" filled="f" stroked="f">
                  <v:textbox inset="0,0,0,0">
                    <w:txbxContent>
                      <w:p w:rsidR="0046579A" w:rsidRDefault="0046579A" w:rsidP="00937F95">
                        <w:pPr>
                          <w:spacing w:after="160" w:line="256" w:lineRule="auto"/>
                          <w:jc w:val="left"/>
                        </w:pPr>
                        <w:r>
                          <w:rPr>
                            <w:rFonts w:ascii="Arial" w:eastAsia="Arial" w:hAnsi="Arial" w:cs="Arial"/>
                            <w:b/>
                          </w:rPr>
                          <w:t>Neumann János Informatikai Kar</w:t>
                        </w:r>
                      </w:p>
                    </w:txbxContent>
                  </v:textbox>
                </v:rect>
                <v:rect id="Rectangle 61074" o:spid="_x0000_s1038"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2L8MA&#10;AADbAAAADwAAAGRycy9kb3ducmV2LnhtbESPQYvCMBSE7wv7H8Jb8LamKyh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N2L8MAAADbAAAADwAAAAAAAAAAAAAAAACYAgAAZHJzL2Rv&#10;d25yZXYueG1sUEsFBgAAAAAEAAQA9QAAAIgDAAAAAA==&#10;" filled="f" stroked="f">
                  <v:textbox inset="0,0,0,0">
                    <w:txbxContent>
                      <w:p w:rsidR="0046579A" w:rsidRDefault="0046579A" w:rsidP="00937F95">
                        <w:pPr>
                          <w:spacing w:after="160" w:line="256" w:lineRule="auto"/>
                          <w:jc w:val="left"/>
                        </w:pPr>
                        <w:r>
                          <w:rPr>
                            <w:rFonts w:ascii="Arial" w:eastAsia="Arial" w:hAnsi="Arial" w:cs="Arial"/>
                            <w:b/>
                          </w:rPr>
                          <w:t xml:space="preserve"> </w:t>
                        </w:r>
                      </w:p>
                    </w:txbxContent>
                  </v:textbox>
                </v:rect>
                <v:rect id="Rectangle 61075" o:spid="_x0000_s1039"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Tt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I7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TtMMAAADbAAAADwAAAAAAAAAAAAAAAACYAgAAZHJzL2Rv&#10;d25yZXYueG1sUEsFBgAAAAAEAAQA9QAAAIgDAAAAAA==&#10;" filled="f" stroked="f">
                  <v:textbox inset="0,0,0,0">
                    <w:txbxContent>
                      <w:p w:rsidR="0046579A" w:rsidRDefault="0046579A" w:rsidP="00937F95">
                        <w:pPr>
                          <w:spacing w:after="160" w:line="256" w:lineRule="auto"/>
                          <w:jc w:val="left"/>
                        </w:pPr>
                        <w:r>
                          <w:rPr>
                            <w:rFonts w:ascii="Arial" w:eastAsia="Arial" w:hAnsi="Arial" w:cs="Arial"/>
                            <w:b/>
                          </w:rPr>
                          <w:t xml:space="preserve"> </w:t>
                        </w:r>
                      </w:p>
                    </w:txbxContent>
                  </v:textbox>
                </v:rect>
                <w10:wrap type="square" anchorx="page" anchory="page"/>
              </v:group>
            </w:pict>
          </mc:Fallback>
        </mc:AlternateContent>
      </w:r>
    </w:p>
    <w:p w:rsidR="00937F95" w:rsidRDefault="00937F95" w:rsidP="00937F95">
      <w:pPr>
        <w:spacing w:after="1560"/>
        <w:jc w:val="center"/>
        <w:rPr>
          <w:rFonts w:asciiTheme="majorHAnsi" w:hAnsiTheme="majorHAnsi" w:cstheme="minorHAnsi"/>
          <w:spacing w:val="22"/>
        </w:rPr>
      </w:pPr>
    </w:p>
    <w:p w:rsidR="005D573D" w:rsidRPr="0058708A" w:rsidRDefault="005D573D" w:rsidP="00937F95">
      <w:pPr>
        <w:spacing w:after="1560"/>
        <w:jc w:val="center"/>
        <w:rPr>
          <w:rFonts w:asciiTheme="majorHAnsi" w:hAnsiTheme="majorHAnsi" w:cstheme="minorHAnsi"/>
          <w:spacing w:val="22"/>
        </w:rPr>
      </w:pPr>
      <w:r w:rsidRPr="0058708A">
        <w:rPr>
          <w:rFonts w:asciiTheme="majorHAnsi" w:hAnsiTheme="majorHAnsi" w:cstheme="minorHAnsi"/>
          <w:spacing w:val="22"/>
        </w:rPr>
        <w:t>HALLGATÓI NYILATKOZAT</w:t>
      </w:r>
    </w:p>
    <w:p w:rsidR="005D573D" w:rsidRPr="0058708A" w:rsidRDefault="005D573D" w:rsidP="005D573D">
      <w:pPr>
        <w:pStyle w:val="Szvegtrzs2"/>
        <w:rPr>
          <w:rFonts w:asciiTheme="majorHAnsi" w:hAnsiTheme="majorHAnsi" w:cstheme="minorHAnsi"/>
        </w:rPr>
      </w:pPr>
      <w:r w:rsidRPr="0058708A">
        <w:rPr>
          <w:rFonts w:asciiTheme="majorHAnsi" w:hAnsiTheme="majorHAnsi" w:cstheme="minorHAnsi"/>
        </w:rPr>
        <w:t xml:space="preserve">Alulírott hallgató kijelentem, hogy a </w:t>
      </w:r>
      <w:r w:rsidRPr="00205ABC">
        <w:rPr>
          <w:rFonts w:asciiTheme="majorHAnsi" w:hAnsiTheme="majorHAnsi" w:cstheme="minorHAnsi"/>
          <w:u w:val="single"/>
        </w:rPr>
        <w:t>szakdolgozat / diplomamunka</w:t>
      </w:r>
      <w:r>
        <w:rPr>
          <w:rFonts w:asciiTheme="majorHAnsi" w:hAnsiTheme="majorHAnsi" w:cstheme="minorHAnsi"/>
        </w:rPr>
        <w:t xml:space="preserve"> </w:t>
      </w:r>
      <w:r w:rsidRPr="0058708A">
        <w:rPr>
          <w:rFonts w:asciiTheme="majorHAnsi" w:hAnsiTheme="majorHAnsi" w:cstheme="minorHAnsi"/>
        </w:rPr>
        <w:t xml:space="preserve">saját munkám eredménye, a felhasznált szakirodalmat és eszközöket azonosíthatóan közöltem. Az elkészült </w:t>
      </w:r>
      <w:r w:rsidRPr="00205ABC">
        <w:rPr>
          <w:rFonts w:asciiTheme="majorHAnsi" w:hAnsiTheme="majorHAnsi" w:cstheme="minorHAnsi"/>
          <w:u w:val="single"/>
        </w:rPr>
        <w:t>szakdolgozatomban / diplo</w:t>
      </w:r>
      <w:r>
        <w:rPr>
          <w:rFonts w:asciiTheme="majorHAnsi" w:hAnsiTheme="majorHAnsi" w:cstheme="minorHAnsi"/>
          <w:u w:val="single"/>
        </w:rPr>
        <w:t>m</w:t>
      </w:r>
      <w:r w:rsidRPr="00205ABC">
        <w:rPr>
          <w:rFonts w:asciiTheme="majorHAnsi" w:hAnsiTheme="majorHAnsi" w:cstheme="minorHAnsi"/>
          <w:u w:val="single"/>
        </w:rPr>
        <w:t>amunká</w:t>
      </w:r>
      <w:r>
        <w:rPr>
          <w:rFonts w:asciiTheme="majorHAnsi" w:hAnsiTheme="majorHAnsi" w:cstheme="minorHAnsi"/>
          <w:u w:val="single"/>
        </w:rPr>
        <w:t>m</w:t>
      </w:r>
      <w:r w:rsidRPr="00205ABC">
        <w:rPr>
          <w:rFonts w:asciiTheme="majorHAnsi" w:hAnsiTheme="majorHAnsi" w:cstheme="minorHAnsi"/>
          <w:u w:val="single"/>
        </w:rPr>
        <w:t>ban</w:t>
      </w:r>
      <w:r>
        <w:rPr>
          <w:rFonts w:asciiTheme="majorHAnsi" w:hAnsiTheme="majorHAnsi" w:cstheme="minorHAnsi"/>
        </w:rPr>
        <w:t xml:space="preserve"> </w:t>
      </w:r>
      <w:r w:rsidRPr="0058708A">
        <w:rPr>
          <w:rFonts w:asciiTheme="majorHAnsi" w:hAnsiTheme="majorHAnsi" w:cstheme="minorHAnsi"/>
        </w:rPr>
        <w:t>található eredményeket az egyetem és a feladatot kiíró intézmény saját céljára térítés nélkül felhasználhatja.</w:t>
      </w:r>
    </w:p>
    <w:p w:rsidR="005D573D" w:rsidRPr="0058708A" w:rsidRDefault="005D573D" w:rsidP="005D573D">
      <w:pPr>
        <w:pStyle w:val="Szvegtrzs2"/>
        <w:spacing w:before="1080" w:after="1080"/>
        <w:jc w:val="left"/>
        <w:rPr>
          <w:rFonts w:asciiTheme="majorHAnsi" w:hAnsiTheme="majorHAnsi" w:cstheme="minorHAnsi"/>
        </w:rPr>
      </w:pPr>
      <w:r>
        <w:rPr>
          <w:rFonts w:asciiTheme="majorHAnsi" w:hAnsiTheme="majorHAnsi" w:cstheme="minorHAnsi"/>
        </w:rPr>
        <w:t>Budapest, 2015</w:t>
      </w:r>
      <w:r w:rsidRPr="0058708A">
        <w:rPr>
          <w:rFonts w:asciiTheme="majorHAnsi" w:hAnsiTheme="majorHAnsi" w:cstheme="minorHAnsi"/>
        </w:rPr>
        <w:t xml:space="preserve"> ..........................................</w:t>
      </w:r>
    </w:p>
    <w:tbl>
      <w:tblPr>
        <w:tblW w:w="0" w:type="auto"/>
        <w:tblLayout w:type="fixed"/>
        <w:tblCellMar>
          <w:left w:w="70" w:type="dxa"/>
          <w:right w:w="70" w:type="dxa"/>
        </w:tblCellMar>
        <w:tblLook w:val="0000" w:firstRow="0" w:lastRow="0" w:firstColumn="0" w:lastColumn="0" w:noHBand="0" w:noVBand="0"/>
      </w:tblPr>
      <w:tblGrid>
        <w:gridCol w:w="4606"/>
        <w:gridCol w:w="4111"/>
      </w:tblGrid>
      <w:tr w:rsidR="005D573D" w:rsidRPr="0058708A" w:rsidTr="003F4DD8">
        <w:tc>
          <w:tcPr>
            <w:tcW w:w="4606" w:type="dxa"/>
          </w:tcPr>
          <w:p w:rsidR="005D573D" w:rsidRPr="0058708A" w:rsidRDefault="005D573D" w:rsidP="003F4DD8">
            <w:pPr>
              <w:pStyle w:val="Szvegtrzs2"/>
              <w:rPr>
                <w:rFonts w:asciiTheme="majorHAnsi" w:hAnsiTheme="majorHAnsi" w:cstheme="minorHAnsi"/>
              </w:rPr>
            </w:pPr>
          </w:p>
        </w:tc>
        <w:tc>
          <w:tcPr>
            <w:tcW w:w="4111" w:type="dxa"/>
          </w:tcPr>
          <w:p w:rsidR="005D573D" w:rsidRPr="0058708A" w:rsidRDefault="005D573D" w:rsidP="003F4DD8">
            <w:pPr>
              <w:pStyle w:val="Szvegtrzs2"/>
              <w:tabs>
                <w:tab w:val="left" w:pos="567"/>
                <w:tab w:val="left" w:leader="dot" w:pos="3969"/>
              </w:tabs>
              <w:jc w:val="center"/>
              <w:rPr>
                <w:rFonts w:asciiTheme="majorHAnsi" w:hAnsiTheme="majorHAnsi" w:cstheme="minorHAnsi"/>
              </w:rPr>
            </w:pPr>
            <w:r w:rsidRPr="0058708A">
              <w:rPr>
                <w:rFonts w:asciiTheme="majorHAnsi" w:hAnsiTheme="majorHAnsi" w:cstheme="minorHAnsi"/>
              </w:rPr>
              <w:tab/>
            </w:r>
            <w:r w:rsidRPr="0058708A">
              <w:rPr>
                <w:rFonts w:asciiTheme="majorHAnsi" w:hAnsiTheme="majorHAnsi" w:cstheme="minorHAnsi"/>
              </w:rPr>
              <w:tab/>
            </w:r>
          </w:p>
          <w:p w:rsidR="005D573D" w:rsidRPr="0058708A" w:rsidRDefault="005D573D" w:rsidP="003F4DD8">
            <w:pPr>
              <w:pStyle w:val="Szvegtrzs2"/>
              <w:tabs>
                <w:tab w:val="center" w:pos="2268"/>
              </w:tabs>
              <w:rPr>
                <w:rFonts w:asciiTheme="majorHAnsi" w:hAnsiTheme="majorHAnsi" w:cstheme="minorHAnsi"/>
              </w:rPr>
            </w:pPr>
            <w:r w:rsidRPr="0058708A">
              <w:rPr>
                <w:rFonts w:asciiTheme="majorHAnsi" w:hAnsiTheme="majorHAnsi" w:cstheme="minorHAnsi"/>
              </w:rPr>
              <w:tab/>
              <w:t>hallgató aláírása</w:t>
            </w:r>
          </w:p>
        </w:tc>
      </w:tr>
    </w:tbl>
    <w:p w:rsidR="005D573D" w:rsidRPr="0058708A" w:rsidRDefault="005D573D" w:rsidP="005D573D">
      <w:pPr>
        <w:rPr>
          <w:rFonts w:asciiTheme="majorHAnsi" w:hAnsiTheme="majorHAnsi" w:cstheme="minorHAnsi"/>
        </w:rPr>
        <w:sectPr w:rsidR="005D573D" w:rsidRPr="0058708A" w:rsidSect="002E4AAB">
          <w:pgSz w:w="11907" w:h="16840" w:code="9"/>
          <w:pgMar w:top="1418" w:right="1418" w:bottom="2268" w:left="1985" w:header="708" w:footer="708" w:gutter="0"/>
          <w:cols w:space="708"/>
          <w:titlePg/>
        </w:sectPr>
      </w:pPr>
    </w:p>
    <w:p w:rsidR="005D573D" w:rsidRPr="0058708A" w:rsidRDefault="005D573D" w:rsidP="005D573D">
      <w:pPr>
        <w:spacing w:before="240" w:after="240"/>
        <w:jc w:val="center"/>
        <w:rPr>
          <w:rFonts w:asciiTheme="majorHAnsi" w:hAnsiTheme="majorHAnsi" w:cstheme="minorHAnsi"/>
          <w:b/>
        </w:rPr>
      </w:pPr>
      <w:r w:rsidRPr="0058708A">
        <w:rPr>
          <w:rFonts w:asciiTheme="majorHAnsi" w:hAnsiTheme="majorHAnsi" w:cstheme="minorHAnsi"/>
          <w:b/>
        </w:rPr>
        <w:lastRenderedPageBreak/>
        <w:t>Titoktartási megállapodás</w:t>
      </w:r>
    </w:p>
    <w:p w:rsidR="005D573D" w:rsidRPr="0058708A" w:rsidRDefault="005D573D" w:rsidP="005D573D">
      <w:pPr>
        <w:rPr>
          <w:rFonts w:asciiTheme="majorHAnsi" w:hAnsiTheme="majorHAnsi" w:cstheme="minorHAnsi"/>
        </w:rPr>
      </w:pPr>
      <w:r w:rsidRPr="0058708A">
        <w:rPr>
          <w:rFonts w:asciiTheme="majorHAnsi" w:hAnsiTheme="majorHAnsi" w:cstheme="minorHAnsi"/>
        </w:rPr>
        <w:t xml:space="preserve">Amely létrejött egyrészről az alulírott(ak), mint </w:t>
      </w:r>
      <w:r w:rsidRPr="0058708A">
        <w:rPr>
          <w:rFonts w:asciiTheme="majorHAnsi" w:hAnsiTheme="majorHAnsi" w:cstheme="minorHAnsi"/>
          <w:b/>
        </w:rPr>
        <w:t>Óbudai Egyetem Neumann János Informatikai Kar</w:t>
      </w:r>
      <w:r w:rsidRPr="0058708A">
        <w:rPr>
          <w:rFonts w:asciiTheme="majorHAnsi" w:hAnsiTheme="majorHAnsi" w:cstheme="minorHAnsi"/>
        </w:rPr>
        <w:t xml:space="preserve"> (1034 Budapest, Bécsi út 96/B.), a továbbiakban Óbudai Egyetem NIK, alkalmazottai/alkalmazottja, mint vizsgabizottsági tagok, másrészről a(z)</w:t>
      </w:r>
      <w:r w:rsidRPr="0058708A">
        <w:rPr>
          <w:rFonts w:asciiTheme="majorHAnsi" w:hAnsiTheme="majorHAnsi" w:cstheme="minorHAnsi"/>
          <w:b/>
        </w:rPr>
        <w:t>……(cég neve, címe)</w:t>
      </w:r>
      <w:r w:rsidRPr="0058708A">
        <w:rPr>
          <w:rFonts w:asciiTheme="majorHAnsi" w:hAnsiTheme="majorHAnsi" w:cstheme="minorHAnsi"/>
        </w:rPr>
        <w:t xml:space="preserve"> között, a továbbiakban </w:t>
      </w:r>
      <w:r w:rsidRPr="0058708A">
        <w:rPr>
          <w:rFonts w:asciiTheme="majorHAnsi" w:hAnsiTheme="majorHAnsi" w:cstheme="minorHAnsi"/>
          <w:b/>
        </w:rPr>
        <w:t>……(cég neve)</w:t>
      </w:r>
      <w:r w:rsidRPr="0058708A">
        <w:rPr>
          <w:rFonts w:asciiTheme="majorHAnsi" w:hAnsiTheme="majorHAnsi" w:cstheme="minorHAnsi"/>
        </w:rPr>
        <w:t>.</w:t>
      </w:r>
    </w:p>
    <w:p w:rsidR="005D573D" w:rsidRPr="0058708A" w:rsidRDefault="005D573D" w:rsidP="005D573D">
      <w:pPr>
        <w:numPr>
          <w:ilvl w:val="0"/>
          <w:numId w:val="26"/>
        </w:numPr>
        <w:spacing w:line="240" w:lineRule="auto"/>
        <w:rPr>
          <w:rFonts w:asciiTheme="majorHAnsi" w:hAnsiTheme="majorHAnsi" w:cstheme="minorHAnsi"/>
        </w:rPr>
      </w:pPr>
      <w:r w:rsidRPr="0058708A">
        <w:rPr>
          <w:rFonts w:asciiTheme="majorHAnsi" w:hAnsiTheme="majorHAnsi" w:cstheme="minorHAnsi"/>
        </w:rPr>
        <w:t xml:space="preserve">Óbudai Egyetem NIK vállalja, hogy a(z) </w:t>
      </w:r>
      <w:r w:rsidRPr="0058708A">
        <w:rPr>
          <w:rFonts w:asciiTheme="majorHAnsi" w:hAnsiTheme="majorHAnsi" w:cstheme="minorHAnsi"/>
          <w:b/>
        </w:rPr>
        <w:t>…(név)</w:t>
      </w:r>
      <w:r w:rsidRPr="0058708A">
        <w:rPr>
          <w:rFonts w:asciiTheme="majorHAnsi" w:hAnsiTheme="majorHAnsi" w:cstheme="minorHAnsi"/>
        </w:rPr>
        <w:t>, Mérnök informatikus   (szakirány) szakos hallgató által írt ……………………………………………… (dolgozat címe) szakdolgozat</w:t>
      </w:r>
      <w:r>
        <w:rPr>
          <w:rFonts w:asciiTheme="majorHAnsi" w:hAnsiTheme="majorHAnsi" w:cstheme="minorHAnsi"/>
        </w:rPr>
        <w:t xml:space="preserve"> / diplomamunka</w:t>
      </w:r>
      <w:r>
        <w:rPr>
          <w:rStyle w:val="Lbjegyzet-hivatkozs"/>
        </w:rPr>
        <w:footnoteReference w:id="1"/>
      </w:r>
      <w:r w:rsidRPr="0058708A">
        <w:rPr>
          <w:rFonts w:asciiTheme="majorHAnsi" w:hAnsiTheme="majorHAnsi" w:cstheme="minorHAnsi"/>
        </w:rPr>
        <w:t xml:space="preserve"> anyagában foglaltakat – beleértve összes mellékletét, a futtatandó programokat és forráskódot – bizalmasan kezeli, megőrzi, az abban foglaltakat – azok titkos volta miatt – további oktatási célra nem használja és nem adja ki harmadik fél számára.</w:t>
      </w:r>
    </w:p>
    <w:p w:rsidR="005D573D" w:rsidRPr="0058708A" w:rsidRDefault="005D573D" w:rsidP="005D573D">
      <w:pPr>
        <w:spacing w:before="240"/>
        <w:ind w:left="360" w:firstLine="348"/>
        <w:rPr>
          <w:rFonts w:asciiTheme="majorHAnsi" w:hAnsiTheme="majorHAnsi" w:cstheme="minorHAnsi"/>
        </w:rPr>
      </w:pPr>
      <w:r w:rsidRPr="0058708A">
        <w:rPr>
          <w:rFonts w:asciiTheme="majorHAnsi" w:hAnsiTheme="majorHAnsi" w:cstheme="minorHAnsi"/>
        </w:rPr>
        <w:t>Hallgató intézményi konzulense:……………………….</w:t>
      </w:r>
    </w:p>
    <w:p w:rsidR="005D573D" w:rsidRPr="0058708A" w:rsidRDefault="005D573D" w:rsidP="005D573D">
      <w:pPr>
        <w:ind w:left="360" w:firstLine="348"/>
        <w:rPr>
          <w:rFonts w:asciiTheme="majorHAnsi" w:hAnsiTheme="majorHAnsi" w:cstheme="minorHAnsi"/>
        </w:rPr>
      </w:pPr>
      <w:r w:rsidRPr="0058708A">
        <w:rPr>
          <w:rFonts w:asciiTheme="majorHAnsi" w:hAnsiTheme="majorHAnsi" w:cstheme="minorHAnsi"/>
        </w:rPr>
        <w:t>Hallgató külső konzulense:………………………</w:t>
      </w:r>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dolgozat bírálóinak kiválasztása, illetve felkérése kizárólag a Felek kölcsönös megegyezésével történik; jelen titoktartási megállapodás alapján, mivel a bíráló nem alkalmazottja azon felsőoktatási intézményeknek, melynek hallgatója jelen megállapodás tárgyát képező dolgozatot készítette, ezért köteles jelen szerződésben foglalt feltételeket elfogadni, betartani, melyre aláírásával kötelezettséget vállal és melynek be nem tartásáért ezen személy felel.</w:t>
      </w:r>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dolgozat egyetemi példánya a záróvizsga eljárás befejezése után öt évig titkosnak minősül, elhelyezéséről és őrzéséről az Óbudai Egyetem NIK gondosko</w:t>
      </w:r>
      <w:r>
        <w:rPr>
          <w:rFonts w:asciiTheme="majorHAnsi" w:hAnsiTheme="majorHAnsi" w:cstheme="minorHAnsi"/>
        </w:rPr>
        <w:t xml:space="preserve">dik. A </w:t>
      </w:r>
      <w:r w:rsidRPr="0058708A">
        <w:rPr>
          <w:rFonts w:asciiTheme="majorHAnsi" w:hAnsiTheme="majorHAnsi" w:cstheme="minorHAnsi"/>
        </w:rPr>
        <w:t xml:space="preserve">dolgozat kutatási célra való megtekintéséhez a </w:t>
      </w:r>
      <w:r w:rsidRPr="0058708A">
        <w:rPr>
          <w:rFonts w:asciiTheme="majorHAnsi" w:hAnsiTheme="majorHAnsi" w:cstheme="minorHAnsi"/>
          <w:b/>
        </w:rPr>
        <w:t xml:space="preserve">……(cég neve) </w:t>
      </w:r>
      <w:r w:rsidRPr="0058708A">
        <w:rPr>
          <w:rFonts w:asciiTheme="majorHAnsi" w:hAnsiTheme="majorHAnsi" w:cstheme="minorHAnsi"/>
        </w:rPr>
        <w:t>előzetes írásbeli engedélye szükséges.</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 xml:space="preserve">Az Óbudai Egyetem NIK elfogadja, hogy amennyiben a jelen Titoktartási megállapodásban foglalt feltételek a Karnak felróható okból sérülnek, úgy </w:t>
      </w:r>
      <w:r w:rsidRPr="0058708A">
        <w:rPr>
          <w:rFonts w:asciiTheme="majorHAnsi" w:hAnsiTheme="majorHAnsi" w:cstheme="minorHAnsi"/>
          <w:b/>
        </w:rPr>
        <w:t>……..(cég neve)</w:t>
      </w:r>
      <w:r w:rsidRPr="0058708A">
        <w:rPr>
          <w:rFonts w:asciiTheme="majorHAnsi" w:hAnsiTheme="majorHAnsi" w:cstheme="minorHAnsi"/>
        </w:rPr>
        <w:t xml:space="preserve"> az ebből adódó kárigényét érvényesítheti.</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Ezen megállapodás megszegése esetén a Felek a Budapesti Központi Kerületi Bíróság illetékességét kötik ki.</w:t>
      </w:r>
    </w:p>
    <w:p w:rsidR="005D573D" w:rsidRPr="0058708A" w:rsidRDefault="005D573D" w:rsidP="00DB49C4">
      <w:pPr>
        <w:ind w:left="360"/>
        <w:rPr>
          <w:rFonts w:asciiTheme="majorHAnsi" w:hAnsiTheme="majorHAnsi" w:cstheme="minorHAnsi"/>
        </w:rPr>
      </w:pPr>
      <w:r w:rsidRPr="0058708A">
        <w:rPr>
          <w:rFonts w:asciiTheme="majorHAnsi" w:hAnsiTheme="majorHAnsi" w:cstheme="minorHAnsi"/>
        </w:rPr>
        <w:t>Budapest, 20</w:t>
      </w:r>
      <w:r>
        <w:rPr>
          <w:rFonts w:asciiTheme="majorHAnsi" w:hAnsiTheme="majorHAnsi" w:cstheme="minorHAnsi"/>
        </w:rPr>
        <w:t>..</w:t>
      </w:r>
      <w:r w:rsidR="00DB49C4">
        <w:rPr>
          <w:rFonts w:asciiTheme="majorHAnsi" w:hAnsiTheme="majorHAnsi" w:cstheme="minorHAnsi"/>
        </w:rPr>
        <w:t xml:space="preserve">. </w:t>
      </w:r>
    </w:p>
    <w:tbl>
      <w:tblPr>
        <w:tblStyle w:val="Rcsostblzat"/>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88"/>
      </w:tblGrid>
      <w:tr w:rsidR="005D573D" w:rsidRPr="0058708A" w:rsidTr="003F4DD8">
        <w:tc>
          <w:tcPr>
            <w:tcW w:w="4606" w:type="dxa"/>
          </w:tcPr>
          <w:p w:rsidR="005D573D" w:rsidRPr="0058708A" w:rsidRDefault="005D573D" w:rsidP="003F4DD8">
            <w:pPr>
              <w:rPr>
                <w:rFonts w:asciiTheme="majorHAnsi" w:hAnsiTheme="majorHAnsi" w:cstheme="minorHAnsi"/>
              </w:rPr>
            </w:pPr>
          </w:p>
        </w:tc>
        <w:tc>
          <w:tcPr>
            <w:tcW w:w="4606" w:type="dxa"/>
          </w:tcPr>
          <w:p w:rsidR="005D573D" w:rsidRPr="0058708A" w:rsidRDefault="005D573D" w:rsidP="003F4DD8">
            <w:pPr>
              <w:rPr>
                <w:rFonts w:asciiTheme="majorHAnsi" w:hAnsiTheme="majorHAnsi" w:cstheme="minorHAnsi"/>
              </w:rPr>
            </w:pP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név)</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 xml:space="preserve">Dr. </w:t>
            </w:r>
            <w:r>
              <w:rPr>
                <w:rFonts w:asciiTheme="majorHAnsi" w:hAnsiTheme="majorHAnsi" w:cstheme="minorHAnsi"/>
              </w:rPr>
              <w:t>Kovács Levente</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titulus)</w:t>
            </w:r>
          </w:p>
        </w:tc>
        <w:tc>
          <w:tcPr>
            <w:tcW w:w="4606" w:type="dxa"/>
          </w:tcPr>
          <w:p w:rsidR="005D573D" w:rsidRPr="0058708A" w:rsidRDefault="005D573D" w:rsidP="003F4DD8">
            <w:pPr>
              <w:jc w:val="center"/>
              <w:rPr>
                <w:rFonts w:asciiTheme="majorHAnsi" w:hAnsiTheme="majorHAnsi" w:cstheme="minorHAnsi"/>
              </w:rPr>
            </w:pPr>
            <w:r>
              <w:rPr>
                <w:rFonts w:asciiTheme="majorHAnsi" w:hAnsiTheme="majorHAnsi" w:cstheme="minorHAnsi"/>
              </w:rPr>
              <w:t>o</w:t>
            </w:r>
            <w:r w:rsidRPr="0058708A">
              <w:rPr>
                <w:rFonts w:asciiTheme="majorHAnsi" w:hAnsiTheme="majorHAnsi" w:cstheme="minorHAnsi"/>
              </w:rPr>
              <w:t>ktatási dékán-helyettes</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r>
    </w:tbl>
    <w:p w:rsidR="005D573D" w:rsidRPr="0058708A" w:rsidRDefault="005D573D" w:rsidP="005D573D">
      <w:pPr>
        <w:rPr>
          <w:rFonts w:asciiTheme="majorHAnsi" w:hAnsiTheme="majorHAnsi" w:cstheme="minorHAnsi"/>
        </w:rPr>
        <w:sectPr w:rsidR="005D573D" w:rsidRPr="0058708A" w:rsidSect="002E4AAB">
          <w:headerReference w:type="default" r:id="rId13"/>
          <w:pgSz w:w="11907" w:h="16840" w:code="9"/>
          <w:pgMar w:top="1418" w:right="1418" w:bottom="2268" w:left="1985" w:header="709" w:footer="709" w:gutter="0"/>
          <w:cols w:space="708"/>
          <w:titlePg/>
        </w:sectPr>
      </w:pPr>
    </w:p>
    <w:p w:rsidR="00615D3D" w:rsidRDefault="00615D3D" w:rsidP="00615D3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7456" behindDoc="1" locked="0" layoutInCell="1" allowOverlap="1" wp14:anchorId="4A393301" wp14:editId="0F667C31">
                <wp:simplePos x="0" y="0"/>
                <wp:positionH relativeFrom="margin">
                  <wp:posOffset>42545</wp:posOffset>
                </wp:positionH>
                <wp:positionV relativeFrom="margin">
                  <wp:align>top</wp:align>
                </wp:positionV>
                <wp:extent cx="5452745" cy="1130300"/>
                <wp:effectExtent l="0" t="0" r="90805" b="31750"/>
                <wp:wrapNone/>
                <wp:docPr id="2339912" name="Csoportba foglalás 2339912"/>
                <wp:cNvGraphicFramePr/>
                <a:graphic xmlns:a="http://schemas.openxmlformats.org/drawingml/2006/main">
                  <a:graphicData uri="http://schemas.microsoft.com/office/word/2010/wordprocessingGroup">
                    <wpg:wgp>
                      <wpg:cNvGrpSpPr/>
                      <wpg:grpSpPr>
                        <a:xfrm>
                          <a:off x="0" y="0"/>
                          <a:ext cx="5452745" cy="1130300"/>
                          <a:chOff x="0" y="0"/>
                          <a:chExt cx="6194216" cy="1185106"/>
                        </a:xfrm>
                      </wpg:grpSpPr>
                      <wps:wsp>
                        <wps:cNvPr id="72"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3"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4" name="Rectangle 61071"/>
                        <wps:cNvSpPr/>
                        <wps:spPr>
                          <a:xfrm>
                            <a:off x="2007" y="378028"/>
                            <a:ext cx="44592" cy="202692"/>
                          </a:xfrm>
                          <a:prstGeom prst="rect">
                            <a:avLst/>
                          </a:prstGeom>
                          <a:ln>
                            <a:noFill/>
                          </a:ln>
                        </wps:spPr>
                        <wps:txbx>
                          <w:txbxContent>
                            <w:p w:rsidR="0046579A" w:rsidRDefault="0046579A"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5" name="Rectangle 61073"/>
                        <wps:cNvSpPr/>
                        <wps:spPr>
                          <a:xfrm>
                            <a:off x="4947666" y="710260"/>
                            <a:ext cx="44592" cy="202692"/>
                          </a:xfrm>
                          <a:prstGeom prst="rect">
                            <a:avLst/>
                          </a:prstGeom>
                          <a:ln>
                            <a:noFill/>
                          </a:ln>
                        </wps:spPr>
                        <wps:txbx>
                          <w:txbxContent>
                            <w:p w:rsidR="0046579A" w:rsidRDefault="0046579A"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6" name="Rectangle 61076"/>
                        <wps:cNvSpPr/>
                        <wps:spPr>
                          <a:xfrm>
                            <a:off x="450088" y="890092"/>
                            <a:ext cx="44592" cy="202692"/>
                          </a:xfrm>
                          <a:prstGeom prst="rect">
                            <a:avLst/>
                          </a:prstGeom>
                          <a:ln>
                            <a:noFill/>
                          </a:ln>
                        </wps:spPr>
                        <wps:txbx>
                          <w:txbxContent>
                            <w:p w:rsidR="0046579A" w:rsidRDefault="0046579A"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77" name="Picture 61068"/>
                          <pic:cNvPicPr/>
                        </pic:nvPicPr>
                        <pic:blipFill>
                          <a:blip r:embed="rId11"/>
                          <a:stretch>
                            <a:fillRect/>
                          </a:stretch>
                        </pic:blipFill>
                        <pic:spPr>
                          <a:xfrm>
                            <a:off x="0" y="0"/>
                            <a:ext cx="580390" cy="1130427"/>
                          </a:xfrm>
                          <a:prstGeom prst="rect">
                            <a:avLst/>
                          </a:prstGeom>
                        </pic:spPr>
                      </pic:pic>
                      <wps:wsp>
                        <wps:cNvPr id="78" name="Rectangle 61069"/>
                        <wps:cNvSpPr/>
                        <wps:spPr>
                          <a:xfrm>
                            <a:off x="3999484" y="367330"/>
                            <a:ext cx="1846727" cy="190519"/>
                          </a:xfrm>
                          <a:prstGeom prst="rect">
                            <a:avLst/>
                          </a:prstGeom>
                          <a:ln>
                            <a:noFill/>
                          </a:ln>
                        </wps:spPr>
                        <wps:txbx>
                          <w:txbxContent>
                            <w:p w:rsidR="0046579A" w:rsidRDefault="0046579A" w:rsidP="00615D3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79" name="Rectangle 61070"/>
                        <wps:cNvSpPr/>
                        <wps:spPr>
                          <a:xfrm>
                            <a:off x="5389626" y="340360"/>
                            <a:ext cx="56314" cy="226002"/>
                          </a:xfrm>
                          <a:prstGeom prst="rect">
                            <a:avLst/>
                          </a:prstGeom>
                          <a:ln>
                            <a:noFill/>
                          </a:ln>
                        </wps:spPr>
                        <wps:txbx>
                          <w:txbxContent>
                            <w:p w:rsidR="0046579A" w:rsidRDefault="0046579A"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0" name="Rectangle 61072"/>
                        <wps:cNvSpPr/>
                        <wps:spPr>
                          <a:xfrm>
                            <a:off x="3029585" y="723946"/>
                            <a:ext cx="3164631" cy="190519"/>
                          </a:xfrm>
                          <a:prstGeom prst="rect">
                            <a:avLst/>
                          </a:prstGeom>
                          <a:ln>
                            <a:noFill/>
                          </a:ln>
                        </wps:spPr>
                        <wps:txbx>
                          <w:txbxContent>
                            <w:p w:rsidR="0046579A" w:rsidRDefault="0046579A" w:rsidP="00615D3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81" name="Rectangle 61074"/>
                        <wps:cNvSpPr/>
                        <wps:spPr>
                          <a:xfrm>
                            <a:off x="5410962" y="696976"/>
                            <a:ext cx="56314" cy="226002"/>
                          </a:xfrm>
                          <a:prstGeom prst="rect">
                            <a:avLst/>
                          </a:prstGeom>
                          <a:ln>
                            <a:noFill/>
                          </a:ln>
                        </wps:spPr>
                        <wps:txbx>
                          <w:txbxContent>
                            <w:p w:rsidR="0046579A" w:rsidRDefault="0046579A"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2" name="Rectangle 61075"/>
                        <wps:cNvSpPr/>
                        <wps:spPr>
                          <a:xfrm>
                            <a:off x="5410962" y="959104"/>
                            <a:ext cx="56314" cy="226002"/>
                          </a:xfrm>
                          <a:prstGeom prst="rect">
                            <a:avLst/>
                          </a:prstGeom>
                          <a:ln>
                            <a:noFill/>
                          </a:ln>
                        </wps:spPr>
                        <wps:txbx>
                          <w:txbxContent>
                            <w:p w:rsidR="0046579A" w:rsidRDefault="0046579A"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2339912" o:spid="_x0000_s1040" style="position:absolute;left:0;text-align:left;margin-left:3.35pt;margin-top:0;width:429.35pt;height:89pt;z-index:-251649024;mso-position-horizontal-relative:margin;mso-position-vertical:top;mso-position-vertical-relative:margin" coordsize="61942,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">
                <v:shape id="Shape 61066" o:spid="_x0000_s1041"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MzhMMA&#10;AADbAAAADwAAAGRycy9kb3ducmV2LnhtbESPzWrDMBCE74W8g9hCb41cH9rGiRJC2oIhJzt5gEVa&#10;/xBrZSz5p336KlDocZiZb5jdYbGdmGjwrWMFL+sEBLF2puVawfXy9fwOwgdkg51jUvBNHg771cMO&#10;M+NmLmgqQy0ihH2GCpoQ+kxKrxuy6NeuJ45e5QaLIcqhlmbAOcJtJ9MkeZUWW44LDfZ0akjfytEq&#10;oERfRjOXG1uff/LrZzUV+qNS6ulxOW5BBFrCf/ivnRsFbyncv8QfI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MzhMMAAADbAAAADwAAAAAAAAAAAAAAAACYAgAAZHJzL2Rv&#10;d25yZXYueG1sUEsFBgAAAAAEAAQA9QAAAIgDAAAAAA==&#10;" path="m,l4824731,e" filled="f">
                  <v:path arrowok="t" textboxrect="0,0,4824731,0"/>
                </v:shape>
                <v:shape id="Shape 61067" o:spid="_x0000_s1042"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Ju6sUA&#10;AADbAAAADwAAAGRycy9kb3ducmV2LnhtbESPT2sCMRTE74LfITyhF9GstbRlNSttoSCCB7f1/ti8&#10;7h+Tl2WTuls/vREKHoeZ+Q2z3gzWiDN1vnasYDFPQBAXTtdcKvj++py9gvABWaNxTAr+yMMmG4/W&#10;mGrX84HOeShFhLBPUUEVQptK6YuKLPq5a4mj9+M6iyHKrpS6wz7CrZGPSfIsLdYcFyps6aOi4pT/&#10;WgXb/WVqmmn/tGuO8t0Ul36xlKVSD5PhbQUi0BDu4f/2Vit4WcLtS/wB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cm7qxQAAANsAAAAPAAAAAAAAAAAAAAAAAJgCAABkcnMv&#10;ZG93bnJldi54bWxQSwUGAAAAAAQABAD1AAAAigMAAAAA&#10;" path="m,l4824730,e" filled="f">
                  <v:path arrowok="t" textboxrect="0,0,4824730,0"/>
                </v:shape>
                <v:rect id="Rectangle 61071" o:spid="_x0000_s1043"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gRo8MA&#10;AADbAAAADwAAAGRycy9kb3ducmV2LnhtbESPS4vCQBCE74L/YWjBm05cxEd0FNkHevQF6q3JtEkw&#10;0xMysybur98RBI9FVX1FzZeNKcSdKpdbVjDoRyCIE6tzThUcDz+9CQjnkTUWlknBgxwsF+3WHGNt&#10;a97Rfe9TESDsYlSQeV/GUrokI4Oub0vi4F1tZdAHWaVSV1gHuCnkRxSNpMGcw0KGJX1mlNz2v0bB&#10;elKuzhv7V6fF92V92p6mX4epV6rbaVYzEJ4a/w6/2hutYDyE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gRo8MAAADbAAAADwAAAAAAAAAAAAAAAACYAgAAZHJzL2Rv&#10;d25yZXYueG1sUEsFBgAAAAAEAAQA9QAAAIgDAAAAAA==&#10;" filled="f" stroked="f">
                  <v:textbox inset="0,0,0,0">
                    <w:txbxContent>
                      <w:p w:rsidR="0046579A" w:rsidRDefault="0046579A" w:rsidP="00615D3D">
                        <w:pPr>
                          <w:spacing w:after="160" w:line="256" w:lineRule="auto"/>
                          <w:jc w:val="left"/>
                        </w:pPr>
                        <w:r>
                          <w:rPr>
                            <w:rFonts w:ascii="Cambria" w:eastAsia="Cambria" w:hAnsi="Cambria" w:cs="Cambria"/>
                          </w:rPr>
                          <w:t xml:space="preserve"> </w:t>
                        </w:r>
                      </w:p>
                    </w:txbxContent>
                  </v:textbox>
                </v:rect>
                <v:rect id="Rectangle 61073" o:spid="_x0000_s1044"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0O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A/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0OMMAAADbAAAADwAAAAAAAAAAAAAAAACYAgAAZHJzL2Rv&#10;d25yZXYueG1sUEsFBgAAAAAEAAQA9QAAAIgDAAAAAA==&#10;" filled="f" stroked="f">
                  <v:textbox inset="0,0,0,0">
                    <w:txbxContent>
                      <w:p w:rsidR="0046579A" w:rsidRDefault="0046579A" w:rsidP="00615D3D">
                        <w:pPr>
                          <w:spacing w:after="160" w:line="256" w:lineRule="auto"/>
                          <w:jc w:val="left"/>
                        </w:pPr>
                        <w:r>
                          <w:rPr>
                            <w:rFonts w:ascii="Cambria" w:eastAsia="Cambria" w:hAnsi="Cambria" w:cs="Cambria"/>
                          </w:rPr>
                          <w:t xml:space="preserve"> </w:t>
                        </w:r>
                      </w:p>
                    </w:txbxContent>
                  </v:textbox>
                </v:rect>
                <v:rect id="Rectangle 61076" o:spid="_x0000_s1045"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qT8UA&#10;AADbAAAADwAAAGRycy9kb3ducmV2LnhtbESPQWvCQBSE7wX/w/KE3pqNPURNXUW0osdWhbS3R/Y1&#10;CWbfhuyapP76bkHwOMzMN8xiNZhadNS6yrKCSRSDIM6trrhQcD7tXmYgnEfWWFsmBb/kYLUcPS0w&#10;1bbnT+qOvhABwi5FBaX3TSqly0sy6CLbEAfvx7YGfZBtIXWLfYCbWr7GcSINVhwWSmxoU1J+OV6N&#10;gv2sWX8d7K0v6vfvffaRzbenuVfqeTys30B4GvwjfG8ftIJpAv9fw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hipPxQAAANsAAAAPAAAAAAAAAAAAAAAAAJgCAABkcnMv&#10;ZG93bnJldi54bWxQSwUGAAAAAAQABAD1AAAAigMAAAAA&#10;" filled="f" stroked="f">
                  <v:textbox inset="0,0,0,0">
                    <w:txbxContent>
                      <w:p w:rsidR="0046579A" w:rsidRDefault="0046579A" w:rsidP="00615D3D">
                        <w:pPr>
                          <w:spacing w:after="160" w:line="256" w:lineRule="auto"/>
                          <w:jc w:val="left"/>
                        </w:pPr>
                        <w:r>
                          <w:rPr>
                            <w:rFonts w:ascii="Cambria" w:eastAsia="Cambria" w:hAnsi="Cambria" w:cs="Cambria"/>
                          </w:rPr>
                          <w:t xml:space="preserve"> </w:t>
                        </w:r>
                      </w:p>
                    </w:txbxContent>
                  </v:textbox>
                </v:rect>
                <v:shape id="Picture 61068" o:spid="_x0000_s1046"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BztbCAAAA2wAAAA8AAABkcnMvZG93bnJldi54bWxEj0GLwjAUhO8L/ofwBC+LpvWwSjWKuAjF&#10;m9of8GiebTF5KU22Vn+9EYQ9DjPzDbPeDtaInjrfOFaQzhIQxKXTDVcKisthugThA7JG45gUPMjD&#10;djP6WmOm3Z1P1J9DJSKEfYYK6hDaTEpf1mTRz1xLHL2r6yyGKLtK6g7vEW6NnCfJj7TYcFyosaV9&#10;TeXt/GcVyPx2faTmeKHfMv82z2Ux79NCqcl42K1ABBrCf/jTzrWCxQLeX+IPkJ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wc7WwgAAANsAAAAPAAAAAAAAAAAAAAAAAJ8C&#10;AABkcnMvZG93bnJldi54bWxQSwUGAAAAAAQABAD3AAAAjgMAAAAA&#10;">
                  <v:imagedata r:id="rId12" o:title=""/>
                </v:shape>
                <v:rect id="Rectangle 61069" o:spid="_x0000_s1047" style="position:absolute;left:39994;top:3673;width:18468;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bpsEA&#10;AADbAAAADwAAAGRycy9kb3ducmV2LnhtbERPy4rCMBTdD/gP4QqzG1NdOFqbivhAl+MD1N2lubbF&#10;5qY00Xbm6ycLweXhvJN5ZyrxpMaVlhUMBxEI4szqknMFp+PmawLCeWSNlWVS8EsO5mnvI8FY25b3&#10;9Dz4XIQQdjEqKLyvYyldVpBBN7A1ceButjHoA2xyqRtsQ7ip5CiKxtJgyaGhwJqWBWX3w8Mo2E7q&#10;xWVn/9q8Wl+355/zdHWceqU++91iBsJT59/il3unFXyHs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VG6bBAAAA2wAAAA8AAAAAAAAAAAAAAAAAmAIAAGRycy9kb3du&#10;cmV2LnhtbFBLBQYAAAAABAAEAPUAAACGAwAAAAA=&#10;" filled="f" stroked="f">
                  <v:textbox inset="0,0,0,0">
                    <w:txbxContent>
                      <w:p w:rsidR="0046579A" w:rsidRDefault="0046579A" w:rsidP="00615D3D">
                        <w:pPr>
                          <w:spacing w:after="160" w:line="256" w:lineRule="auto"/>
                          <w:jc w:val="left"/>
                        </w:pPr>
                        <w:r>
                          <w:rPr>
                            <w:rFonts w:ascii="Arial" w:eastAsia="Arial" w:hAnsi="Arial" w:cs="Arial"/>
                            <w:b/>
                          </w:rPr>
                          <w:t>ÓBUDAI EGYETEM</w:t>
                        </w:r>
                      </w:p>
                    </w:txbxContent>
                  </v:textbox>
                </v:rect>
                <v:rect id="Rectangle 61070" o:spid="_x0000_s1048"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m+PcMA&#10;AADbAAAADwAAAGRycy9kb3ducmV2LnhtbESPQYvCMBSE74L/ITzBm6buQW3XKOIqenRV0L09mrdt&#10;2ealNNFWf71ZEDwOM/MNM1u0phQ3ql1hWcFoGIEgTq0uOFNwOm4GUxDOI2ssLZOCOzlYzLudGSba&#10;NvxNt4PPRICwS1BB7n2VSOnSnAy6oa2Ig/dra4M+yDqTusYmwE0pP6JoLA0WHBZyrGiVU/p3uBoF&#10;22m1vOzso8nK9c/2vD/HX8fYK9XvtctPEJ5a/w6/2jutYBLD/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m+PcMAAADbAAAADwAAAAAAAAAAAAAAAACYAgAAZHJzL2Rv&#10;d25yZXYueG1sUEsFBgAAAAAEAAQA9QAAAIgDAAAAAA==&#10;" filled="f" stroked="f">
                  <v:textbox inset="0,0,0,0">
                    <w:txbxContent>
                      <w:p w:rsidR="0046579A" w:rsidRDefault="0046579A" w:rsidP="00615D3D">
                        <w:pPr>
                          <w:spacing w:after="160" w:line="256" w:lineRule="auto"/>
                          <w:jc w:val="left"/>
                        </w:pPr>
                        <w:r>
                          <w:rPr>
                            <w:rFonts w:ascii="Arial" w:eastAsia="Arial" w:hAnsi="Arial" w:cs="Arial"/>
                            <w:b/>
                          </w:rPr>
                          <w:t xml:space="preserve"> </w:t>
                        </w:r>
                      </w:p>
                    </w:txbxContent>
                  </v:textbox>
                </v:rect>
                <v:rect id="Rectangle 61072" o:spid="_x0000_s1049"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Znh8AA&#10;AADbAAAADwAAAGRycy9kb3ducmV2LnhtbERPy4rCMBTdD/gP4QruxlQXUqtRxAe69DHguLs017bY&#10;3JQm2urXm4Xg8nDe03lrSvGg2hWWFQz6EQji1OqCMwV/p81vDMJ5ZI2lZVLwJAfzWedniom2DR/o&#10;cfSZCCHsElSQe18lUro0J4OubyviwF1tbdAHWGdS19iEcFPKYRSNpMGCQ0OOFS1zSm/Hu1GwjavF&#10;/86+mqxcX7bn/Xm8Oo29Ur1uu5iA8NT6r/jj3mkFcVgf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Znh8AAAADbAAAADwAAAAAAAAAAAAAAAACYAgAAZHJzL2Rvd25y&#10;ZXYueG1sUEsFBgAAAAAEAAQA9QAAAIUDAAAAAA==&#10;" filled="f" stroked="f">
                  <v:textbox inset="0,0,0,0">
                    <w:txbxContent>
                      <w:p w:rsidR="0046579A" w:rsidRDefault="0046579A" w:rsidP="00615D3D">
                        <w:pPr>
                          <w:spacing w:after="160" w:line="256" w:lineRule="auto"/>
                          <w:jc w:val="left"/>
                        </w:pPr>
                        <w:r>
                          <w:rPr>
                            <w:rFonts w:ascii="Arial" w:eastAsia="Arial" w:hAnsi="Arial" w:cs="Arial"/>
                            <w:b/>
                          </w:rPr>
                          <w:t>Neumann János Informatikai Kar</w:t>
                        </w:r>
                      </w:p>
                    </w:txbxContent>
                  </v:textbox>
                </v:rect>
                <v:rect id="Rectangle 61074" o:spid="_x0000_s1050"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rCHMQA&#10;AADbAAAADwAAAGRycy9kb3ducmV2LnhtbESPQWvCQBSE7wX/w/KE3pqNPUiMWUXUYo7WFLS3R/Y1&#10;CWbfhuxqUn99t1DocZiZb5hsPZpW3Kl3jWUFsygGQVxa3XCl4KN4e0lAOI+ssbVMCr7JwXo1ecow&#10;1Xbgd7qffCUChF2KCmrvu1RKV9Zk0EW2Iw7el+0N+iD7SuoehwA3rXyN47k02HBYqLGjbU3l9XQz&#10;Cg5Jt7nk9jFU7f7zcD6eF7ti4ZV6no6bJQhPo/8P/7VzrSCZwe+X8A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6whzEAAAA2wAAAA8AAAAAAAAAAAAAAAAAmAIAAGRycy9k&#10;b3ducmV2LnhtbFBLBQYAAAAABAAEAPUAAACJAwAAAAA=&#10;" filled="f" stroked="f">
                  <v:textbox inset="0,0,0,0">
                    <w:txbxContent>
                      <w:p w:rsidR="0046579A" w:rsidRDefault="0046579A" w:rsidP="00615D3D">
                        <w:pPr>
                          <w:spacing w:after="160" w:line="256" w:lineRule="auto"/>
                          <w:jc w:val="left"/>
                        </w:pPr>
                        <w:r>
                          <w:rPr>
                            <w:rFonts w:ascii="Arial" w:eastAsia="Arial" w:hAnsi="Arial" w:cs="Arial"/>
                            <w:b/>
                          </w:rPr>
                          <w:t xml:space="preserve"> </w:t>
                        </w:r>
                      </w:p>
                    </w:txbxContent>
                  </v:textbox>
                </v:rect>
                <v:rect id="Rectangle 61075" o:spid="_x0000_s1051"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hca8UA&#10;AADbAAAADwAAAGRycy9kb3ducmV2LnhtbESPQWvCQBSE7wX/w/IEb81GDyWmWUVqizm2Rki9PbLP&#10;JDT7NmS3JvbXdwsFj8PMfMNk28l04kqDay0rWEYxCOLK6pZrBafi7TEB4Tyyxs4yKbiRg+1m9pBh&#10;qu3IH3Q9+loECLsUFTTe96mUrmrIoItsTxy8ix0M+iCHWuoBxwA3nVzF8ZM02HJYaLCnl4aqr+O3&#10;UXBI+t1nbn/Guns9H8r3cr0v1l6pxXzaPYPwNPl7+L+dawXJCv6+hB8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aFxrxQAAANsAAAAPAAAAAAAAAAAAAAAAAJgCAABkcnMv&#10;ZG93bnJldi54bWxQSwUGAAAAAAQABAD1AAAAigMAAAAA&#10;" filled="f" stroked="f">
                  <v:textbox inset="0,0,0,0">
                    <w:txbxContent>
                      <w:p w:rsidR="0046579A" w:rsidRDefault="0046579A" w:rsidP="00615D3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615D3D" w:rsidRDefault="00615D3D" w:rsidP="00615D3D">
      <w:pPr>
        <w:tabs>
          <w:tab w:val="left" w:pos="0"/>
        </w:tabs>
        <w:spacing w:before="1440" w:after="360"/>
        <w:ind w:left="-539"/>
        <w:jc w:val="center"/>
        <w:rPr>
          <w:b/>
        </w:rPr>
      </w:pPr>
      <w:r>
        <w:rPr>
          <w:b/>
        </w:rPr>
        <w:t>KONZULTÁCIÓS NAPLÓ</w:t>
      </w:r>
    </w:p>
    <w:p w:rsidR="00615D3D" w:rsidRDefault="00615D3D" w:rsidP="00615D3D">
      <w:pPr>
        <w:tabs>
          <w:tab w:val="left" w:pos="0"/>
          <w:tab w:val="left" w:pos="2835"/>
          <w:tab w:val="left" w:pos="5670"/>
        </w:tabs>
      </w:pPr>
      <w:r>
        <w:t>Hallgató neve:</w:t>
      </w:r>
      <w:r>
        <w:tab/>
        <w:t>Neptun Kód:</w:t>
      </w:r>
      <w:r>
        <w:tab/>
        <w:t>Tagozat:</w:t>
      </w:r>
    </w:p>
    <w:p w:rsidR="00615D3D" w:rsidRDefault="00615D3D" w:rsidP="00615D3D">
      <w:pPr>
        <w:tabs>
          <w:tab w:val="left" w:pos="0"/>
          <w:tab w:val="left" w:pos="2835"/>
          <w:tab w:val="left" w:pos="5670"/>
        </w:tabs>
      </w:pPr>
      <w:r>
        <w:t>Simándi Gergely</w:t>
      </w:r>
      <w:r>
        <w:tab/>
        <w:t>C4VK6Y</w:t>
      </w:r>
      <w:r>
        <w:tab/>
        <w:t>Nappali</w:t>
      </w:r>
      <w:r>
        <w:tab/>
      </w:r>
    </w:p>
    <w:p w:rsidR="00615D3D" w:rsidRDefault="00615D3D" w:rsidP="00615D3D">
      <w:pPr>
        <w:tabs>
          <w:tab w:val="left" w:pos="0"/>
          <w:tab w:val="center" w:pos="2835"/>
        </w:tabs>
        <w:spacing w:before="240"/>
      </w:pPr>
      <w:r>
        <w:t>Telefon:</w:t>
      </w:r>
      <w:r>
        <w:tab/>
      </w:r>
      <w:r>
        <w:tab/>
        <w:t>Levelezési cím (pl.: lakcím):</w:t>
      </w:r>
    </w:p>
    <w:p w:rsidR="00615D3D" w:rsidRDefault="00615D3D" w:rsidP="00615D3D">
      <w:pPr>
        <w:tabs>
          <w:tab w:val="left" w:pos="0"/>
          <w:tab w:val="left" w:pos="2835"/>
        </w:tabs>
      </w:pPr>
      <w:r>
        <w:t>06-30/303-1031</w:t>
      </w:r>
      <w:r>
        <w:tab/>
      </w:r>
      <w:r>
        <w:tab/>
        <w:t>8621 Zamárdi, Nagy Sándor u. 15.</w:t>
      </w:r>
      <w:r>
        <w:tab/>
      </w:r>
    </w:p>
    <w:p w:rsidR="00615D3D" w:rsidRDefault="00615D3D" w:rsidP="00615D3D">
      <w:pPr>
        <w:tabs>
          <w:tab w:val="left" w:pos="0"/>
        </w:tabs>
        <w:spacing w:before="240"/>
      </w:pPr>
      <w:r>
        <w:t>Szakdolgozat címe magyarul:</w:t>
      </w:r>
    </w:p>
    <w:p w:rsidR="00615D3D" w:rsidRDefault="00615D3D" w:rsidP="00615D3D">
      <w:pPr>
        <w:tabs>
          <w:tab w:val="left" w:pos="0"/>
          <w:tab w:val="left" w:pos="7655"/>
        </w:tabs>
      </w:pPr>
      <w:r>
        <w:t>Meteorológiai észlelők támogatása gépi látó rendszerrel</w:t>
      </w:r>
      <w:r>
        <w:tab/>
      </w:r>
      <w:r>
        <w:tab/>
      </w:r>
    </w:p>
    <w:p w:rsidR="00615D3D" w:rsidRDefault="00615D3D" w:rsidP="00615D3D">
      <w:pPr>
        <w:tabs>
          <w:tab w:val="left" w:pos="0"/>
        </w:tabs>
        <w:spacing w:before="240"/>
      </w:pPr>
      <w:r>
        <w:t>Szakdolgozat címe angolul:</w:t>
      </w:r>
    </w:p>
    <w:p w:rsidR="00615D3D" w:rsidRDefault="00615D3D" w:rsidP="00615D3D">
      <w:pPr>
        <w:tabs>
          <w:tab w:val="left" w:pos="0"/>
          <w:tab w:val="left" w:pos="7655"/>
        </w:tabs>
      </w:pPr>
      <w:r>
        <w:t>Meteorological Support System with Computer Vision</w:t>
      </w:r>
      <w:r>
        <w:tab/>
      </w:r>
    </w:p>
    <w:p w:rsidR="00615D3D" w:rsidRDefault="00615D3D" w:rsidP="00615D3D">
      <w:pPr>
        <w:tabs>
          <w:tab w:val="left" w:pos="0"/>
          <w:tab w:val="left" w:pos="3544"/>
        </w:tabs>
        <w:spacing w:before="240"/>
      </w:pPr>
      <w:r>
        <w:t>Intézményi konzulens:</w:t>
      </w:r>
      <w:r>
        <w:tab/>
      </w:r>
      <w:r>
        <w:tab/>
        <w:t>Külső konzulens:</w:t>
      </w:r>
    </w:p>
    <w:p w:rsidR="00615D3D" w:rsidRDefault="00615D3D" w:rsidP="00615D3D">
      <w:pPr>
        <w:tabs>
          <w:tab w:val="left" w:pos="0"/>
          <w:tab w:val="left" w:pos="3261"/>
          <w:tab w:val="left" w:pos="3544"/>
          <w:tab w:val="left" w:pos="7655"/>
        </w:tabs>
      </w:pPr>
      <w:r>
        <w:t>……………………….</w:t>
      </w:r>
      <w:r>
        <w:tab/>
      </w:r>
      <w:r>
        <w:tab/>
        <w:t>………………………..</w:t>
      </w:r>
      <w:r>
        <w:tab/>
      </w:r>
    </w:p>
    <w:p w:rsidR="00615D3D" w:rsidRDefault="00615D3D" w:rsidP="00615D3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áírás</w:t>
            </w: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bl>
    <w:p w:rsidR="00615D3D" w:rsidRDefault="00615D3D" w:rsidP="00615D3D">
      <w:pPr>
        <w:tabs>
          <w:tab w:val="left" w:pos="0"/>
        </w:tabs>
        <w:spacing w:before="120"/>
      </w:pPr>
      <w:r>
        <w:t>A Konzultációs naplót összesen 4 alkalommal, az egyes konzultációk alkalmával kell láttamoztatni bármelyik konzulenssel.</w:t>
      </w:r>
    </w:p>
    <w:p w:rsidR="00615D3D" w:rsidRDefault="00615D3D" w:rsidP="00615D3D">
      <w:pPr>
        <w:tabs>
          <w:tab w:val="left" w:pos="0"/>
        </w:tabs>
        <w:spacing w:before="240"/>
      </w:pPr>
      <w:r>
        <w:t>A hallgató a „Szakdolgozat I.” tantárgy aláírási követelményét teljesítette.</w:t>
      </w:r>
    </w:p>
    <w:p w:rsidR="00615D3D" w:rsidRDefault="00615D3D" w:rsidP="00615D3D">
      <w:pPr>
        <w:tabs>
          <w:tab w:val="left" w:pos="0"/>
          <w:tab w:val="left" w:leader="dot" w:pos="3686"/>
          <w:tab w:val="left" w:pos="4536"/>
          <w:tab w:val="left" w:leader="dot" w:pos="7938"/>
        </w:tabs>
        <w:spacing w:before="240"/>
      </w:pPr>
      <w:r>
        <w:tab/>
      </w:r>
      <w:r>
        <w:tab/>
      </w:r>
    </w:p>
    <w:p w:rsidR="00615D3D" w:rsidRDefault="00615D3D" w:rsidP="00615D3D">
      <w:pPr>
        <w:tabs>
          <w:tab w:val="left" w:pos="0"/>
          <w:tab w:val="left" w:pos="851"/>
          <w:tab w:val="left" w:pos="5387"/>
        </w:tabs>
      </w:pPr>
      <w:r>
        <w:tab/>
        <w:t>Intézményi konzulens</w:t>
      </w:r>
      <w:r>
        <w:tab/>
      </w:r>
    </w:p>
    <w:p w:rsidR="00615D3D" w:rsidRDefault="00615D3D" w:rsidP="00615D3D">
      <w:pPr>
        <w:tabs>
          <w:tab w:val="left" w:pos="0"/>
        </w:tabs>
        <w:spacing w:before="360" w:after="240"/>
      </w:pPr>
      <w:r>
        <w:t xml:space="preserve">Budapest, </w:t>
      </w:r>
      <w:r w:rsidR="00E42980">
        <w:t>……………………</w:t>
      </w:r>
      <w:r w:rsidR="00174684">
        <w:t>….</w:t>
      </w:r>
    </w:p>
    <w:p w:rsidR="000B609D" w:rsidRDefault="000B609D" w:rsidP="000B609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9504" behindDoc="1" locked="0" layoutInCell="1" allowOverlap="1" wp14:anchorId="69B71A92" wp14:editId="30834AC7">
                <wp:simplePos x="0" y="0"/>
                <wp:positionH relativeFrom="margin">
                  <wp:posOffset>-109769</wp:posOffset>
                </wp:positionH>
                <wp:positionV relativeFrom="margin">
                  <wp:posOffset>-711050</wp:posOffset>
                </wp:positionV>
                <wp:extent cx="5671332" cy="1130300"/>
                <wp:effectExtent l="0" t="0" r="0" b="0"/>
                <wp:wrapNone/>
                <wp:docPr id="104" name="Csoportba foglalás 104"/>
                <wp:cNvGraphicFramePr/>
                <a:graphic xmlns:a="http://schemas.openxmlformats.org/drawingml/2006/main">
                  <a:graphicData uri="http://schemas.microsoft.com/office/word/2010/wordprocessingGroup">
                    <wpg:wgp>
                      <wpg:cNvGrpSpPr/>
                      <wpg:grpSpPr>
                        <a:xfrm>
                          <a:off x="0" y="0"/>
                          <a:ext cx="5671332" cy="1130300"/>
                          <a:chOff x="0" y="0"/>
                          <a:chExt cx="6442528" cy="1185106"/>
                        </a:xfrm>
                      </wpg:grpSpPr>
                      <wps:wsp>
                        <wps:cNvPr id="105"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6"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7" name="Rectangle 61071"/>
                        <wps:cNvSpPr/>
                        <wps:spPr>
                          <a:xfrm>
                            <a:off x="2007" y="378028"/>
                            <a:ext cx="44592" cy="202692"/>
                          </a:xfrm>
                          <a:prstGeom prst="rect">
                            <a:avLst/>
                          </a:prstGeom>
                          <a:ln>
                            <a:noFill/>
                          </a:ln>
                        </wps:spPr>
                        <wps:txbx>
                          <w:txbxContent>
                            <w:p w:rsidR="0046579A" w:rsidRDefault="0046579A"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8" name="Rectangle 61073"/>
                        <wps:cNvSpPr/>
                        <wps:spPr>
                          <a:xfrm>
                            <a:off x="4947666" y="710260"/>
                            <a:ext cx="44592" cy="202692"/>
                          </a:xfrm>
                          <a:prstGeom prst="rect">
                            <a:avLst/>
                          </a:prstGeom>
                          <a:ln>
                            <a:noFill/>
                          </a:ln>
                        </wps:spPr>
                        <wps:txbx>
                          <w:txbxContent>
                            <w:p w:rsidR="0046579A" w:rsidRDefault="0046579A"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9" name="Rectangle 61076"/>
                        <wps:cNvSpPr/>
                        <wps:spPr>
                          <a:xfrm>
                            <a:off x="450088" y="890092"/>
                            <a:ext cx="44592" cy="202692"/>
                          </a:xfrm>
                          <a:prstGeom prst="rect">
                            <a:avLst/>
                          </a:prstGeom>
                          <a:ln>
                            <a:noFill/>
                          </a:ln>
                        </wps:spPr>
                        <wps:txbx>
                          <w:txbxContent>
                            <w:p w:rsidR="0046579A" w:rsidRDefault="0046579A"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110" name="Picture 61068"/>
                          <pic:cNvPicPr/>
                        </pic:nvPicPr>
                        <pic:blipFill>
                          <a:blip r:embed="rId11"/>
                          <a:stretch>
                            <a:fillRect/>
                          </a:stretch>
                        </pic:blipFill>
                        <pic:spPr>
                          <a:xfrm>
                            <a:off x="0" y="0"/>
                            <a:ext cx="580390" cy="1130427"/>
                          </a:xfrm>
                          <a:prstGeom prst="rect">
                            <a:avLst/>
                          </a:prstGeom>
                        </pic:spPr>
                      </pic:pic>
                      <wps:wsp>
                        <wps:cNvPr id="111" name="Rectangle 61069"/>
                        <wps:cNvSpPr/>
                        <wps:spPr>
                          <a:xfrm>
                            <a:off x="4092442" y="378028"/>
                            <a:ext cx="2350086" cy="190519"/>
                          </a:xfrm>
                          <a:prstGeom prst="rect">
                            <a:avLst/>
                          </a:prstGeom>
                          <a:ln>
                            <a:noFill/>
                          </a:ln>
                        </wps:spPr>
                        <wps:txbx>
                          <w:txbxContent>
                            <w:p w:rsidR="0046579A" w:rsidRDefault="0046579A" w:rsidP="000B609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112" name="Rectangle 61070"/>
                        <wps:cNvSpPr/>
                        <wps:spPr>
                          <a:xfrm>
                            <a:off x="5389626" y="340360"/>
                            <a:ext cx="56314" cy="226002"/>
                          </a:xfrm>
                          <a:prstGeom prst="rect">
                            <a:avLst/>
                          </a:prstGeom>
                          <a:ln>
                            <a:noFill/>
                          </a:ln>
                        </wps:spPr>
                        <wps:txbx>
                          <w:txbxContent>
                            <w:p w:rsidR="0046579A" w:rsidRDefault="0046579A"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3" name="Rectangle 61072"/>
                        <wps:cNvSpPr/>
                        <wps:spPr>
                          <a:xfrm>
                            <a:off x="3029585" y="723946"/>
                            <a:ext cx="3164631" cy="190519"/>
                          </a:xfrm>
                          <a:prstGeom prst="rect">
                            <a:avLst/>
                          </a:prstGeom>
                          <a:ln>
                            <a:noFill/>
                          </a:ln>
                        </wps:spPr>
                        <wps:txbx>
                          <w:txbxContent>
                            <w:p w:rsidR="0046579A" w:rsidRDefault="0046579A" w:rsidP="000B609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114" name="Rectangle 61074"/>
                        <wps:cNvSpPr/>
                        <wps:spPr>
                          <a:xfrm>
                            <a:off x="5410962" y="696976"/>
                            <a:ext cx="56314" cy="226002"/>
                          </a:xfrm>
                          <a:prstGeom prst="rect">
                            <a:avLst/>
                          </a:prstGeom>
                          <a:ln>
                            <a:noFill/>
                          </a:ln>
                        </wps:spPr>
                        <wps:txbx>
                          <w:txbxContent>
                            <w:p w:rsidR="0046579A" w:rsidRDefault="0046579A"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5" name="Rectangle 61075"/>
                        <wps:cNvSpPr/>
                        <wps:spPr>
                          <a:xfrm>
                            <a:off x="5410962" y="959104"/>
                            <a:ext cx="56314" cy="226002"/>
                          </a:xfrm>
                          <a:prstGeom prst="rect">
                            <a:avLst/>
                          </a:prstGeom>
                          <a:ln>
                            <a:noFill/>
                          </a:ln>
                        </wps:spPr>
                        <wps:txbx>
                          <w:txbxContent>
                            <w:p w:rsidR="0046579A" w:rsidRDefault="0046579A"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104" o:spid="_x0000_s1052" style="position:absolute;left:0;text-align:left;margin-left:-8.65pt;margin-top:-56pt;width:446.55pt;height:89pt;z-index:-251646976;mso-position-horizontal-relative:margin;mso-position-vertical-relative:margin" coordsize="64425,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">
                <v:shape id="Shape 61066" o:spid="_x0000_s1053"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FTI8AA&#10;AADcAAAADwAAAGRycy9kb3ducmV2LnhtbERP22oCMRB9L/QfwhT6VpMKFV2NUryA0CdXP2BIZi+4&#10;mSybuLv265uC4NscznVWm9E1oqcu1J41fE4UCGLjbc2lhsv58DEHESKyxcYzabhTgM369WWFmfUD&#10;n6jPYylSCIcMNVQxtpmUwVTkMEx8S5y4wncOY4JdKW2HQwp3jZwqNZMOa04NFba0rchc85vTQMqc&#10;b3bIF678+T1e9kV/MrtC6/e38XsJItIYn+KH+2jTfPUF/8+k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7FTI8AAAADcAAAADwAAAAAAAAAAAAAAAACYAgAAZHJzL2Rvd25y&#10;ZXYueG1sUEsFBgAAAAAEAAQA9QAAAIUDAAAAAA==&#10;" path="m,l4824731,e" filled="f">
                  <v:path arrowok="t" textboxrect="0,0,4824731,0"/>
                </v:shape>
                <v:shape id="Shape 61067" o:spid="_x0000_s1054"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I4W8MA&#10;AADcAAAADwAAAGRycy9kb3ducmV2LnhtbERPTWvCQBC9C/6HZQq9iG5sRSR1E1QohEIPWr0P2WkS&#10;uzsbsluT5td3C0Jv83ifs80Ha8SNOt84VrBcJCCIS6cbrhScP17nGxA+IGs0jknBD3nIs+lki6l2&#10;PR/pdgqViCHsU1RQh9CmUvqyJot+4VriyH26zmKIsKuk7rCP4dbIpyRZS4sNx4YaWzrUVH6dvq2C&#10;4n2cmeusX71dL3JvyrFfPstKqceHYfcCItAQ/sV3d6Hj/GQNf8/EC2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I4W8MAAADcAAAADwAAAAAAAAAAAAAAAACYAgAAZHJzL2Rv&#10;d25yZXYueG1sUEsFBgAAAAAEAAQA9QAAAIgDAAAAAA==&#10;" path="m,l4824730,e" filled="f">
                  <v:path arrowok="t" textboxrect="0,0,4824730,0"/>
                </v:shape>
                <v:rect id="Rectangle 61071" o:spid="_x0000_s1055"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J0PsEA&#10;AADcAAAADwAAAGRycy9kb3ducmV2LnhtbERPS4vCMBC+C/6HMMLeNNWDq9Uo4gM9+gL1NjRjW2wm&#10;pYm2u7/eCAt7m4/vOdN5YwrxosrllhX0exEI4sTqnFMF59OmOwLhPLLGwjIp+CEH81m7NcVY25oP&#10;9Dr6VIQQdjEqyLwvYyldkpFB17MlceDutjLoA6xSqSusQ7gp5CCKhtJgzqEhw5KWGSWP49Mo2I7K&#10;xXVnf+u0WN+2l/1lvDqNvVJfnWYxAeGp8f/iP/dOh/nRN3yeCRfI2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SdD7BAAAA3AAAAA8AAAAAAAAAAAAAAAAAmAIAAGRycy9kb3du&#10;cmV2LnhtbFBLBQYAAAAABAAEAPUAAACGAwAAAAA=&#10;" filled="f" stroked="f">
                  <v:textbox inset="0,0,0,0">
                    <w:txbxContent>
                      <w:p w:rsidR="0046579A" w:rsidRDefault="0046579A" w:rsidP="000B609D">
                        <w:pPr>
                          <w:spacing w:after="160" w:line="256" w:lineRule="auto"/>
                          <w:jc w:val="left"/>
                        </w:pPr>
                        <w:r>
                          <w:rPr>
                            <w:rFonts w:ascii="Cambria" w:eastAsia="Cambria" w:hAnsi="Cambria" w:cs="Cambria"/>
                          </w:rPr>
                          <w:t xml:space="preserve"> </w:t>
                        </w:r>
                      </w:p>
                    </w:txbxContent>
                  </v:textbox>
                </v:rect>
                <v:rect id="Rectangle 61073" o:spid="_x0000_s1056"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3gTMUA&#10;AADcAAAADwAAAGRycy9kb3ducmV2LnhtbESPzW7CQAyE75V4h5WRuJVNOVSQsiBUQHDkT4LerKyb&#10;RM16o+yWBJ4eH5C42ZrxzOfpvHOVulITSs8GPoYJKOLM25JzA6fj+n0MKkRki5VnMnCjAPNZ722K&#10;qfUt7+l6iLmSEA4pGihirFOtQ1aQwzD0NbFov75xGGVtcm0bbCXcVXqUJJ/aYcnSUGBN3wVlf4d/&#10;Z2AzrheXrb+3ebX62Zx358nyOInGDPrd4gtUpC6+zM/rrRX8RGjlGZlAzx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TeBMxQAAANwAAAAPAAAAAAAAAAAAAAAAAJgCAABkcnMv&#10;ZG93bnJldi54bWxQSwUGAAAAAAQABAD1AAAAigMAAAAA&#10;" filled="f" stroked="f">
                  <v:textbox inset="0,0,0,0">
                    <w:txbxContent>
                      <w:p w:rsidR="0046579A" w:rsidRDefault="0046579A" w:rsidP="000B609D">
                        <w:pPr>
                          <w:spacing w:after="160" w:line="256" w:lineRule="auto"/>
                          <w:jc w:val="left"/>
                        </w:pPr>
                        <w:r>
                          <w:rPr>
                            <w:rFonts w:ascii="Cambria" w:eastAsia="Cambria" w:hAnsi="Cambria" w:cs="Cambria"/>
                          </w:rPr>
                          <w:t xml:space="preserve"> </w:t>
                        </w:r>
                      </w:p>
                    </w:txbxContent>
                  </v:textbox>
                </v:rect>
                <v:rect id="Rectangle 61076" o:spid="_x0000_s1057"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FF18MA&#10;AADcAAAADwAAAGRycy9kb3ducmV2LnhtbERPTWvCQBC9F/wPywi91U09lCS6irQVc1RTsN6G7JgE&#10;s7Mhu01Sf71bKHibx/uc5Xo0jeipc7VlBa+zCARxYXXNpYKvfPsSg3AeWWNjmRT8koP1avK0xFTb&#10;gQ/UH30pQgi7FBVU3replK6oyKCb2ZY4cBfbGfQBdqXUHQ4h3DRyHkVv0mDNoaHClt4rKq7HH6Ng&#10;F7eb78zehrL5PO9O+1PykSdeqefpuFmA8DT6h/jfnekwP0rg75lwgV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FF18MAAADcAAAADwAAAAAAAAAAAAAAAACYAgAAZHJzL2Rv&#10;d25yZXYueG1sUEsFBgAAAAAEAAQA9QAAAIgDAAAAAA==&#10;" filled="f" stroked="f">
                  <v:textbox inset="0,0,0,0">
                    <w:txbxContent>
                      <w:p w:rsidR="0046579A" w:rsidRDefault="0046579A" w:rsidP="000B609D">
                        <w:pPr>
                          <w:spacing w:after="160" w:line="256" w:lineRule="auto"/>
                          <w:jc w:val="left"/>
                        </w:pPr>
                        <w:r>
                          <w:rPr>
                            <w:rFonts w:ascii="Cambria" w:eastAsia="Cambria" w:hAnsi="Cambria" w:cs="Cambria"/>
                          </w:rPr>
                          <w:t xml:space="preserve"> </w:t>
                        </w:r>
                      </w:p>
                    </w:txbxContent>
                  </v:textbox>
                </v:rect>
                <v:shape id="Picture 61068" o:spid="_x0000_s1058"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HzXEAAAA3AAAAA8AAABkcnMvZG93bnJldi54bWxEj0FrwzAMhe+D/QejwS5jcdLDKGncMjYG&#10;Ybe2+QEiVpNQWw6xl6b99dWhsJvEe3rvU7VbvFMzTXEIbKDIclDEbbADdwaa48/7GlRMyBZdYDJw&#10;pQi77fNThaUNF97TfEidkhCOJRroUxpLrWPbk8eYhZFYtFOYPCZZp07bCS8S7p1e5fmH9jiwNPQ4&#10;0ldP7fnw5w3o+ny6Fu73SN9t/eZu62Y1F40xry/L5wZUoiX9mx/XtRX8QvDlGZlAb+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PSHzXEAAAA3AAAAA8AAAAAAAAAAAAAAAAA&#10;nwIAAGRycy9kb3ducmV2LnhtbFBLBQYAAAAABAAEAPcAAACQAwAAAAA=&#10;">
                  <v:imagedata r:id="rId12" o:title=""/>
                </v:shape>
                <v:rect id="Rectangle 61069" o:spid="_x0000_s1059" style="position:absolute;left:40924;top:3780;width:23501;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7fDMIA&#10;AADcAAAADwAAAGRycy9kb3ducmV2LnhtbERPS4vCMBC+L/gfwgje1rQeRKtRxAd69LGg3oZmbIvN&#10;pDTRVn+9WVjY23x8z5nOW1OKJ9WusKwg7kcgiFOrC84U/Jw23yMQziNrLC2Tghc5mM86X1NMtG34&#10;QM+jz0QIYZeggtz7KpHSpTkZdH1bEQfuZmuDPsA6k7rGJoSbUg6iaCgNFhwacqxomVN6Pz6Mgu2o&#10;Wlx29t1k5fq6Pe/P49Vp7JXqddvFBISn1v+L/9w7HebHMfw+Ey6Qs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rt8MwgAAANwAAAAPAAAAAAAAAAAAAAAAAJgCAABkcnMvZG93&#10;bnJldi54bWxQSwUGAAAAAAQABAD1AAAAhwMAAAAA&#10;" filled="f" stroked="f">
                  <v:textbox inset="0,0,0,0">
                    <w:txbxContent>
                      <w:p w:rsidR="0046579A" w:rsidRDefault="0046579A" w:rsidP="000B609D">
                        <w:pPr>
                          <w:spacing w:after="160" w:line="256" w:lineRule="auto"/>
                          <w:jc w:val="left"/>
                        </w:pPr>
                        <w:r>
                          <w:rPr>
                            <w:rFonts w:ascii="Arial" w:eastAsia="Arial" w:hAnsi="Arial" w:cs="Arial"/>
                            <w:b/>
                          </w:rPr>
                          <w:t>ÓBUDAI EGYETEM</w:t>
                        </w:r>
                      </w:p>
                    </w:txbxContent>
                  </v:textbox>
                </v:rect>
                <v:rect id="Rectangle 61070" o:spid="_x0000_s1060"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xBe8EA&#10;AADcAAAADwAAAGRycy9kb3ducmV2LnhtbERPy6rCMBDdC/5DGOHuNNWFaDWK+ECXvkDdDc3cttxm&#10;Uppoe/16Iwju5nCeM503phAPqlxuWUG/F4EgTqzOOVVwPm26IxDOI2ssLJOCf3Iwn7VbU4y1rflA&#10;j6NPRQhhF6OCzPsyltIlGRl0PVsSB+7XVgZ9gFUqdYV1CDeFHETRUBrMOTRkWNIyo+TveDcKtqNy&#10;cd3ZZ50W69v2sr+MV6exV+qn0ywmIDw1/iv+uHc6zO8P4P1MuEDO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8QXvBAAAA3AAAAA8AAAAAAAAAAAAAAAAAmAIAAGRycy9kb3du&#10;cmV2LnhtbFBLBQYAAAAABAAEAPUAAACGAwAAAAA=&#10;" filled="f" stroked="f">
                  <v:textbox inset="0,0,0,0">
                    <w:txbxContent>
                      <w:p w:rsidR="0046579A" w:rsidRDefault="0046579A" w:rsidP="000B609D">
                        <w:pPr>
                          <w:spacing w:after="160" w:line="256" w:lineRule="auto"/>
                          <w:jc w:val="left"/>
                        </w:pPr>
                        <w:r>
                          <w:rPr>
                            <w:rFonts w:ascii="Arial" w:eastAsia="Arial" w:hAnsi="Arial" w:cs="Arial"/>
                            <w:b/>
                          </w:rPr>
                          <w:t xml:space="preserve"> </w:t>
                        </w:r>
                      </w:p>
                    </w:txbxContent>
                  </v:textbox>
                </v:rect>
                <v:rect id="Rectangle 61072" o:spid="_x0000_s1061"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Dk4MIA&#10;AADcAAAADwAAAGRycy9kb3ducmV2LnhtbERPTYvCMBC9L+x/CLPgbU1VW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MOTgwgAAANwAAAAPAAAAAAAAAAAAAAAAAJgCAABkcnMvZG93&#10;bnJldi54bWxQSwUGAAAAAAQABAD1AAAAhwMAAAAA&#10;" filled="f" stroked="f">
                  <v:textbox inset="0,0,0,0">
                    <w:txbxContent>
                      <w:p w:rsidR="0046579A" w:rsidRDefault="0046579A" w:rsidP="000B609D">
                        <w:pPr>
                          <w:spacing w:after="160" w:line="256" w:lineRule="auto"/>
                          <w:jc w:val="left"/>
                        </w:pPr>
                        <w:r>
                          <w:rPr>
                            <w:rFonts w:ascii="Arial" w:eastAsia="Arial" w:hAnsi="Arial" w:cs="Arial"/>
                            <w:b/>
                          </w:rPr>
                          <w:t>Neumann János Informatikai Kar</w:t>
                        </w:r>
                      </w:p>
                    </w:txbxContent>
                  </v:textbox>
                </v:rect>
                <v:rect id="Rectangle 61074" o:spid="_x0000_s1062"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l8lMIA&#10;AADcAAAADwAAAGRycy9kb3ducmV2LnhtbERPTYvCMBC9L+x/CLPgbU0VWb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2XyUwgAAANwAAAAPAAAAAAAAAAAAAAAAAJgCAABkcnMvZG93&#10;bnJldi54bWxQSwUGAAAAAAQABAD1AAAAhwMAAAAA&#10;" filled="f" stroked="f">
                  <v:textbox inset="0,0,0,0">
                    <w:txbxContent>
                      <w:p w:rsidR="0046579A" w:rsidRDefault="0046579A" w:rsidP="000B609D">
                        <w:pPr>
                          <w:spacing w:after="160" w:line="256" w:lineRule="auto"/>
                          <w:jc w:val="left"/>
                        </w:pPr>
                        <w:r>
                          <w:rPr>
                            <w:rFonts w:ascii="Arial" w:eastAsia="Arial" w:hAnsi="Arial" w:cs="Arial"/>
                            <w:b/>
                          </w:rPr>
                          <w:t xml:space="preserve"> </w:t>
                        </w:r>
                      </w:p>
                    </w:txbxContent>
                  </v:textbox>
                </v:rect>
                <v:rect id="Rectangle 61075" o:spid="_x0000_s1063"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XZD8IA&#10;AADcAAAADwAAAGRycy9kb3ducmV2LnhtbERPTYvCMBC9L+x/CLPgbU0VX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dkPwgAAANwAAAAPAAAAAAAAAAAAAAAAAJgCAABkcnMvZG93&#10;bnJldi54bWxQSwUGAAAAAAQABAD1AAAAhwMAAAAA&#10;" filled="f" stroked="f">
                  <v:textbox inset="0,0,0,0">
                    <w:txbxContent>
                      <w:p w:rsidR="0046579A" w:rsidRDefault="0046579A" w:rsidP="000B609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0B609D" w:rsidRDefault="000B609D" w:rsidP="000B609D">
      <w:pPr>
        <w:tabs>
          <w:tab w:val="left" w:pos="0"/>
        </w:tabs>
        <w:spacing w:after="360"/>
        <w:ind w:left="-539"/>
        <w:jc w:val="center"/>
        <w:rPr>
          <w:b/>
        </w:rPr>
      </w:pPr>
      <w:r>
        <w:rPr>
          <w:b/>
        </w:rPr>
        <w:br/>
        <w:t>KONZULTÁCIÓS NAPLÓ</w:t>
      </w:r>
    </w:p>
    <w:p w:rsidR="000B609D" w:rsidRDefault="000B609D" w:rsidP="000B609D">
      <w:pPr>
        <w:tabs>
          <w:tab w:val="left" w:pos="0"/>
          <w:tab w:val="left" w:pos="2835"/>
          <w:tab w:val="left" w:pos="5670"/>
        </w:tabs>
      </w:pPr>
      <w:r>
        <w:t>Hallgató neve:</w:t>
      </w:r>
      <w:r>
        <w:tab/>
        <w:t>Neptun Kód:</w:t>
      </w:r>
      <w:r>
        <w:tab/>
        <w:t>Tagozat:</w:t>
      </w:r>
    </w:p>
    <w:p w:rsidR="000B609D" w:rsidRDefault="000B609D" w:rsidP="000B609D">
      <w:pPr>
        <w:tabs>
          <w:tab w:val="left" w:pos="0"/>
          <w:tab w:val="left" w:pos="2835"/>
          <w:tab w:val="left" w:pos="5670"/>
        </w:tabs>
      </w:pPr>
      <w:r>
        <w:t>Simándi Gergely</w:t>
      </w:r>
      <w:r>
        <w:tab/>
        <w:t>C4VK6Y</w:t>
      </w:r>
      <w:r>
        <w:tab/>
        <w:t>Nappali</w:t>
      </w:r>
      <w:r>
        <w:tab/>
      </w:r>
    </w:p>
    <w:p w:rsidR="000B609D" w:rsidRDefault="000B609D" w:rsidP="000B609D">
      <w:pPr>
        <w:tabs>
          <w:tab w:val="left" w:pos="0"/>
          <w:tab w:val="center" w:pos="2835"/>
        </w:tabs>
        <w:spacing w:before="240"/>
      </w:pPr>
      <w:r>
        <w:t>Telefon:</w:t>
      </w:r>
      <w:r>
        <w:tab/>
      </w:r>
      <w:r>
        <w:tab/>
        <w:t>Levelezési cím (pl.: lakcím):</w:t>
      </w:r>
    </w:p>
    <w:p w:rsidR="000B609D" w:rsidRDefault="000B609D" w:rsidP="000B609D">
      <w:pPr>
        <w:tabs>
          <w:tab w:val="left" w:pos="0"/>
          <w:tab w:val="left" w:pos="2835"/>
        </w:tabs>
      </w:pPr>
      <w:r>
        <w:t>06-30/303-1031</w:t>
      </w:r>
      <w:r>
        <w:tab/>
      </w:r>
      <w:r>
        <w:tab/>
        <w:t>8621 Zamárdi, Nagy Sándor u. 15.</w:t>
      </w:r>
      <w:r>
        <w:tab/>
      </w:r>
    </w:p>
    <w:p w:rsidR="000B609D" w:rsidRDefault="000B609D" w:rsidP="000B609D">
      <w:pPr>
        <w:tabs>
          <w:tab w:val="left" w:pos="0"/>
        </w:tabs>
        <w:spacing w:before="240"/>
      </w:pPr>
      <w:r>
        <w:t>Szakdolgozat címe magyarul:</w:t>
      </w:r>
    </w:p>
    <w:p w:rsidR="000B609D" w:rsidRDefault="000B609D" w:rsidP="000B609D">
      <w:pPr>
        <w:tabs>
          <w:tab w:val="left" w:pos="0"/>
          <w:tab w:val="left" w:pos="7655"/>
        </w:tabs>
      </w:pPr>
      <w:r>
        <w:t>Meteorológiai észlelők támogatása gépi látó rendszerrel</w:t>
      </w:r>
      <w:r>
        <w:tab/>
      </w:r>
      <w:r>
        <w:tab/>
      </w:r>
    </w:p>
    <w:p w:rsidR="000B609D" w:rsidRDefault="000B609D" w:rsidP="000B609D">
      <w:pPr>
        <w:tabs>
          <w:tab w:val="left" w:pos="0"/>
        </w:tabs>
        <w:spacing w:before="240"/>
      </w:pPr>
      <w:r>
        <w:t>Szakdolgozat címe angolul:</w:t>
      </w:r>
    </w:p>
    <w:p w:rsidR="000B609D" w:rsidRDefault="000B609D" w:rsidP="000B609D">
      <w:pPr>
        <w:tabs>
          <w:tab w:val="left" w:pos="0"/>
          <w:tab w:val="left" w:pos="7655"/>
        </w:tabs>
      </w:pPr>
      <w:r>
        <w:t>Meteorological Support System with Computer Vision</w:t>
      </w:r>
      <w:r>
        <w:tab/>
      </w:r>
    </w:p>
    <w:p w:rsidR="000B609D" w:rsidRDefault="000B609D" w:rsidP="000B609D">
      <w:pPr>
        <w:tabs>
          <w:tab w:val="left" w:pos="0"/>
          <w:tab w:val="left" w:pos="3544"/>
        </w:tabs>
        <w:spacing w:before="240"/>
      </w:pPr>
      <w:r>
        <w:t>Intézményi konzulens:</w:t>
      </w:r>
      <w:r>
        <w:tab/>
      </w:r>
      <w:r>
        <w:tab/>
        <w:t>Külső konzulens:</w:t>
      </w:r>
    </w:p>
    <w:p w:rsidR="000B609D" w:rsidRDefault="000B609D" w:rsidP="000B609D">
      <w:pPr>
        <w:tabs>
          <w:tab w:val="left" w:pos="0"/>
          <w:tab w:val="left" w:pos="3261"/>
          <w:tab w:val="left" w:pos="3544"/>
          <w:tab w:val="left" w:pos="7655"/>
        </w:tabs>
      </w:pPr>
      <w:r>
        <w:t>……………………….</w:t>
      </w:r>
      <w:r>
        <w:tab/>
      </w:r>
      <w:r>
        <w:tab/>
        <w:t>………………………..</w:t>
      </w:r>
      <w:r>
        <w:tab/>
      </w:r>
    </w:p>
    <w:p w:rsidR="000B609D" w:rsidRDefault="000B609D" w:rsidP="000B609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áírás</w:t>
            </w: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bl>
    <w:p w:rsidR="000B609D" w:rsidRDefault="000B609D" w:rsidP="000B609D">
      <w:pPr>
        <w:tabs>
          <w:tab w:val="left" w:pos="0"/>
        </w:tabs>
        <w:spacing w:before="120"/>
      </w:pPr>
      <w:r>
        <w:t>A Konzultációs naplót összesen 4 alkalommal, az egyes konzultációk alkalmával kell láttamoztatni bármelyik konzulenssel.</w:t>
      </w:r>
    </w:p>
    <w:p w:rsidR="000B609D" w:rsidRDefault="000B609D" w:rsidP="000B609D">
      <w:pPr>
        <w:tabs>
          <w:tab w:val="left" w:pos="0"/>
        </w:tabs>
        <w:spacing w:before="240"/>
      </w:pPr>
      <w:r>
        <w:t>A hallgató a „Szakdolgozat II.” tantárgy aláírási követelményét teljesítette.</w:t>
      </w:r>
    </w:p>
    <w:p w:rsidR="000B609D" w:rsidRDefault="000B609D" w:rsidP="000B609D">
      <w:pPr>
        <w:tabs>
          <w:tab w:val="left" w:pos="0"/>
          <w:tab w:val="left" w:leader="dot" w:pos="3686"/>
          <w:tab w:val="left" w:pos="4536"/>
          <w:tab w:val="left" w:leader="dot" w:pos="7938"/>
        </w:tabs>
        <w:spacing w:before="240"/>
      </w:pPr>
      <w:r>
        <w:tab/>
      </w:r>
      <w:r>
        <w:tab/>
      </w:r>
    </w:p>
    <w:p w:rsidR="000B609D" w:rsidRDefault="000B609D" w:rsidP="000B609D">
      <w:pPr>
        <w:tabs>
          <w:tab w:val="left" w:pos="0"/>
          <w:tab w:val="left" w:pos="851"/>
          <w:tab w:val="left" w:pos="5387"/>
        </w:tabs>
      </w:pPr>
      <w:r>
        <w:tab/>
        <w:t>Intézményi konzulens</w:t>
      </w:r>
      <w:r>
        <w:tab/>
      </w:r>
    </w:p>
    <w:p w:rsidR="000B609D" w:rsidRDefault="000B609D" w:rsidP="000B609D">
      <w:pPr>
        <w:tabs>
          <w:tab w:val="left" w:pos="0"/>
        </w:tabs>
        <w:spacing w:before="360" w:after="240"/>
      </w:pPr>
      <w:r>
        <w:t>Budapest, ……………………….</w:t>
      </w:r>
    </w:p>
    <w:p w:rsidR="00F2142D" w:rsidRPr="00377F14" w:rsidRDefault="00F2142D" w:rsidP="00BC06F0">
      <w:pPr>
        <w:spacing w:after="240"/>
        <w:ind w:firstLine="0"/>
        <w:rPr>
          <w:color w:val="000000" w:themeColor="text1"/>
        </w:rPr>
      </w:pPr>
    </w:p>
    <w:bookmarkStart w:id="0" w:name="_Toc407915864" w:displacedByCustomXml="next"/>
    <w:sdt>
      <w:sdtPr>
        <w:rPr>
          <w:b w:val="0"/>
          <w:bCs w:val="0"/>
          <w:caps w:val="0"/>
          <w:kern w:val="0"/>
          <w:sz w:val="24"/>
          <w:szCs w:val="24"/>
        </w:rPr>
        <w:id w:val="-2097089867"/>
        <w:docPartObj>
          <w:docPartGallery w:val="Table of Contents"/>
          <w:docPartUnique/>
        </w:docPartObj>
      </w:sdtPr>
      <w:sdtContent>
        <w:p w:rsidR="00AF24CC" w:rsidRPr="00377F14" w:rsidRDefault="00AF24CC" w:rsidP="005F24F3">
          <w:pPr>
            <w:pStyle w:val="Cmsor1"/>
            <w:numPr>
              <w:ilvl w:val="0"/>
              <w:numId w:val="0"/>
            </w:numPr>
            <w:ind w:left="432"/>
          </w:pPr>
          <w:r w:rsidRPr="00377F14">
            <w:t>Tartalom</w:t>
          </w:r>
          <w:r w:rsidR="00C65D87" w:rsidRPr="00377F14">
            <w:t>jegyzék</w:t>
          </w:r>
          <w:bookmarkEnd w:id="0"/>
        </w:p>
        <w:p w:rsidR="00046D3C" w:rsidRDefault="001A6525">
          <w:pPr>
            <w:pStyle w:val="TJ1"/>
            <w:rPr>
              <w:rFonts w:asciiTheme="minorHAnsi" w:eastAsiaTheme="minorEastAsia" w:hAnsiTheme="minorHAnsi" w:cstheme="minorBidi"/>
              <w:noProof/>
              <w:sz w:val="22"/>
              <w:szCs w:val="22"/>
            </w:rPr>
          </w:pPr>
          <w:r w:rsidRPr="00377F14">
            <w:fldChar w:fldCharType="begin"/>
          </w:r>
          <w:r w:rsidR="00AF24CC" w:rsidRPr="00377F14">
            <w:instrText xml:space="preserve"> TOC \o "1-3" \h \z \u </w:instrText>
          </w:r>
          <w:r w:rsidRPr="00377F14">
            <w:fldChar w:fldCharType="separate"/>
          </w:r>
          <w:hyperlink w:anchor="_Toc407915864" w:history="1">
            <w:r w:rsidR="00046D3C" w:rsidRPr="002E03F5">
              <w:rPr>
                <w:rStyle w:val="Hiperhivatkozs"/>
                <w:noProof/>
              </w:rPr>
              <w:t>Tartalomjegyzék</w:t>
            </w:r>
            <w:r w:rsidR="00046D3C">
              <w:rPr>
                <w:noProof/>
                <w:webHidden/>
              </w:rPr>
              <w:tab/>
            </w:r>
            <w:r w:rsidR="00046D3C">
              <w:rPr>
                <w:noProof/>
                <w:webHidden/>
              </w:rPr>
              <w:fldChar w:fldCharType="begin"/>
            </w:r>
            <w:r w:rsidR="00046D3C">
              <w:rPr>
                <w:noProof/>
                <w:webHidden/>
              </w:rPr>
              <w:instrText xml:space="preserve"> PAGEREF _Toc407915864 \h </w:instrText>
            </w:r>
            <w:r w:rsidR="00046D3C">
              <w:rPr>
                <w:noProof/>
                <w:webHidden/>
              </w:rPr>
            </w:r>
            <w:r w:rsidR="00046D3C">
              <w:rPr>
                <w:noProof/>
                <w:webHidden/>
              </w:rPr>
              <w:fldChar w:fldCharType="separate"/>
            </w:r>
            <w:r w:rsidR="00046D3C">
              <w:rPr>
                <w:noProof/>
                <w:webHidden/>
              </w:rPr>
              <w:t>8</w:t>
            </w:r>
            <w:r w:rsidR="00046D3C">
              <w:rPr>
                <w:noProof/>
                <w:webHidden/>
              </w:rPr>
              <w:fldChar w:fldCharType="end"/>
            </w:r>
          </w:hyperlink>
        </w:p>
        <w:p w:rsidR="00046D3C" w:rsidRDefault="0046579A">
          <w:pPr>
            <w:pStyle w:val="TJ1"/>
            <w:tabs>
              <w:tab w:val="left" w:pos="880"/>
            </w:tabs>
            <w:rPr>
              <w:rFonts w:asciiTheme="minorHAnsi" w:eastAsiaTheme="minorEastAsia" w:hAnsiTheme="minorHAnsi" w:cstheme="minorBidi"/>
              <w:noProof/>
              <w:sz w:val="22"/>
              <w:szCs w:val="22"/>
            </w:rPr>
          </w:pPr>
          <w:hyperlink w:anchor="_Toc407915865" w:history="1">
            <w:r w:rsidR="00046D3C" w:rsidRPr="002E03F5">
              <w:rPr>
                <w:rStyle w:val="Hiperhivatkozs"/>
                <w:noProof/>
              </w:rPr>
              <w:t>1</w:t>
            </w:r>
            <w:r w:rsidR="00046D3C">
              <w:rPr>
                <w:rFonts w:asciiTheme="minorHAnsi" w:eastAsiaTheme="minorEastAsia" w:hAnsiTheme="minorHAnsi" w:cstheme="minorBidi"/>
                <w:noProof/>
                <w:sz w:val="22"/>
                <w:szCs w:val="22"/>
              </w:rPr>
              <w:tab/>
            </w:r>
            <w:r w:rsidR="00046D3C" w:rsidRPr="002E03F5">
              <w:rPr>
                <w:rStyle w:val="Hiperhivatkozs"/>
                <w:noProof/>
              </w:rPr>
              <w:t>Rendszer célja</w:t>
            </w:r>
            <w:r w:rsidR="00046D3C">
              <w:rPr>
                <w:noProof/>
                <w:webHidden/>
              </w:rPr>
              <w:tab/>
            </w:r>
            <w:r w:rsidR="00046D3C">
              <w:rPr>
                <w:noProof/>
                <w:webHidden/>
              </w:rPr>
              <w:fldChar w:fldCharType="begin"/>
            </w:r>
            <w:r w:rsidR="00046D3C">
              <w:rPr>
                <w:noProof/>
                <w:webHidden/>
              </w:rPr>
              <w:instrText xml:space="preserve"> PAGEREF _Toc407915865 \h </w:instrText>
            </w:r>
            <w:r w:rsidR="00046D3C">
              <w:rPr>
                <w:noProof/>
                <w:webHidden/>
              </w:rPr>
            </w:r>
            <w:r w:rsidR="00046D3C">
              <w:rPr>
                <w:noProof/>
                <w:webHidden/>
              </w:rPr>
              <w:fldChar w:fldCharType="separate"/>
            </w:r>
            <w:r w:rsidR="00046D3C">
              <w:rPr>
                <w:noProof/>
                <w:webHidden/>
              </w:rPr>
              <w:t>10</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66" w:history="1">
            <w:r w:rsidR="00046D3C" w:rsidRPr="002E03F5">
              <w:rPr>
                <w:rStyle w:val="Hiperhivatkozs"/>
                <w:noProof/>
              </w:rPr>
              <w:t>1.1</w:t>
            </w:r>
            <w:r w:rsidR="00046D3C">
              <w:rPr>
                <w:rFonts w:asciiTheme="minorHAnsi" w:eastAsiaTheme="minorEastAsia" w:hAnsiTheme="minorHAnsi" w:cstheme="minorBidi"/>
                <w:noProof/>
                <w:sz w:val="22"/>
                <w:szCs w:val="22"/>
              </w:rPr>
              <w:tab/>
            </w:r>
            <w:r w:rsidR="00046D3C" w:rsidRPr="002E03F5">
              <w:rPr>
                <w:rStyle w:val="Hiperhivatkozs"/>
                <w:noProof/>
              </w:rPr>
              <w:t>Észlelők munkájának támogatása</w:t>
            </w:r>
            <w:r w:rsidR="00046D3C">
              <w:rPr>
                <w:noProof/>
                <w:webHidden/>
              </w:rPr>
              <w:tab/>
            </w:r>
            <w:r w:rsidR="00046D3C">
              <w:rPr>
                <w:noProof/>
                <w:webHidden/>
              </w:rPr>
              <w:fldChar w:fldCharType="begin"/>
            </w:r>
            <w:r w:rsidR="00046D3C">
              <w:rPr>
                <w:noProof/>
                <w:webHidden/>
              </w:rPr>
              <w:instrText xml:space="preserve"> PAGEREF _Toc407915866 \h </w:instrText>
            </w:r>
            <w:r w:rsidR="00046D3C">
              <w:rPr>
                <w:noProof/>
                <w:webHidden/>
              </w:rPr>
            </w:r>
            <w:r w:rsidR="00046D3C">
              <w:rPr>
                <w:noProof/>
                <w:webHidden/>
              </w:rPr>
              <w:fldChar w:fldCharType="separate"/>
            </w:r>
            <w:r w:rsidR="00046D3C">
              <w:rPr>
                <w:noProof/>
                <w:webHidden/>
              </w:rPr>
              <w:t>10</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67" w:history="1">
            <w:r w:rsidR="00046D3C" w:rsidRPr="002E03F5">
              <w:rPr>
                <w:rStyle w:val="Hiperhivatkozs"/>
                <w:noProof/>
              </w:rPr>
              <w:t>1.2</w:t>
            </w:r>
            <w:r w:rsidR="00046D3C">
              <w:rPr>
                <w:rFonts w:asciiTheme="minorHAnsi" w:eastAsiaTheme="minorEastAsia" w:hAnsiTheme="minorHAnsi" w:cstheme="minorBidi"/>
                <w:noProof/>
                <w:sz w:val="22"/>
                <w:szCs w:val="22"/>
              </w:rPr>
              <w:tab/>
            </w:r>
            <w:r w:rsidR="00046D3C" w:rsidRPr="002E03F5">
              <w:rPr>
                <w:rStyle w:val="Hiperhivatkozs"/>
                <w:noProof/>
              </w:rPr>
              <w:t>Működtetés kényszerfeltételek mellett</w:t>
            </w:r>
            <w:r w:rsidR="00046D3C">
              <w:rPr>
                <w:noProof/>
                <w:webHidden/>
              </w:rPr>
              <w:tab/>
            </w:r>
            <w:r w:rsidR="00046D3C">
              <w:rPr>
                <w:noProof/>
                <w:webHidden/>
              </w:rPr>
              <w:fldChar w:fldCharType="begin"/>
            </w:r>
            <w:r w:rsidR="00046D3C">
              <w:rPr>
                <w:noProof/>
                <w:webHidden/>
              </w:rPr>
              <w:instrText xml:space="preserve"> PAGEREF _Toc407915867 \h </w:instrText>
            </w:r>
            <w:r w:rsidR="00046D3C">
              <w:rPr>
                <w:noProof/>
                <w:webHidden/>
              </w:rPr>
            </w:r>
            <w:r w:rsidR="00046D3C">
              <w:rPr>
                <w:noProof/>
                <w:webHidden/>
              </w:rPr>
              <w:fldChar w:fldCharType="separate"/>
            </w:r>
            <w:r w:rsidR="00046D3C">
              <w:rPr>
                <w:noProof/>
                <w:webHidden/>
              </w:rPr>
              <w:t>11</w:t>
            </w:r>
            <w:r w:rsidR="00046D3C">
              <w:rPr>
                <w:noProof/>
                <w:webHidden/>
              </w:rPr>
              <w:fldChar w:fldCharType="end"/>
            </w:r>
          </w:hyperlink>
        </w:p>
        <w:p w:rsidR="00046D3C" w:rsidRDefault="0046579A">
          <w:pPr>
            <w:pStyle w:val="TJ1"/>
            <w:tabs>
              <w:tab w:val="left" w:pos="880"/>
            </w:tabs>
            <w:rPr>
              <w:rFonts w:asciiTheme="minorHAnsi" w:eastAsiaTheme="minorEastAsia" w:hAnsiTheme="minorHAnsi" w:cstheme="minorBidi"/>
              <w:noProof/>
              <w:sz w:val="22"/>
              <w:szCs w:val="22"/>
            </w:rPr>
          </w:pPr>
          <w:hyperlink w:anchor="_Toc407915868" w:history="1">
            <w:r w:rsidR="00046D3C" w:rsidRPr="002E03F5">
              <w:rPr>
                <w:rStyle w:val="Hiperhivatkozs"/>
                <w:noProof/>
              </w:rPr>
              <w:t>2</w:t>
            </w:r>
            <w:r w:rsidR="00046D3C">
              <w:rPr>
                <w:rFonts w:asciiTheme="minorHAnsi" w:eastAsiaTheme="minorEastAsia" w:hAnsiTheme="minorHAnsi" w:cstheme="minorBidi"/>
                <w:noProof/>
                <w:sz w:val="22"/>
                <w:szCs w:val="22"/>
              </w:rPr>
              <w:tab/>
            </w:r>
            <w:r w:rsidR="00046D3C" w:rsidRPr="002E03F5">
              <w:rPr>
                <w:rStyle w:val="Hiperhivatkozs"/>
                <w:noProof/>
              </w:rPr>
              <w:t>Borultság vizsgálata és felhőtípusok osztályozása</w:t>
            </w:r>
            <w:r w:rsidR="00046D3C">
              <w:rPr>
                <w:noProof/>
                <w:webHidden/>
              </w:rPr>
              <w:tab/>
            </w:r>
            <w:r w:rsidR="00046D3C">
              <w:rPr>
                <w:noProof/>
                <w:webHidden/>
              </w:rPr>
              <w:fldChar w:fldCharType="begin"/>
            </w:r>
            <w:r w:rsidR="00046D3C">
              <w:rPr>
                <w:noProof/>
                <w:webHidden/>
              </w:rPr>
              <w:instrText xml:space="preserve"> PAGEREF _Toc407915868 \h </w:instrText>
            </w:r>
            <w:r w:rsidR="00046D3C">
              <w:rPr>
                <w:noProof/>
                <w:webHidden/>
              </w:rPr>
            </w:r>
            <w:r w:rsidR="00046D3C">
              <w:rPr>
                <w:noProof/>
                <w:webHidden/>
              </w:rPr>
              <w:fldChar w:fldCharType="separate"/>
            </w:r>
            <w:r w:rsidR="00046D3C">
              <w:rPr>
                <w:noProof/>
                <w:webHidden/>
              </w:rPr>
              <w:t>13</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69" w:history="1">
            <w:r w:rsidR="00046D3C" w:rsidRPr="002E03F5">
              <w:rPr>
                <w:rStyle w:val="Hiperhivatkozs"/>
                <w:noProof/>
              </w:rPr>
              <w:t>2.1</w:t>
            </w:r>
            <w:r w:rsidR="00046D3C">
              <w:rPr>
                <w:rFonts w:asciiTheme="minorHAnsi" w:eastAsiaTheme="minorEastAsia" w:hAnsiTheme="minorHAnsi" w:cstheme="minorBidi"/>
                <w:noProof/>
                <w:sz w:val="22"/>
                <w:szCs w:val="22"/>
              </w:rPr>
              <w:tab/>
            </w:r>
            <w:r w:rsidR="00046D3C" w:rsidRPr="002E03F5">
              <w:rPr>
                <w:rStyle w:val="Hiperhivatkozs"/>
                <w:noProof/>
              </w:rPr>
              <w:t>Cél meghatározása</w:t>
            </w:r>
            <w:r w:rsidR="00046D3C">
              <w:rPr>
                <w:noProof/>
                <w:webHidden/>
              </w:rPr>
              <w:tab/>
            </w:r>
            <w:r w:rsidR="00046D3C">
              <w:rPr>
                <w:noProof/>
                <w:webHidden/>
              </w:rPr>
              <w:fldChar w:fldCharType="begin"/>
            </w:r>
            <w:r w:rsidR="00046D3C">
              <w:rPr>
                <w:noProof/>
                <w:webHidden/>
              </w:rPr>
              <w:instrText xml:space="preserve"> PAGEREF _Toc407915869 \h </w:instrText>
            </w:r>
            <w:r w:rsidR="00046D3C">
              <w:rPr>
                <w:noProof/>
                <w:webHidden/>
              </w:rPr>
            </w:r>
            <w:r w:rsidR="00046D3C">
              <w:rPr>
                <w:noProof/>
                <w:webHidden/>
              </w:rPr>
              <w:fldChar w:fldCharType="separate"/>
            </w:r>
            <w:r w:rsidR="00046D3C">
              <w:rPr>
                <w:noProof/>
                <w:webHidden/>
              </w:rPr>
              <w:t>13</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70" w:history="1">
            <w:r w:rsidR="00046D3C" w:rsidRPr="002E03F5">
              <w:rPr>
                <w:rStyle w:val="Hiperhivatkozs"/>
                <w:noProof/>
              </w:rPr>
              <w:t>2.2</w:t>
            </w:r>
            <w:r w:rsidR="00046D3C">
              <w:rPr>
                <w:rFonts w:asciiTheme="minorHAnsi" w:eastAsiaTheme="minorEastAsia" w:hAnsiTheme="minorHAnsi" w:cstheme="minorBidi"/>
                <w:noProof/>
                <w:sz w:val="22"/>
                <w:szCs w:val="22"/>
              </w:rPr>
              <w:tab/>
            </w:r>
            <w:r w:rsidR="00046D3C" w:rsidRPr="002E03F5">
              <w:rPr>
                <w:rStyle w:val="Hiperhivatkozs"/>
                <w:noProof/>
              </w:rPr>
              <w:t>Felhők fajtái és jellemzői</w:t>
            </w:r>
            <w:r w:rsidR="00046D3C">
              <w:rPr>
                <w:noProof/>
                <w:webHidden/>
              </w:rPr>
              <w:tab/>
            </w:r>
            <w:r w:rsidR="00046D3C">
              <w:rPr>
                <w:noProof/>
                <w:webHidden/>
              </w:rPr>
              <w:fldChar w:fldCharType="begin"/>
            </w:r>
            <w:r w:rsidR="00046D3C">
              <w:rPr>
                <w:noProof/>
                <w:webHidden/>
              </w:rPr>
              <w:instrText xml:space="preserve"> PAGEREF _Toc407915870 \h </w:instrText>
            </w:r>
            <w:r w:rsidR="00046D3C">
              <w:rPr>
                <w:noProof/>
                <w:webHidden/>
              </w:rPr>
            </w:r>
            <w:r w:rsidR="00046D3C">
              <w:rPr>
                <w:noProof/>
                <w:webHidden/>
              </w:rPr>
              <w:fldChar w:fldCharType="separate"/>
            </w:r>
            <w:r w:rsidR="00046D3C">
              <w:rPr>
                <w:noProof/>
                <w:webHidden/>
              </w:rPr>
              <w:t>14</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71" w:history="1">
            <w:r w:rsidR="00046D3C" w:rsidRPr="002E03F5">
              <w:rPr>
                <w:rStyle w:val="Hiperhivatkozs"/>
                <w:noProof/>
              </w:rPr>
              <w:t>2.3</w:t>
            </w:r>
            <w:r w:rsidR="00046D3C">
              <w:rPr>
                <w:rFonts w:asciiTheme="minorHAnsi" w:eastAsiaTheme="minorEastAsia" w:hAnsiTheme="minorHAnsi" w:cstheme="minorBidi"/>
                <w:noProof/>
                <w:sz w:val="22"/>
                <w:szCs w:val="22"/>
              </w:rPr>
              <w:tab/>
            </w:r>
            <w:r w:rsidR="00046D3C" w:rsidRPr="002E03F5">
              <w:rPr>
                <w:rStyle w:val="Hiperhivatkozs"/>
                <w:noProof/>
              </w:rPr>
              <w:t>Probléma elemzése</w:t>
            </w:r>
            <w:r w:rsidR="00046D3C">
              <w:rPr>
                <w:noProof/>
                <w:webHidden/>
              </w:rPr>
              <w:tab/>
            </w:r>
            <w:r w:rsidR="00046D3C">
              <w:rPr>
                <w:noProof/>
                <w:webHidden/>
              </w:rPr>
              <w:fldChar w:fldCharType="begin"/>
            </w:r>
            <w:r w:rsidR="00046D3C">
              <w:rPr>
                <w:noProof/>
                <w:webHidden/>
              </w:rPr>
              <w:instrText xml:space="preserve"> PAGEREF _Toc407915871 \h </w:instrText>
            </w:r>
            <w:r w:rsidR="00046D3C">
              <w:rPr>
                <w:noProof/>
                <w:webHidden/>
              </w:rPr>
            </w:r>
            <w:r w:rsidR="00046D3C">
              <w:rPr>
                <w:noProof/>
                <w:webHidden/>
              </w:rPr>
              <w:fldChar w:fldCharType="separate"/>
            </w:r>
            <w:r w:rsidR="00046D3C">
              <w:rPr>
                <w:noProof/>
                <w:webHidden/>
              </w:rPr>
              <w:t>17</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72" w:history="1">
            <w:r w:rsidR="00046D3C" w:rsidRPr="002E03F5">
              <w:rPr>
                <w:rStyle w:val="Hiperhivatkozs"/>
                <w:noProof/>
              </w:rPr>
              <w:t>2.4</w:t>
            </w:r>
            <w:r w:rsidR="00046D3C">
              <w:rPr>
                <w:rFonts w:asciiTheme="minorHAnsi" w:eastAsiaTheme="minorEastAsia" w:hAnsiTheme="minorHAnsi" w:cstheme="minorBidi"/>
                <w:noProof/>
                <w:sz w:val="22"/>
                <w:szCs w:val="22"/>
              </w:rPr>
              <w:tab/>
            </w:r>
            <w:r w:rsidR="00046D3C" w:rsidRPr="002E03F5">
              <w:rPr>
                <w:rStyle w:val="Hiperhivatkozs"/>
                <w:noProof/>
              </w:rPr>
              <w:t>Hasonló rendszerek</w:t>
            </w:r>
            <w:r w:rsidR="00046D3C">
              <w:rPr>
                <w:noProof/>
                <w:webHidden/>
              </w:rPr>
              <w:tab/>
            </w:r>
            <w:r w:rsidR="00046D3C">
              <w:rPr>
                <w:noProof/>
                <w:webHidden/>
              </w:rPr>
              <w:fldChar w:fldCharType="begin"/>
            </w:r>
            <w:r w:rsidR="00046D3C">
              <w:rPr>
                <w:noProof/>
                <w:webHidden/>
              </w:rPr>
              <w:instrText xml:space="preserve"> PAGEREF _Toc407915872 \h </w:instrText>
            </w:r>
            <w:r w:rsidR="00046D3C">
              <w:rPr>
                <w:noProof/>
                <w:webHidden/>
              </w:rPr>
            </w:r>
            <w:r w:rsidR="00046D3C">
              <w:rPr>
                <w:noProof/>
                <w:webHidden/>
              </w:rPr>
              <w:fldChar w:fldCharType="separate"/>
            </w:r>
            <w:r w:rsidR="00046D3C">
              <w:rPr>
                <w:noProof/>
                <w:webHidden/>
              </w:rPr>
              <w:t>18</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73" w:history="1">
            <w:r w:rsidR="00046D3C" w:rsidRPr="002E03F5">
              <w:rPr>
                <w:rStyle w:val="Hiperhivatkozs"/>
                <w:noProof/>
              </w:rPr>
              <w:t>2.5</w:t>
            </w:r>
            <w:r w:rsidR="00046D3C">
              <w:rPr>
                <w:rFonts w:asciiTheme="minorHAnsi" w:eastAsiaTheme="minorEastAsia" w:hAnsiTheme="minorHAnsi" w:cstheme="minorBidi"/>
                <w:noProof/>
                <w:sz w:val="22"/>
                <w:szCs w:val="22"/>
              </w:rPr>
              <w:tab/>
            </w:r>
            <w:r w:rsidR="00046D3C" w:rsidRPr="002E03F5">
              <w:rPr>
                <w:rStyle w:val="Hiperhivatkozs"/>
                <w:noProof/>
              </w:rPr>
              <w:t>Borultság vizsgálata hibrid küszöböléses algoritmussal</w:t>
            </w:r>
            <w:r w:rsidR="00046D3C">
              <w:rPr>
                <w:noProof/>
                <w:webHidden/>
              </w:rPr>
              <w:tab/>
            </w:r>
            <w:r w:rsidR="00046D3C">
              <w:rPr>
                <w:noProof/>
                <w:webHidden/>
              </w:rPr>
              <w:fldChar w:fldCharType="begin"/>
            </w:r>
            <w:r w:rsidR="00046D3C">
              <w:rPr>
                <w:noProof/>
                <w:webHidden/>
              </w:rPr>
              <w:instrText xml:space="preserve"> PAGEREF _Toc407915873 \h </w:instrText>
            </w:r>
            <w:r w:rsidR="00046D3C">
              <w:rPr>
                <w:noProof/>
                <w:webHidden/>
              </w:rPr>
            </w:r>
            <w:r w:rsidR="00046D3C">
              <w:rPr>
                <w:noProof/>
                <w:webHidden/>
              </w:rPr>
              <w:fldChar w:fldCharType="separate"/>
            </w:r>
            <w:r w:rsidR="00046D3C">
              <w:rPr>
                <w:noProof/>
                <w:webHidden/>
              </w:rPr>
              <w:t>18</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74" w:history="1">
            <w:r w:rsidR="00046D3C" w:rsidRPr="002E03F5">
              <w:rPr>
                <w:rStyle w:val="Hiperhivatkozs"/>
                <w:noProof/>
              </w:rPr>
              <w:t>2.6</w:t>
            </w:r>
            <w:r w:rsidR="00046D3C">
              <w:rPr>
                <w:rFonts w:asciiTheme="minorHAnsi" w:eastAsiaTheme="minorEastAsia" w:hAnsiTheme="minorHAnsi" w:cstheme="minorBidi"/>
                <w:noProof/>
                <w:sz w:val="22"/>
                <w:szCs w:val="22"/>
              </w:rPr>
              <w:tab/>
            </w:r>
            <w:r w:rsidR="00046D3C" w:rsidRPr="002E03F5">
              <w:rPr>
                <w:rStyle w:val="Hiperhivatkozs"/>
                <w:noProof/>
              </w:rPr>
              <w:t>Borultság vizsgálata szaturáció méréssel</w:t>
            </w:r>
            <w:r w:rsidR="00046D3C">
              <w:rPr>
                <w:noProof/>
                <w:webHidden/>
              </w:rPr>
              <w:tab/>
            </w:r>
            <w:r w:rsidR="00046D3C">
              <w:rPr>
                <w:noProof/>
                <w:webHidden/>
              </w:rPr>
              <w:fldChar w:fldCharType="begin"/>
            </w:r>
            <w:r w:rsidR="00046D3C">
              <w:rPr>
                <w:noProof/>
                <w:webHidden/>
              </w:rPr>
              <w:instrText xml:space="preserve"> PAGEREF _Toc407915874 \h </w:instrText>
            </w:r>
            <w:r w:rsidR="00046D3C">
              <w:rPr>
                <w:noProof/>
                <w:webHidden/>
              </w:rPr>
            </w:r>
            <w:r w:rsidR="00046D3C">
              <w:rPr>
                <w:noProof/>
                <w:webHidden/>
              </w:rPr>
              <w:fldChar w:fldCharType="separate"/>
            </w:r>
            <w:r w:rsidR="00046D3C">
              <w:rPr>
                <w:noProof/>
                <w:webHidden/>
              </w:rPr>
              <w:t>21</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75" w:history="1">
            <w:r w:rsidR="00046D3C" w:rsidRPr="002E03F5">
              <w:rPr>
                <w:rStyle w:val="Hiperhivatkozs"/>
                <w:noProof/>
              </w:rPr>
              <w:t>2.7</w:t>
            </w:r>
            <w:r w:rsidR="00046D3C">
              <w:rPr>
                <w:rFonts w:asciiTheme="minorHAnsi" w:eastAsiaTheme="minorEastAsia" w:hAnsiTheme="minorHAnsi" w:cstheme="minorBidi"/>
                <w:noProof/>
                <w:sz w:val="22"/>
                <w:szCs w:val="22"/>
              </w:rPr>
              <w:tab/>
            </w:r>
            <w:r w:rsidR="00046D3C" w:rsidRPr="002E03F5">
              <w:rPr>
                <w:rStyle w:val="Hiperhivatkozs"/>
                <w:noProof/>
              </w:rPr>
              <w:t>Borultság vizsgálat megvalósítása</w:t>
            </w:r>
            <w:r w:rsidR="00046D3C">
              <w:rPr>
                <w:noProof/>
                <w:webHidden/>
              </w:rPr>
              <w:tab/>
            </w:r>
            <w:r w:rsidR="00046D3C">
              <w:rPr>
                <w:noProof/>
                <w:webHidden/>
              </w:rPr>
              <w:fldChar w:fldCharType="begin"/>
            </w:r>
            <w:r w:rsidR="00046D3C">
              <w:rPr>
                <w:noProof/>
                <w:webHidden/>
              </w:rPr>
              <w:instrText xml:space="preserve"> PAGEREF _Toc407915875 \h </w:instrText>
            </w:r>
            <w:r w:rsidR="00046D3C">
              <w:rPr>
                <w:noProof/>
                <w:webHidden/>
              </w:rPr>
            </w:r>
            <w:r w:rsidR="00046D3C">
              <w:rPr>
                <w:noProof/>
                <w:webHidden/>
              </w:rPr>
              <w:fldChar w:fldCharType="separate"/>
            </w:r>
            <w:r w:rsidR="00046D3C">
              <w:rPr>
                <w:noProof/>
                <w:webHidden/>
              </w:rPr>
              <w:t>23</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76" w:history="1">
            <w:r w:rsidR="00046D3C" w:rsidRPr="002E03F5">
              <w:rPr>
                <w:rStyle w:val="Hiperhivatkozs"/>
                <w:noProof/>
              </w:rPr>
              <w:t>2.8</w:t>
            </w:r>
            <w:r w:rsidR="00046D3C">
              <w:rPr>
                <w:rFonts w:asciiTheme="minorHAnsi" w:eastAsiaTheme="minorEastAsia" w:hAnsiTheme="minorHAnsi" w:cstheme="minorBidi"/>
                <w:noProof/>
                <w:sz w:val="22"/>
                <w:szCs w:val="22"/>
              </w:rPr>
              <w:tab/>
            </w:r>
            <w:r w:rsidR="00046D3C" w:rsidRPr="002E03F5">
              <w:rPr>
                <w:rStyle w:val="Hiperhivatkozs"/>
                <w:noProof/>
              </w:rPr>
              <w:t>Felhők osztályozása képfeldolgozással</w:t>
            </w:r>
            <w:r w:rsidR="00046D3C">
              <w:rPr>
                <w:noProof/>
                <w:webHidden/>
              </w:rPr>
              <w:tab/>
            </w:r>
            <w:r w:rsidR="00046D3C">
              <w:rPr>
                <w:noProof/>
                <w:webHidden/>
              </w:rPr>
              <w:fldChar w:fldCharType="begin"/>
            </w:r>
            <w:r w:rsidR="00046D3C">
              <w:rPr>
                <w:noProof/>
                <w:webHidden/>
              </w:rPr>
              <w:instrText xml:space="preserve"> PAGEREF _Toc407915876 \h </w:instrText>
            </w:r>
            <w:r w:rsidR="00046D3C">
              <w:rPr>
                <w:noProof/>
                <w:webHidden/>
              </w:rPr>
            </w:r>
            <w:r w:rsidR="00046D3C">
              <w:rPr>
                <w:noProof/>
                <w:webHidden/>
              </w:rPr>
              <w:fldChar w:fldCharType="separate"/>
            </w:r>
            <w:r w:rsidR="00046D3C">
              <w:rPr>
                <w:noProof/>
                <w:webHidden/>
              </w:rPr>
              <w:t>28</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77" w:history="1">
            <w:r w:rsidR="00046D3C" w:rsidRPr="002E03F5">
              <w:rPr>
                <w:rStyle w:val="Hiperhivatkozs"/>
                <w:noProof/>
              </w:rPr>
              <w:t>2.9</w:t>
            </w:r>
            <w:r w:rsidR="00046D3C">
              <w:rPr>
                <w:rFonts w:asciiTheme="minorHAnsi" w:eastAsiaTheme="minorEastAsia" w:hAnsiTheme="minorHAnsi" w:cstheme="minorBidi"/>
                <w:noProof/>
                <w:sz w:val="22"/>
                <w:szCs w:val="22"/>
              </w:rPr>
              <w:tab/>
            </w:r>
            <w:r w:rsidR="00046D3C" w:rsidRPr="002E03F5">
              <w:rPr>
                <w:rStyle w:val="Hiperhivatkozs"/>
                <w:noProof/>
              </w:rPr>
              <w:t>Speciális esetek kezelése</w:t>
            </w:r>
            <w:r w:rsidR="00046D3C">
              <w:rPr>
                <w:noProof/>
                <w:webHidden/>
              </w:rPr>
              <w:tab/>
            </w:r>
            <w:r w:rsidR="00046D3C">
              <w:rPr>
                <w:noProof/>
                <w:webHidden/>
              </w:rPr>
              <w:fldChar w:fldCharType="begin"/>
            </w:r>
            <w:r w:rsidR="00046D3C">
              <w:rPr>
                <w:noProof/>
                <w:webHidden/>
              </w:rPr>
              <w:instrText xml:space="preserve"> PAGEREF _Toc407915877 \h </w:instrText>
            </w:r>
            <w:r w:rsidR="00046D3C">
              <w:rPr>
                <w:noProof/>
                <w:webHidden/>
              </w:rPr>
            </w:r>
            <w:r w:rsidR="00046D3C">
              <w:rPr>
                <w:noProof/>
                <w:webHidden/>
              </w:rPr>
              <w:fldChar w:fldCharType="separate"/>
            </w:r>
            <w:r w:rsidR="00046D3C">
              <w:rPr>
                <w:noProof/>
                <w:webHidden/>
              </w:rPr>
              <w:t>29</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78" w:history="1">
            <w:r w:rsidR="00046D3C" w:rsidRPr="002E03F5">
              <w:rPr>
                <w:rStyle w:val="Hiperhivatkozs"/>
                <w:noProof/>
              </w:rPr>
              <w:t>2.10</w:t>
            </w:r>
            <w:r w:rsidR="00046D3C">
              <w:rPr>
                <w:rFonts w:asciiTheme="minorHAnsi" w:eastAsiaTheme="minorEastAsia" w:hAnsiTheme="minorHAnsi" w:cstheme="minorBidi"/>
                <w:noProof/>
                <w:sz w:val="22"/>
                <w:szCs w:val="22"/>
              </w:rPr>
              <w:tab/>
            </w:r>
            <w:r w:rsidR="00046D3C" w:rsidRPr="002E03F5">
              <w:rPr>
                <w:rStyle w:val="Hiperhivatkozs"/>
                <w:noProof/>
              </w:rPr>
              <w:t>Eredmények értékelése</w:t>
            </w:r>
            <w:r w:rsidR="00046D3C">
              <w:rPr>
                <w:noProof/>
                <w:webHidden/>
              </w:rPr>
              <w:tab/>
            </w:r>
            <w:r w:rsidR="00046D3C">
              <w:rPr>
                <w:noProof/>
                <w:webHidden/>
              </w:rPr>
              <w:fldChar w:fldCharType="begin"/>
            </w:r>
            <w:r w:rsidR="00046D3C">
              <w:rPr>
                <w:noProof/>
                <w:webHidden/>
              </w:rPr>
              <w:instrText xml:space="preserve"> PAGEREF _Toc407915878 \h </w:instrText>
            </w:r>
            <w:r w:rsidR="00046D3C">
              <w:rPr>
                <w:noProof/>
                <w:webHidden/>
              </w:rPr>
            </w:r>
            <w:r w:rsidR="00046D3C">
              <w:rPr>
                <w:noProof/>
                <w:webHidden/>
              </w:rPr>
              <w:fldChar w:fldCharType="separate"/>
            </w:r>
            <w:r w:rsidR="00046D3C">
              <w:rPr>
                <w:noProof/>
                <w:webHidden/>
              </w:rPr>
              <w:t>30</w:t>
            </w:r>
            <w:r w:rsidR="00046D3C">
              <w:rPr>
                <w:noProof/>
                <w:webHidden/>
              </w:rPr>
              <w:fldChar w:fldCharType="end"/>
            </w:r>
          </w:hyperlink>
        </w:p>
        <w:p w:rsidR="00046D3C" w:rsidRDefault="0046579A">
          <w:pPr>
            <w:pStyle w:val="TJ1"/>
            <w:tabs>
              <w:tab w:val="left" w:pos="880"/>
            </w:tabs>
            <w:rPr>
              <w:rFonts w:asciiTheme="minorHAnsi" w:eastAsiaTheme="minorEastAsia" w:hAnsiTheme="minorHAnsi" w:cstheme="minorBidi"/>
              <w:noProof/>
              <w:sz w:val="22"/>
              <w:szCs w:val="22"/>
            </w:rPr>
          </w:pPr>
          <w:hyperlink w:anchor="_Toc407915879" w:history="1">
            <w:r w:rsidR="00046D3C" w:rsidRPr="002E03F5">
              <w:rPr>
                <w:rStyle w:val="Hiperhivatkozs"/>
                <w:noProof/>
              </w:rPr>
              <w:t>3</w:t>
            </w:r>
            <w:r w:rsidR="00046D3C">
              <w:rPr>
                <w:rFonts w:asciiTheme="minorHAnsi" w:eastAsiaTheme="minorEastAsia" w:hAnsiTheme="minorHAnsi" w:cstheme="minorBidi"/>
                <w:noProof/>
                <w:sz w:val="22"/>
                <w:szCs w:val="22"/>
              </w:rPr>
              <w:tab/>
            </w:r>
            <w:r w:rsidR="00046D3C" w:rsidRPr="002E03F5">
              <w:rPr>
                <w:rStyle w:val="Hiperhivatkozs"/>
                <w:noProof/>
              </w:rPr>
              <w:t>Magassági szélirány meghatározása</w:t>
            </w:r>
            <w:r w:rsidR="00046D3C">
              <w:rPr>
                <w:noProof/>
                <w:webHidden/>
              </w:rPr>
              <w:tab/>
            </w:r>
            <w:r w:rsidR="00046D3C">
              <w:rPr>
                <w:noProof/>
                <w:webHidden/>
              </w:rPr>
              <w:fldChar w:fldCharType="begin"/>
            </w:r>
            <w:r w:rsidR="00046D3C">
              <w:rPr>
                <w:noProof/>
                <w:webHidden/>
              </w:rPr>
              <w:instrText xml:space="preserve"> PAGEREF _Toc407915879 \h </w:instrText>
            </w:r>
            <w:r w:rsidR="00046D3C">
              <w:rPr>
                <w:noProof/>
                <w:webHidden/>
              </w:rPr>
            </w:r>
            <w:r w:rsidR="00046D3C">
              <w:rPr>
                <w:noProof/>
                <w:webHidden/>
              </w:rPr>
              <w:fldChar w:fldCharType="separate"/>
            </w:r>
            <w:r w:rsidR="00046D3C">
              <w:rPr>
                <w:noProof/>
                <w:webHidden/>
              </w:rPr>
              <w:t>33</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80" w:history="1">
            <w:r w:rsidR="00046D3C" w:rsidRPr="002E03F5">
              <w:rPr>
                <w:rStyle w:val="Hiperhivatkozs"/>
                <w:noProof/>
              </w:rPr>
              <w:t>3.1</w:t>
            </w:r>
            <w:r w:rsidR="00046D3C">
              <w:rPr>
                <w:rFonts w:asciiTheme="minorHAnsi" w:eastAsiaTheme="minorEastAsia" w:hAnsiTheme="minorHAnsi" w:cstheme="minorBidi"/>
                <w:noProof/>
                <w:sz w:val="22"/>
                <w:szCs w:val="22"/>
              </w:rPr>
              <w:tab/>
            </w:r>
            <w:r w:rsidR="00046D3C" w:rsidRPr="002E03F5">
              <w:rPr>
                <w:rStyle w:val="Hiperhivatkozs"/>
                <w:noProof/>
              </w:rPr>
              <w:t>Cél meghatározása</w:t>
            </w:r>
            <w:r w:rsidR="00046D3C">
              <w:rPr>
                <w:noProof/>
                <w:webHidden/>
              </w:rPr>
              <w:tab/>
            </w:r>
            <w:r w:rsidR="00046D3C">
              <w:rPr>
                <w:noProof/>
                <w:webHidden/>
              </w:rPr>
              <w:fldChar w:fldCharType="begin"/>
            </w:r>
            <w:r w:rsidR="00046D3C">
              <w:rPr>
                <w:noProof/>
                <w:webHidden/>
              </w:rPr>
              <w:instrText xml:space="preserve"> PAGEREF _Toc407915880 \h </w:instrText>
            </w:r>
            <w:r w:rsidR="00046D3C">
              <w:rPr>
                <w:noProof/>
                <w:webHidden/>
              </w:rPr>
            </w:r>
            <w:r w:rsidR="00046D3C">
              <w:rPr>
                <w:noProof/>
                <w:webHidden/>
              </w:rPr>
              <w:fldChar w:fldCharType="separate"/>
            </w:r>
            <w:r w:rsidR="00046D3C">
              <w:rPr>
                <w:noProof/>
                <w:webHidden/>
              </w:rPr>
              <w:t>33</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81" w:history="1">
            <w:r w:rsidR="00046D3C" w:rsidRPr="002E03F5">
              <w:rPr>
                <w:rStyle w:val="Hiperhivatkozs"/>
                <w:noProof/>
              </w:rPr>
              <w:t>3.2</w:t>
            </w:r>
            <w:r w:rsidR="00046D3C">
              <w:rPr>
                <w:rFonts w:asciiTheme="minorHAnsi" w:eastAsiaTheme="minorEastAsia" w:hAnsiTheme="minorHAnsi" w:cstheme="minorBidi"/>
                <w:noProof/>
                <w:sz w:val="22"/>
                <w:szCs w:val="22"/>
              </w:rPr>
              <w:tab/>
            </w:r>
            <w:r w:rsidR="00046D3C" w:rsidRPr="002E03F5">
              <w:rPr>
                <w:rStyle w:val="Hiperhivatkozs"/>
                <w:noProof/>
              </w:rPr>
              <w:t>Probléma elemzése</w:t>
            </w:r>
            <w:r w:rsidR="00046D3C">
              <w:rPr>
                <w:noProof/>
                <w:webHidden/>
              </w:rPr>
              <w:tab/>
            </w:r>
            <w:r w:rsidR="00046D3C">
              <w:rPr>
                <w:noProof/>
                <w:webHidden/>
              </w:rPr>
              <w:fldChar w:fldCharType="begin"/>
            </w:r>
            <w:r w:rsidR="00046D3C">
              <w:rPr>
                <w:noProof/>
                <w:webHidden/>
              </w:rPr>
              <w:instrText xml:space="preserve"> PAGEREF _Toc407915881 \h </w:instrText>
            </w:r>
            <w:r w:rsidR="00046D3C">
              <w:rPr>
                <w:noProof/>
                <w:webHidden/>
              </w:rPr>
            </w:r>
            <w:r w:rsidR="00046D3C">
              <w:rPr>
                <w:noProof/>
                <w:webHidden/>
              </w:rPr>
              <w:fldChar w:fldCharType="separate"/>
            </w:r>
            <w:r w:rsidR="00046D3C">
              <w:rPr>
                <w:noProof/>
                <w:webHidden/>
              </w:rPr>
              <w:t>34</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82" w:history="1">
            <w:r w:rsidR="00046D3C" w:rsidRPr="002E03F5">
              <w:rPr>
                <w:rStyle w:val="Hiperhivatkozs"/>
                <w:noProof/>
              </w:rPr>
              <w:t>3.3</w:t>
            </w:r>
            <w:r w:rsidR="00046D3C">
              <w:rPr>
                <w:rFonts w:asciiTheme="minorHAnsi" w:eastAsiaTheme="minorEastAsia" w:hAnsiTheme="minorHAnsi" w:cstheme="minorBidi"/>
                <w:noProof/>
                <w:sz w:val="22"/>
                <w:szCs w:val="22"/>
              </w:rPr>
              <w:tab/>
            </w:r>
            <w:r w:rsidR="00046D3C" w:rsidRPr="002E03F5">
              <w:rPr>
                <w:rStyle w:val="Hiperhivatkozs"/>
                <w:noProof/>
              </w:rPr>
              <w:t>Megvalósítás</w:t>
            </w:r>
            <w:r w:rsidR="00046D3C">
              <w:rPr>
                <w:noProof/>
                <w:webHidden/>
              </w:rPr>
              <w:tab/>
            </w:r>
            <w:r w:rsidR="00046D3C">
              <w:rPr>
                <w:noProof/>
                <w:webHidden/>
              </w:rPr>
              <w:fldChar w:fldCharType="begin"/>
            </w:r>
            <w:r w:rsidR="00046D3C">
              <w:rPr>
                <w:noProof/>
                <w:webHidden/>
              </w:rPr>
              <w:instrText xml:space="preserve"> PAGEREF _Toc407915882 \h </w:instrText>
            </w:r>
            <w:r w:rsidR="00046D3C">
              <w:rPr>
                <w:noProof/>
                <w:webHidden/>
              </w:rPr>
            </w:r>
            <w:r w:rsidR="00046D3C">
              <w:rPr>
                <w:noProof/>
                <w:webHidden/>
              </w:rPr>
              <w:fldChar w:fldCharType="separate"/>
            </w:r>
            <w:r w:rsidR="00046D3C">
              <w:rPr>
                <w:noProof/>
                <w:webHidden/>
              </w:rPr>
              <w:t>35</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83" w:history="1">
            <w:r w:rsidR="00046D3C" w:rsidRPr="002E03F5">
              <w:rPr>
                <w:rStyle w:val="Hiperhivatkozs"/>
                <w:noProof/>
              </w:rPr>
              <w:t>3.4</w:t>
            </w:r>
            <w:r w:rsidR="00046D3C">
              <w:rPr>
                <w:rFonts w:asciiTheme="minorHAnsi" w:eastAsiaTheme="minorEastAsia" w:hAnsiTheme="minorHAnsi" w:cstheme="minorBidi"/>
                <w:noProof/>
                <w:sz w:val="22"/>
                <w:szCs w:val="22"/>
              </w:rPr>
              <w:tab/>
            </w:r>
            <w:r w:rsidR="00046D3C" w:rsidRPr="002E03F5">
              <w:rPr>
                <w:rStyle w:val="Hiperhivatkozs"/>
                <w:noProof/>
              </w:rPr>
              <w:t>Eredmények értékelése</w:t>
            </w:r>
            <w:r w:rsidR="00046D3C">
              <w:rPr>
                <w:noProof/>
                <w:webHidden/>
              </w:rPr>
              <w:tab/>
            </w:r>
            <w:r w:rsidR="00046D3C">
              <w:rPr>
                <w:noProof/>
                <w:webHidden/>
              </w:rPr>
              <w:fldChar w:fldCharType="begin"/>
            </w:r>
            <w:r w:rsidR="00046D3C">
              <w:rPr>
                <w:noProof/>
                <w:webHidden/>
              </w:rPr>
              <w:instrText xml:space="preserve"> PAGEREF _Toc407915883 \h </w:instrText>
            </w:r>
            <w:r w:rsidR="00046D3C">
              <w:rPr>
                <w:noProof/>
                <w:webHidden/>
              </w:rPr>
            </w:r>
            <w:r w:rsidR="00046D3C">
              <w:rPr>
                <w:noProof/>
                <w:webHidden/>
              </w:rPr>
              <w:fldChar w:fldCharType="separate"/>
            </w:r>
            <w:r w:rsidR="00046D3C">
              <w:rPr>
                <w:noProof/>
                <w:webHidden/>
              </w:rPr>
              <w:t>37</w:t>
            </w:r>
            <w:r w:rsidR="00046D3C">
              <w:rPr>
                <w:noProof/>
                <w:webHidden/>
              </w:rPr>
              <w:fldChar w:fldCharType="end"/>
            </w:r>
          </w:hyperlink>
        </w:p>
        <w:p w:rsidR="00046D3C" w:rsidRDefault="0046579A">
          <w:pPr>
            <w:pStyle w:val="TJ1"/>
            <w:tabs>
              <w:tab w:val="left" w:pos="880"/>
            </w:tabs>
            <w:rPr>
              <w:rFonts w:asciiTheme="minorHAnsi" w:eastAsiaTheme="minorEastAsia" w:hAnsiTheme="minorHAnsi" w:cstheme="minorBidi"/>
              <w:noProof/>
              <w:sz w:val="22"/>
              <w:szCs w:val="22"/>
            </w:rPr>
          </w:pPr>
          <w:hyperlink w:anchor="_Toc407915884" w:history="1">
            <w:r w:rsidR="00046D3C" w:rsidRPr="002E03F5">
              <w:rPr>
                <w:rStyle w:val="Hiperhivatkozs"/>
                <w:noProof/>
              </w:rPr>
              <w:t>4</w:t>
            </w:r>
            <w:r w:rsidR="00046D3C">
              <w:rPr>
                <w:rFonts w:asciiTheme="minorHAnsi" w:eastAsiaTheme="minorEastAsia" w:hAnsiTheme="minorHAnsi" w:cstheme="minorBidi"/>
                <w:noProof/>
                <w:sz w:val="22"/>
                <w:szCs w:val="22"/>
              </w:rPr>
              <w:tab/>
            </w:r>
            <w:r w:rsidR="00046D3C" w:rsidRPr="002E03F5">
              <w:rPr>
                <w:rStyle w:val="Hiperhivatkozs"/>
                <w:noProof/>
                <w:highlight w:val="white"/>
              </w:rPr>
              <w:t>Esőzés kezdetének és befejeződésének megállapítása</w:t>
            </w:r>
            <w:r w:rsidR="00046D3C">
              <w:rPr>
                <w:noProof/>
                <w:webHidden/>
              </w:rPr>
              <w:tab/>
            </w:r>
            <w:r w:rsidR="00046D3C">
              <w:rPr>
                <w:noProof/>
                <w:webHidden/>
              </w:rPr>
              <w:fldChar w:fldCharType="begin"/>
            </w:r>
            <w:r w:rsidR="00046D3C">
              <w:rPr>
                <w:noProof/>
                <w:webHidden/>
              </w:rPr>
              <w:instrText xml:space="preserve"> PAGEREF _Toc407915884 \h </w:instrText>
            </w:r>
            <w:r w:rsidR="00046D3C">
              <w:rPr>
                <w:noProof/>
                <w:webHidden/>
              </w:rPr>
            </w:r>
            <w:r w:rsidR="00046D3C">
              <w:rPr>
                <w:noProof/>
                <w:webHidden/>
              </w:rPr>
              <w:fldChar w:fldCharType="separate"/>
            </w:r>
            <w:r w:rsidR="00046D3C">
              <w:rPr>
                <w:noProof/>
                <w:webHidden/>
              </w:rPr>
              <w:t>39</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85" w:history="1">
            <w:r w:rsidR="00046D3C" w:rsidRPr="002E03F5">
              <w:rPr>
                <w:rStyle w:val="Hiperhivatkozs"/>
                <w:noProof/>
              </w:rPr>
              <w:t>4.1</w:t>
            </w:r>
            <w:r w:rsidR="00046D3C">
              <w:rPr>
                <w:rFonts w:asciiTheme="minorHAnsi" w:eastAsiaTheme="minorEastAsia" w:hAnsiTheme="minorHAnsi" w:cstheme="minorBidi"/>
                <w:noProof/>
                <w:sz w:val="22"/>
                <w:szCs w:val="22"/>
              </w:rPr>
              <w:tab/>
            </w:r>
            <w:r w:rsidR="00046D3C" w:rsidRPr="002E03F5">
              <w:rPr>
                <w:rStyle w:val="Hiperhivatkozs"/>
                <w:noProof/>
                <w:highlight w:val="white"/>
              </w:rPr>
              <w:t>Cél meghatározása</w:t>
            </w:r>
            <w:r w:rsidR="00046D3C">
              <w:rPr>
                <w:noProof/>
                <w:webHidden/>
              </w:rPr>
              <w:tab/>
            </w:r>
            <w:r w:rsidR="00046D3C">
              <w:rPr>
                <w:noProof/>
                <w:webHidden/>
              </w:rPr>
              <w:fldChar w:fldCharType="begin"/>
            </w:r>
            <w:r w:rsidR="00046D3C">
              <w:rPr>
                <w:noProof/>
                <w:webHidden/>
              </w:rPr>
              <w:instrText xml:space="preserve"> PAGEREF _Toc407915885 \h </w:instrText>
            </w:r>
            <w:r w:rsidR="00046D3C">
              <w:rPr>
                <w:noProof/>
                <w:webHidden/>
              </w:rPr>
            </w:r>
            <w:r w:rsidR="00046D3C">
              <w:rPr>
                <w:noProof/>
                <w:webHidden/>
              </w:rPr>
              <w:fldChar w:fldCharType="separate"/>
            </w:r>
            <w:r w:rsidR="00046D3C">
              <w:rPr>
                <w:noProof/>
                <w:webHidden/>
              </w:rPr>
              <w:t>39</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86" w:history="1">
            <w:r w:rsidR="00046D3C" w:rsidRPr="002E03F5">
              <w:rPr>
                <w:rStyle w:val="Hiperhivatkozs"/>
                <w:noProof/>
              </w:rPr>
              <w:t>4.2</w:t>
            </w:r>
            <w:r w:rsidR="00046D3C">
              <w:rPr>
                <w:rFonts w:asciiTheme="minorHAnsi" w:eastAsiaTheme="minorEastAsia" w:hAnsiTheme="minorHAnsi" w:cstheme="minorBidi"/>
                <w:noProof/>
                <w:sz w:val="22"/>
                <w:szCs w:val="22"/>
              </w:rPr>
              <w:tab/>
            </w:r>
            <w:r w:rsidR="00046D3C" w:rsidRPr="002E03F5">
              <w:rPr>
                <w:rStyle w:val="Hiperhivatkozs"/>
                <w:noProof/>
                <w:highlight w:val="white"/>
              </w:rPr>
              <w:t>Esőcseppek fizikai jellemzői</w:t>
            </w:r>
            <w:r w:rsidR="00046D3C">
              <w:rPr>
                <w:noProof/>
                <w:webHidden/>
              </w:rPr>
              <w:tab/>
            </w:r>
            <w:r w:rsidR="00046D3C">
              <w:rPr>
                <w:noProof/>
                <w:webHidden/>
              </w:rPr>
              <w:fldChar w:fldCharType="begin"/>
            </w:r>
            <w:r w:rsidR="00046D3C">
              <w:rPr>
                <w:noProof/>
                <w:webHidden/>
              </w:rPr>
              <w:instrText xml:space="preserve"> PAGEREF _Toc407915886 \h </w:instrText>
            </w:r>
            <w:r w:rsidR="00046D3C">
              <w:rPr>
                <w:noProof/>
                <w:webHidden/>
              </w:rPr>
            </w:r>
            <w:r w:rsidR="00046D3C">
              <w:rPr>
                <w:noProof/>
                <w:webHidden/>
              </w:rPr>
              <w:fldChar w:fldCharType="separate"/>
            </w:r>
            <w:r w:rsidR="00046D3C">
              <w:rPr>
                <w:noProof/>
                <w:webHidden/>
              </w:rPr>
              <w:t>39</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87" w:history="1">
            <w:r w:rsidR="00046D3C" w:rsidRPr="002E03F5">
              <w:rPr>
                <w:rStyle w:val="Hiperhivatkozs"/>
                <w:noProof/>
              </w:rPr>
              <w:t>4.3</w:t>
            </w:r>
            <w:r w:rsidR="00046D3C">
              <w:rPr>
                <w:rFonts w:asciiTheme="minorHAnsi" w:eastAsiaTheme="minorEastAsia" w:hAnsiTheme="minorHAnsi" w:cstheme="minorBidi"/>
                <w:noProof/>
                <w:sz w:val="22"/>
                <w:szCs w:val="22"/>
              </w:rPr>
              <w:tab/>
            </w:r>
            <w:r w:rsidR="00046D3C" w:rsidRPr="002E03F5">
              <w:rPr>
                <w:rStyle w:val="Hiperhivatkozs"/>
                <w:noProof/>
              </w:rPr>
              <w:t>Az ESŐDETEKTÁLÁS LEHETŐSÉGEI</w:t>
            </w:r>
            <w:r w:rsidR="00046D3C">
              <w:rPr>
                <w:noProof/>
                <w:webHidden/>
              </w:rPr>
              <w:tab/>
            </w:r>
            <w:r w:rsidR="00046D3C">
              <w:rPr>
                <w:noProof/>
                <w:webHidden/>
              </w:rPr>
              <w:fldChar w:fldCharType="begin"/>
            </w:r>
            <w:r w:rsidR="00046D3C">
              <w:rPr>
                <w:noProof/>
                <w:webHidden/>
              </w:rPr>
              <w:instrText xml:space="preserve"> PAGEREF _Toc407915887 \h </w:instrText>
            </w:r>
            <w:r w:rsidR="00046D3C">
              <w:rPr>
                <w:noProof/>
                <w:webHidden/>
              </w:rPr>
            </w:r>
            <w:r w:rsidR="00046D3C">
              <w:rPr>
                <w:noProof/>
                <w:webHidden/>
              </w:rPr>
              <w:fldChar w:fldCharType="separate"/>
            </w:r>
            <w:r w:rsidR="00046D3C">
              <w:rPr>
                <w:noProof/>
                <w:webHidden/>
              </w:rPr>
              <w:t>40</w:t>
            </w:r>
            <w:r w:rsidR="00046D3C">
              <w:rPr>
                <w:noProof/>
                <w:webHidden/>
              </w:rPr>
              <w:fldChar w:fldCharType="end"/>
            </w:r>
          </w:hyperlink>
        </w:p>
        <w:p w:rsidR="00046D3C" w:rsidRDefault="0046579A">
          <w:pPr>
            <w:pStyle w:val="TJ3"/>
            <w:tabs>
              <w:tab w:val="left" w:pos="1760"/>
              <w:tab w:val="right" w:leader="dot" w:pos="8500"/>
            </w:tabs>
            <w:rPr>
              <w:rFonts w:asciiTheme="minorHAnsi" w:eastAsiaTheme="minorEastAsia" w:hAnsiTheme="minorHAnsi" w:cstheme="minorBidi"/>
              <w:noProof/>
              <w:sz w:val="22"/>
              <w:szCs w:val="22"/>
            </w:rPr>
          </w:pPr>
          <w:hyperlink w:anchor="_Toc407915888" w:history="1">
            <w:r w:rsidR="00046D3C" w:rsidRPr="002E03F5">
              <w:rPr>
                <w:rStyle w:val="Hiperhivatkozs"/>
                <w:noProof/>
              </w:rPr>
              <w:t>4.3.1</w:t>
            </w:r>
            <w:r w:rsidR="00046D3C">
              <w:rPr>
                <w:rFonts w:asciiTheme="minorHAnsi" w:eastAsiaTheme="minorEastAsia" w:hAnsiTheme="minorHAnsi" w:cstheme="minorBidi"/>
                <w:noProof/>
                <w:sz w:val="22"/>
                <w:szCs w:val="22"/>
              </w:rPr>
              <w:tab/>
            </w:r>
            <w:r w:rsidR="00046D3C" w:rsidRPr="002E03F5">
              <w:rPr>
                <w:rStyle w:val="Hiperhivatkozs"/>
                <w:noProof/>
                <w:highlight w:val="white"/>
              </w:rPr>
              <w:t>Esővonalak detektálása hisztogram vizsgálattal mozgókép sorozaton</w:t>
            </w:r>
            <w:r w:rsidR="00046D3C">
              <w:rPr>
                <w:noProof/>
                <w:webHidden/>
              </w:rPr>
              <w:tab/>
            </w:r>
            <w:r w:rsidR="00046D3C">
              <w:rPr>
                <w:noProof/>
                <w:webHidden/>
              </w:rPr>
              <w:fldChar w:fldCharType="begin"/>
            </w:r>
            <w:r w:rsidR="00046D3C">
              <w:rPr>
                <w:noProof/>
                <w:webHidden/>
              </w:rPr>
              <w:instrText xml:space="preserve"> PAGEREF _Toc407915888 \h </w:instrText>
            </w:r>
            <w:r w:rsidR="00046D3C">
              <w:rPr>
                <w:noProof/>
                <w:webHidden/>
              </w:rPr>
            </w:r>
            <w:r w:rsidR="00046D3C">
              <w:rPr>
                <w:noProof/>
                <w:webHidden/>
              </w:rPr>
              <w:fldChar w:fldCharType="separate"/>
            </w:r>
            <w:r w:rsidR="00046D3C">
              <w:rPr>
                <w:noProof/>
                <w:webHidden/>
              </w:rPr>
              <w:t>40</w:t>
            </w:r>
            <w:r w:rsidR="00046D3C">
              <w:rPr>
                <w:noProof/>
                <w:webHidden/>
              </w:rPr>
              <w:fldChar w:fldCharType="end"/>
            </w:r>
          </w:hyperlink>
        </w:p>
        <w:p w:rsidR="00046D3C" w:rsidRDefault="0046579A">
          <w:pPr>
            <w:pStyle w:val="TJ3"/>
            <w:tabs>
              <w:tab w:val="left" w:pos="1760"/>
              <w:tab w:val="right" w:leader="dot" w:pos="8500"/>
            </w:tabs>
            <w:rPr>
              <w:rFonts w:asciiTheme="minorHAnsi" w:eastAsiaTheme="minorEastAsia" w:hAnsiTheme="minorHAnsi" w:cstheme="minorBidi"/>
              <w:noProof/>
              <w:sz w:val="22"/>
              <w:szCs w:val="22"/>
            </w:rPr>
          </w:pPr>
          <w:hyperlink w:anchor="_Toc407915889" w:history="1">
            <w:r w:rsidR="00046D3C" w:rsidRPr="002E03F5">
              <w:rPr>
                <w:rStyle w:val="Hiperhivatkozs"/>
                <w:noProof/>
              </w:rPr>
              <w:t>4.3.2</w:t>
            </w:r>
            <w:r w:rsidR="00046D3C">
              <w:rPr>
                <w:rFonts w:asciiTheme="minorHAnsi" w:eastAsiaTheme="minorEastAsia" w:hAnsiTheme="minorHAnsi" w:cstheme="minorBidi"/>
                <w:noProof/>
                <w:sz w:val="22"/>
                <w:szCs w:val="22"/>
              </w:rPr>
              <w:tab/>
            </w:r>
            <w:r w:rsidR="00046D3C" w:rsidRPr="002E03F5">
              <w:rPr>
                <w:rStyle w:val="Hiperhivatkozs"/>
                <w:noProof/>
                <w:highlight w:val="white"/>
              </w:rPr>
              <w:t>Esőcseppek felismerése gépjármű szélvédőjén</w:t>
            </w:r>
            <w:r w:rsidR="00046D3C">
              <w:rPr>
                <w:noProof/>
                <w:webHidden/>
              </w:rPr>
              <w:tab/>
            </w:r>
            <w:r w:rsidR="00046D3C">
              <w:rPr>
                <w:noProof/>
                <w:webHidden/>
              </w:rPr>
              <w:fldChar w:fldCharType="begin"/>
            </w:r>
            <w:r w:rsidR="00046D3C">
              <w:rPr>
                <w:noProof/>
                <w:webHidden/>
              </w:rPr>
              <w:instrText xml:space="preserve"> PAGEREF _Toc407915889 \h </w:instrText>
            </w:r>
            <w:r w:rsidR="00046D3C">
              <w:rPr>
                <w:noProof/>
                <w:webHidden/>
              </w:rPr>
            </w:r>
            <w:r w:rsidR="00046D3C">
              <w:rPr>
                <w:noProof/>
                <w:webHidden/>
              </w:rPr>
              <w:fldChar w:fldCharType="separate"/>
            </w:r>
            <w:r w:rsidR="00046D3C">
              <w:rPr>
                <w:noProof/>
                <w:webHidden/>
              </w:rPr>
              <w:t>41</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90" w:history="1">
            <w:r w:rsidR="00046D3C" w:rsidRPr="002E03F5">
              <w:rPr>
                <w:rStyle w:val="Hiperhivatkozs"/>
                <w:noProof/>
              </w:rPr>
              <w:t>4.4</w:t>
            </w:r>
            <w:r w:rsidR="00046D3C">
              <w:rPr>
                <w:rFonts w:asciiTheme="minorHAnsi" w:eastAsiaTheme="minorEastAsia" w:hAnsiTheme="minorHAnsi" w:cstheme="minorBidi"/>
                <w:noProof/>
                <w:sz w:val="22"/>
                <w:szCs w:val="22"/>
              </w:rPr>
              <w:tab/>
            </w:r>
            <w:r w:rsidR="00046D3C" w:rsidRPr="002E03F5">
              <w:rPr>
                <w:rStyle w:val="Hiperhivatkozs"/>
                <w:noProof/>
                <w:highlight w:val="white"/>
              </w:rPr>
              <w:t>Esőcseppek detektálásának folyamata üvegbúrán</w:t>
            </w:r>
            <w:r w:rsidR="00046D3C">
              <w:rPr>
                <w:noProof/>
                <w:webHidden/>
              </w:rPr>
              <w:tab/>
            </w:r>
            <w:r w:rsidR="00046D3C">
              <w:rPr>
                <w:noProof/>
                <w:webHidden/>
              </w:rPr>
              <w:fldChar w:fldCharType="begin"/>
            </w:r>
            <w:r w:rsidR="00046D3C">
              <w:rPr>
                <w:noProof/>
                <w:webHidden/>
              </w:rPr>
              <w:instrText xml:space="preserve"> PAGEREF _Toc407915890 \h </w:instrText>
            </w:r>
            <w:r w:rsidR="00046D3C">
              <w:rPr>
                <w:noProof/>
                <w:webHidden/>
              </w:rPr>
            </w:r>
            <w:r w:rsidR="00046D3C">
              <w:rPr>
                <w:noProof/>
                <w:webHidden/>
              </w:rPr>
              <w:fldChar w:fldCharType="separate"/>
            </w:r>
            <w:r w:rsidR="00046D3C">
              <w:rPr>
                <w:noProof/>
                <w:webHidden/>
              </w:rPr>
              <w:t>42</w:t>
            </w:r>
            <w:r w:rsidR="00046D3C">
              <w:rPr>
                <w:noProof/>
                <w:webHidden/>
              </w:rPr>
              <w:fldChar w:fldCharType="end"/>
            </w:r>
          </w:hyperlink>
        </w:p>
        <w:p w:rsidR="00046D3C" w:rsidRDefault="0046579A">
          <w:pPr>
            <w:pStyle w:val="TJ3"/>
            <w:tabs>
              <w:tab w:val="left" w:pos="1760"/>
              <w:tab w:val="right" w:leader="dot" w:pos="8500"/>
            </w:tabs>
            <w:rPr>
              <w:rFonts w:asciiTheme="minorHAnsi" w:eastAsiaTheme="minorEastAsia" w:hAnsiTheme="minorHAnsi" w:cstheme="minorBidi"/>
              <w:noProof/>
              <w:sz w:val="22"/>
              <w:szCs w:val="22"/>
            </w:rPr>
          </w:pPr>
          <w:hyperlink w:anchor="_Toc407915891" w:history="1">
            <w:r w:rsidR="00046D3C" w:rsidRPr="002E03F5">
              <w:rPr>
                <w:rStyle w:val="Hiperhivatkozs"/>
                <w:noProof/>
              </w:rPr>
              <w:t>4.4.1</w:t>
            </w:r>
            <w:r w:rsidR="00046D3C">
              <w:rPr>
                <w:rFonts w:asciiTheme="minorHAnsi" w:eastAsiaTheme="minorEastAsia" w:hAnsiTheme="minorHAnsi" w:cstheme="minorBidi"/>
                <w:noProof/>
                <w:sz w:val="22"/>
                <w:szCs w:val="22"/>
              </w:rPr>
              <w:tab/>
            </w:r>
            <w:r w:rsidR="00046D3C" w:rsidRPr="002E03F5">
              <w:rPr>
                <w:rStyle w:val="Hiperhivatkozs"/>
                <w:noProof/>
                <w:highlight w:val="white"/>
              </w:rPr>
              <w:t>Előfeldolgozás a jól elkülöníthető cseppek detektálásához</w:t>
            </w:r>
            <w:r w:rsidR="00046D3C">
              <w:rPr>
                <w:noProof/>
                <w:webHidden/>
              </w:rPr>
              <w:tab/>
            </w:r>
            <w:r w:rsidR="00046D3C">
              <w:rPr>
                <w:noProof/>
                <w:webHidden/>
              </w:rPr>
              <w:fldChar w:fldCharType="begin"/>
            </w:r>
            <w:r w:rsidR="00046D3C">
              <w:rPr>
                <w:noProof/>
                <w:webHidden/>
              </w:rPr>
              <w:instrText xml:space="preserve"> PAGEREF _Toc407915891 \h </w:instrText>
            </w:r>
            <w:r w:rsidR="00046D3C">
              <w:rPr>
                <w:noProof/>
                <w:webHidden/>
              </w:rPr>
            </w:r>
            <w:r w:rsidR="00046D3C">
              <w:rPr>
                <w:noProof/>
                <w:webHidden/>
              </w:rPr>
              <w:fldChar w:fldCharType="separate"/>
            </w:r>
            <w:r w:rsidR="00046D3C">
              <w:rPr>
                <w:noProof/>
                <w:webHidden/>
              </w:rPr>
              <w:t>42</w:t>
            </w:r>
            <w:r w:rsidR="00046D3C">
              <w:rPr>
                <w:noProof/>
                <w:webHidden/>
              </w:rPr>
              <w:fldChar w:fldCharType="end"/>
            </w:r>
          </w:hyperlink>
        </w:p>
        <w:p w:rsidR="00046D3C" w:rsidRDefault="0046579A">
          <w:pPr>
            <w:pStyle w:val="TJ3"/>
            <w:tabs>
              <w:tab w:val="left" w:pos="1760"/>
              <w:tab w:val="right" w:leader="dot" w:pos="8500"/>
            </w:tabs>
            <w:rPr>
              <w:rFonts w:asciiTheme="minorHAnsi" w:eastAsiaTheme="minorEastAsia" w:hAnsiTheme="minorHAnsi" w:cstheme="minorBidi"/>
              <w:noProof/>
              <w:sz w:val="22"/>
              <w:szCs w:val="22"/>
            </w:rPr>
          </w:pPr>
          <w:hyperlink w:anchor="_Toc407915892" w:history="1">
            <w:r w:rsidR="00046D3C" w:rsidRPr="002E03F5">
              <w:rPr>
                <w:rStyle w:val="Hiperhivatkozs"/>
                <w:noProof/>
              </w:rPr>
              <w:t>4.4.2</w:t>
            </w:r>
            <w:r w:rsidR="00046D3C">
              <w:rPr>
                <w:rFonts w:asciiTheme="minorHAnsi" w:eastAsiaTheme="minorEastAsia" w:hAnsiTheme="minorHAnsi" w:cstheme="minorBidi"/>
                <w:noProof/>
                <w:sz w:val="22"/>
                <w:szCs w:val="22"/>
              </w:rPr>
              <w:tab/>
            </w:r>
            <w:r w:rsidR="00046D3C" w:rsidRPr="002E03F5">
              <w:rPr>
                <w:rStyle w:val="Hiperhivatkozs"/>
                <w:noProof/>
                <w:highlight w:val="white"/>
              </w:rPr>
              <w:t xml:space="preserve">Előfeldolgozás </w:t>
            </w:r>
            <w:r w:rsidR="00046D3C" w:rsidRPr="002E03F5">
              <w:rPr>
                <w:rStyle w:val="Hiperhivatkozs"/>
                <w:noProof/>
              </w:rPr>
              <w:t>morfológiai műveletek alkalmazásával</w:t>
            </w:r>
            <w:r w:rsidR="00046D3C">
              <w:rPr>
                <w:noProof/>
                <w:webHidden/>
              </w:rPr>
              <w:tab/>
            </w:r>
            <w:r w:rsidR="00046D3C">
              <w:rPr>
                <w:noProof/>
                <w:webHidden/>
              </w:rPr>
              <w:fldChar w:fldCharType="begin"/>
            </w:r>
            <w:r w:rsidR="00046D3C">
              <w:rPr>
                <w:noProof/>
                <w:webHidden/>
              </w:rPr>
              <w:instrText xml:space="preserve"> PAGEREF _Toc407915892 \h </w:instrText>
            </w:r>
            <w:r w:rsidR="00046D3C">
              <w:rPr>
                <w:noProof/>
                <w:webHidden/>
              </w:rPr>
            </w:r>
            <w:r w:rsidR="00046D3C">
              <w:rPr>
                <w:noProof/>
                <w:webHidden/>
              </w:rPr>
              <w:fldChar w:fldCharType="separate"/>
            </w:r>
            <w:r w:rsidR="00046D3C">
              <w:rPr>
                <w:noProof/>
                <w:webHidden/>
              </w:rPr>
              <w:t>43</w:t>
            </w:r>
            <w:r w:rsidR="00046D3C">
              <w:rPr>
                <w:noProof/>
                <w:webHidden/>
              </w:rPr>
              <w:fldChar w:fldCharType="end"/>
            </w:r>
          </w:hyperlink>
        </w:p>
        <w:p w:rsidR="00046D3C" w:rsidRDefault="0046579A">
          <w:pPr>
            <w:pStyle w:val="TJ3"/>
            <w:tabs>
              <w:tab w:val="left" w:pos="1760"/>
              <w:tab w:val="right" w:leader="dot" w:pos="8500"/>
            </w:tabs>
            <w:rPr>
              <w:rFonts w:asciiTheme="minorHAnsi" w:eastAsiaTheme="minorEastAsia" w:hAnsiTheme="minorHAnsi" w:cstheme="minorBidi"/>
              <w:noProof/>
              <w:sz w:val="22"/>
              <w:szCs w:val="22"/>
            </w:rPr>
          </w:pPr>
          <w:hyperlink w:anchor="_Toc407915893" w:history="1">
            <w:r w:rsidR="00046D3C" w:rsidRPr="002E03F5">
              <w:rPr>
                <w:rStyle w:val="Hiperhivatkozs"/>
                <w:noProof/>
              </w:rPr>
              <w:t>4.4.3</w:t>
            </w:r>
            <w:r w:rsidR="00046D3C">
              <w:rPr>
                <w:rFonts w:asciiTheme="minorHAnsi" w:eastAsiaTheme="minorEastAsia" w:hAnsiTheme="minorHAnsi" w:cstheme="minorBidi"/>
                <w:noProof/>
                <w:sz w:val="22"/>
                <w:szCs w:val="22"/>
              </w:rPr>
              <w:tab/>
            </w:r>
            <w:r w:rsidR="00046D3C" w:rsidRPr="002E03F5">
              <w:rPr>
                <w:rStyle w:val="Hiperhivatkozs"/>
                <w:noProof/>
                <w:highlight w:val="white"/>
              </w:rPr>
              <w:t>Esőcseppek felismerése hibrid szegmentáló algoritmussal</w:t>
            </w:r>
            <w:r w:rsidR="00046D3C">
              <w:rPr>
                <w:noProof/>
                <w:webHidden/>
              </w:rPr>
              <w:tab/>
            </w:r>
            <w:r w:rsidR="00046D3C">
              <w:rPr>
                <w:noProof/>
                <w:webHidden/>
              </w:rPr>
              <w:fldChar w:fldCharType="begin"/>
            </w:r>
            <w:r w:rsidR="00046D3C">
              <w:rPr>
                <w:noProof/>
                <w:webHidden/>
              </w:rPr>
              <w:instrText xml:space="preserve"> PAGEREF _Toc407915893 \h </w:instrText>
            </w:r>
            <w:r w:rsidR="00046D3C">
              <w:rPr>
                <w:noProof/>
                <w:webHidden/>
              </w:rPr>
            </w:r>
            <w:r w:rsidR="00046D3C">
              <w:rPr>
                <w:noProof/>
                <w:webHidden/>
              </w:rPr>
              <w:fldChar w:fldCharType="separate"/>
            </w:r>
            <w:r w:rsidR="00046D3C">
              <w:rPr>
                <w:noProof/>
                <w:webHidden/>
              </w:rPr>
              <w:t>44</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94" w:history="1">
            <w:r w:rsidR="00046D3C" w:rsidRPr="002E03F5">
              <w:rPr>
                <w:rStyle w:val="Hiperhivatkozs"/>
                <w:noProof/>
              </w:rPr>
              <w:t>4.5</w:t>
            </w:r>
            <w:r w:rsidR="00046D3C">
              <w:rPr>
                <w:rFonts w:asciiTheme="minorHAnsi" w:eastAsiaTheme="minorEastAsia" w:hAnsiTheme="minorHAnsi" w:cstheme="minorBidi"/>
                <w:noProof/>
                <w:sz w:val="22"/>
                <w:szCs w:val="22"/>
              </w:rPr>
              <w:tab/>
            </w:r>
            <w:r w:rsidR="00046D3C" w:rsidRPr="002E03F5">
              <w:rPr>
                <w:rStyle w:val="Hiperhivatkozs"/>
                <w:noProof/>
                <w:highlight w:val="white"/>
              </w:rPr>
              <w:t>Kezdeti és befejeződési időpont becslése</w:t>
            </w:r>
            <w:r w:rsidR="00046D3C">
              <w:rPr>
                <w:noProof/>
                <w:webHidden/>
              </w:rPr>
              <w:tab/>
            </w:r>
            <w:r w:rsidR="00046D3C">
              <w:rPr>
                <w:noProof/>
                <w:webHidden/>
              </w:rPr>
              <w:fldChar w:fldCharType="begin"/>
            </w:r>
            <w:r w:rsidR="00046D3C">
              <w:rPr>
                <w:noProof/>
                <w:webHidden/>
              </w:rPr>
              <w:instrText xml:space="preserve"> PAGEREF _Toc407915894 \h </w:instrText>
            </w:r>
            <w:r w:rsidR="00046D3C">
              <w:rPr>
                <w:noProof/>
                <w:webHidden/>
              </w:rPr>
            </w:r>
            <w:r w:rsidR="00046D3C">
              <w:rPr>
                <w:noProof/>
                <w:webHidden/>
              </w:rPr>
              <w:fldChar w:fldCharType="separate"/>
            </w:r>
            <w:r w:rsidR="00046D3C">
              <w:rPr>
                <w:noProof/>
                <w:webHidden/>
              </w:rPr>
              <w:t>45</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95" w:history="1">
            <w:r w:rsidR="00046D3C" w:rsidRPr="002E03F5">
              <w:rPr>
                <w:rStyle w:val="Hiperhivatkozs"/>
                <w:noProof/>
              </w:rPr>
              <w:t>4.6</w:t>
            </w:r>
            <w:r w:rsidR="00046D3C">
              <w:rPr>
                <w:rFonts w:asciiTheme="minorHAnsi" w:eastAsiaTheme="minorEastAsia" w:hAnsiTheme="minorHAnsi" w:cstheme="minorBidi"/>
                <w:noProof/>
                <w:sz w:val="22"/>
                <w:szCs w:val="22"/>
              </w:rPr>
              <w:tab/>
            </w:r>
            <w:r w:rsidR="00046D3C" w:rsidRPr="002E03F5">
              <w:rPr>
                <w:rStyle w:val="Hiperhivatkozs"/>
                <w:noProof/>
              </w:rPr>
              <w:t>Elért eredmények</w:t>
            </w:r>
            <w:r w:rsidR="00046D3C">
              <w:rPr>
                <w:noProof/>
                <w:webHidden/>
              </w:rPr>
              <w:tab/>
            </w:r>
            <w:r w:rsidR="00046D3C">
              <w:rPr>
                <w:noProof/>
                <w:webHidden/>
              </w:rPr>
              <w:fldChar w:fldCharType="begin"/>
            </w:r>
            <w:r w:rsidR="00046D3C">
              <w:rPr>
                <w:noProof/>
                <w:webHidden/>
              </w:rPr>
              <w:instrText xml:space="preserve"> PAGEREF _Toc407915895 \h </w:instrText>
            </w:r>
            <w:r w:rsidR="00046D3C">
              <w:rPr>
                <w:noProof/>
                <w:webHidden/>
              </w:rPr>
            </w:r>
            <w:r w:rsidR="00046D3C">
              <w:rPr>
                <w:noProof/>
                <w:webHidden/>
              </w:rPr>
              <w:fldChar w:fldCharType="separate"/>
            </w:r>
            <w:r w:rsidR="00046D3C">
              <w:rPr>
                <w:noProof/>
                <w:webHidden/>
              </w:rPr>
              <w:t>45</w:t>
            </w:r>
            <w:r w:rsidR="00046D3C">
              <w:rPr>
                <w:noProof/>
                <w:webHidden/>
              </w:rPr>
              <w:fldChar w:fldCharType="end"/>
            </w:r>
          </w:hyperlink>
        </w:p>
        <w:p w:rsidR="00046D3C" w:rsidRDefault="0046579A">
          <w:pPr>
            <w:pStyle w:val="TJ1"/>
            <w:tabs>
              <w:tab w:val="left" w:pos="880"/>
            </w:tabs>
            <w:rPr>
              <w:rFonts w:asciiTheme="minorHAnsi" w:eastAsiaTheme="minorEastAsia" w:hAnsiTheme="minorHAnsi" w:cstheme="minorBidi"/>
              <w:noProof/>
              <w:sz w:val="22"/>
              <w:szCs w:val="22"/>
            </w:rPr>
          </w:pPr>
          <w:hyperlink w:anchor="_Toc407915896" w:history="1">
            <w:r w:rsidR="00046D3C" w:rsidRPr="002E03F5">
              <w:rPr>
                <w:rStyle w:val="Hiperhivatkozs"/>
                <w:noProof/>
              </w:rPr>
              <w:t>5</w:t>
            </w:r>
            <w:r w:rsidR="00046D3C">
              <w:rPr>
                <w:rFonts w:asciiTheme="minorHAnsi" w:eastAsiaTheme="minorEastAsia" w:hAnsiTheme="minorHAnsi" w:cstheme="minorBidi"/>
                <w:noProof/>
                <w:sz w:val="22"/>
                <w:szCs w:val="22"/>
              </w:rPr>
              <w:tab/>
            </w:r>
            <w:r w:rsidR="00046D3C" w:rsidRPr="002E03F5">
              <w:rPr>
                <w:rStyle w:val="Hiperhivatkozs"/>
                <w:noProof/>
              </w:rPr>
              <w:t>Rendszerterv</w:t>
            </w:r>
            <w:r w:rsidR="00046D3C">
              <w:rPr>
                <w:noProof/>
                <w:webHidden/>
              </w:rPr>
              <w:tab/>
            </w:r>
            <w:r w:rsidR="00046D3C">
              <w:rPr>
                <w:noProof/>
                <w:webHidden/>
              </w:rPr>
              <w:fldChar w:fldCharType="begin"/>
            </w:r>
            <w:r w:rsidR="00046D3C">
              <w:rPr>
                <w:noProof/>
                <w:webHidden/>
              </w:rPr>
              <w:instrText xml:space="preserve"> PAGEREF _Toc407915896 \h </w:instrText>
            </w:r>
            <w:r w:rsidR="00046D3C">
              <w:rPr>
                <w:noProof/>
                <w:webHidden/>
              </w:rPr>
            </w:r>
            <w:r w:rsidR="00046D3C">
              <w:rPr>
                <w:noProof/>
                <w:webHidden/>
              </w:rPr>
              <w:fldChar w:fldCharType="separate"/>
            </w:r>
            <w:r w:rsidR="00046D3C">
              <w:rPr>
                <w:noProof/>
                <w:webHidden/>
              </w:rPr>
              <w:t>48</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97" w:history="1">
            <w:r w:rsidR="00046D3C" w:rsidRPr="002E03F5">
              <w:rPr>
                <w:rStyle w:val="Hiperhivatkozs"/>
                <w:noProof/>
              </w:rPr>
              <w:t>5.1</w:t>
            </w:r>
            <w:r w:rsidR="00046D3C">
              <w:rPr>
                <w:rFonts w:asciiTheme="minorHAnsi" w:eastAsiaTheme="minorEastAsia" w:hAnsiTheme="minorHAnsi" w:cstheme="minorBidi"/>
                <w:noProof/>
                <w:sz w:val="22"/>
                <w:szCs w:val="22"/>
              </w:rPr>
              <w:tab/>
            </w:r>
            <w:r w:rsidR="00046D3C" w:rsidRPr="002E03F5">
              <w:rPr>
                <w:rStyle w:val="Hiperhivatkozs"/>
                <w:noProof/>
              </w:rPr>
              <w:t>A rendszer moduljai</w:t>
            </w:r>
            <w:r w:rsidR="00046D3C">
              <w:rPr>
                <w:noProof/>
                <w:webHidden/>
              </w:rPr>
              <w:tab/>
            </w:r>
            <w:r w:rsidR="00046D3C">
              <w:rPr>
                <w:noProof/>
                <w:webHidden/>
              </w:rPr>
              <w:fldChar w:fldCharType="begin"/>
            </w:r>
            <w:r w:rsidR="00046D3C">
              <w:rPr>
                <w:noProof/>
                <w:webHidden/>
              </w:rPr>
              <w:instrText xml:space="preserve"> PAGEREF _Toc407915897 \h </w:instrText>
            </w:r>
            <w:r w:rsidR="00046D3C">
              <w:rPr>
                <w:noProof/>
                <w:webHidden/>
              </w:rPr>
            </w:r>
            <w:r w:rsidR="00046D3C">
              <w:rPr>
                <w:noProof/>
                <w:webHidden/>
              </w:rPr>
              <w:fldChar w:fldCharType="separate"/>
            </w:r>
            <w:r w:rsidR="00046D3C">
              <w:rPr>
                <w:noProof/>
                <w:webHidden/>
              </w:rPr>
              <w:t>48</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898" w:history="1">
            <w:r w:rsidR="00046D3C" w:rsidRPr="002E03F5">
              <w:rPr>
                <w:rStyle w:val="Hiperhivatkozs"/>
                <w:noProof/>
              </w:rPr>
              <w:t>5.2</w:t>
            </w:r>
            <w:r w:rsidR="00046D3C">
              <w:rPr>
                <w:rFonts w:asciiTheme="minorHAnsi" w:eastAsiaTheme="minorEastAsia" w:hAnsiTheme="minorHAnsi" w:cstheme="minorBidi"/>
                <w:noProof/>
                <w:sz w:val="22"/>
                <w:szCs w:val="22"/>
              </w:rPr>
              <w:tab/>
            </w:r>
            <w:r w:rsidR="00046D3C" w:rsidRPr="002E03F5">
              <w:rPr>
                <w:rStyle w:val="Hiperhivatkozs"/>
                <w:noProof/>
              </w:rPr>
              <w:t>Fő modul</w:t>
            </w:r>
            <w:r w:rsidR="00046D3C">
              <w:rPr>
                <w:noProof/>
                <w:webHidden/>
              </w:rPr>
              <w:tab/>
            </w:r>
            <w:r w:rsidR="00046D3C">
              <w:rPr>
                <w:noProof/>
                <w:webHidden/>
              </w:rPr>
              <w:fldChar w:fldCharType="begin"/>
            </w:r>
            <w:r w:rsidR="00046D3C">
              <w:rPr>
                <w:noProof/>
                <w:webHidden/>
              </w:rPr>
              <w:instrText xml:space="preserve"> PAGEREF _Toc407915898 \h </w:instrText>
            </w:r>
            <w:r w:rsidR="00046D3C">
              <w:rPr>
                <w:noProof/>
                <w:webHidden/>
              </w:rPr>
            </w:r>
            <w:r w:rsidR="00046D3C">
              <w:rPr>
                <w:noProof/>
                <w:webHidden/>
              </w:rPr>
              <w:fldChar w:fldCharType="separate"/>
            </w:r>
            <w:r w:rsidR="00046D3C">
              <w:rPr>
                <w:noProof/>
                <w:webHidden/>
              </w:rPr>
              <w:t>48</w:t>
            </w:r>
            <w:r w:rsidR="00046D3C">
              <w:rPr>
                <w:noProof/>
                <w:webHidden/>
              </w:rPr>
              <w:fldChar w:fldCharType="end"/>
            </w:r>
          </w:hyperlink>
        </w:p>
        <w:p w:rsidR="00046D3C" w:rsidRDefault="0046579A">
          <w:pPr>
            <w:pStyle w:val="TJ3"/>
            <w:tabs>
              <w:tab w:val="left" w:pos="1760"/>
              <w:tab w:val="right" w:leader="dot" w:pos="8500"/>
            </w:tabs>
            <w:rPr>
              <w:rFonts w:asciiTheme="minorHAnsi" w:eastAsiaTheme="minorEastAsia" w:hAnsiTheme="minorHAnsi" w:cstheme="minorBidi"/>
              <w:noProof/>
              <w:sz w:val="22"/>
              <w:szCs w:val="22"/>
            </w:rPr>
          </w:pPr>
          <w:hyperlink w:anchor="_Toc407915899" w:history="1">
            <w:r w:rsidR="00046D3C" w:rsidRPr="002E03F5">
              <w:rPr>
                <w:rStyle w:val="Hiperhivatkozs"/>
                <w:noProof/>
              </w:rPr>
              <w:t>5.2.1</w:t>
            </w:r>
            <w:r w:rsidR="00046D3C">
              <w:rPr>
                <w:rFonts w:asciiTheme="minorHAnsi" w:eastAsiaTheme="minorEastAsia" w:hAnsiTheme="minorHAnsi" w:cstheme="minorBidi"/>
                <w:noProof/>
                <w:sz w:val="22"/>
                <w:szCs w:val="22"/>
              </w:rPr>
              <w:tab/>
            </w:r>
            <w:r w:rsidR="00046D3C" w:rsidRPr="002E03F5">
              <w:rPr>
                <w:rStyle w:val="Hiperhivatkozs"/>
                <w:noProof/>
              </w:rPr>
              <w:t>Felhasználói felület</w:t>
            </w:r>
            <w:r w:rsidR="00046D3C">
              <w:rPr>
                <w:noProof/>
                <w:webHidden/>
              </w:rPr>
              <w:tab/>
            </w:r>
            <w:r w:rsidR="00046D3C">
              <w:rPr>
                <w:noProof/>
                <w:webHidden/>
              </w:rPr>
              <w:fldChar w:fldCharType="begin"/>
            </w:r>
            <w:r w:rsidR="00046D3C">
              <w:rPr>
                <w:noProof/>
                <w:webHidden/>
              </w:rPr>
              <w:instrText xml:space="preserve"> PAGEREF _Toc407915899 \h </w:instrText>
            </w:r>
            <w:r w:rsidR="00046D3C">
              <w:rPr>
                <w:noProof/>
                <w:webHidden/>
              </w:rPr>
            </w:r>
            <w:r w:rsidR="00046D3C">
              <w:rPr>
                <w:noProof/>
                <w:webHidden/>
              </w:rPr>
              <w:fldChar w:fldCharType="separate"/>
            </w:r>
            <w:r w:rsidR="00046D3C">
              <w:rPr>
                <w:noProof/>
                <w:webHidden/>
              </w:rPr>
              <w:t>49</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900" w:history="1">
            <w:r w:rsidR="00046D3C" w:rsidRPr="002E03F5">
              <w:rPr>
                <w:rStyle w:val="Hiperhivatkozs"/>
                <w:noProof/>
              </w:rPr>
              <w:t>5.3</w:t>
            </w:r>
            <w:r w:rsidR="00046D3C">
              <w:rPr>
                <w:rFonts w:asciiTheme="minorHAnsi" w:eastAsiaTheme="minorEastAsia" w:hAnsiTheme="minorHAnsi" w:cstheme="minorBidi"/>
                <w:noProof/>
                <w:sz w:val="22"/>
                <w:szCs w:val="22"/>
              </w:rPr>
              <w:tab/>
            </w:r>
            <w:r w:rsidR="00046D3C" w:rsidRPr="002E03F5">
              <w:rPr>
                <w:rStyle w:val="Hiperhivatkozs"/>
                <w:noProof/>
              </w:rPr>
              <w:t>Interfészek</w:t>
            </w:r>
            <w:r w:rsidR="00046D3C">
              <w:rPr>
                <w:noProof/>
                <w:webHidden/>
              </w:rPr>
              <w:tab/>
            </w:r>
            <w:r w:rsidR="00046D3C">
              <w:rPr>
                <w:noProof/>
                <w:webHidden/>
              </w:rPr>
              <w:fldChar w:fldCharType="begin"/>
            </w:r>
            <w:r w:rsidR="00046D3C">
              <w:rPr>
                <w:noProof/>
                <w:webHidden/>
              </w:rPr>
              <w:instrText xml:space="preserve"> PAGEREF _Toc407915900 \h </w:instrText>
            </w:r>
            <w:r w:rsidR="00046D3C">
              <w:rPr>
                <w:noProof/>
                <w:webHidden/>
              </w:rPr>
            </w:r>
            <w:r w:rsidR="00046D3C">
              <w:rPr>
                <w:noProof/>
                <w:webHidden/>
              </w:rPr>
              <w:fldChar w:fldCharType="separate"/>
            </w:r>
            <w:r w:rsidR="00046D3C">
              <w:rPr>
                <w:noProof/>
                <w:webHidden/>
              </w:rPr>
              <w:t>50</w:t>
            </w:r>
            <w:r w:rsidR="00046D3C">
              <w:rPr>
                <w:noProof/>
                <w:webHidden/>
              </w:rPr>
              <w:fldChar w:fldCharType="end"/>
            </w:r>
          </w:hyperlink>
        </w:p>
        <w:p w:rsidR="00046D3C" w:rsidRDefault="0046579A">
          <w:pPr>
            <w:pStyle w:val="TJ3"/>
            <w:tabs>
              <w:tab w:val="left" w:pos="1760"/>
              <w:tab w:val="right" w:leader="dot" w:pos="8500"/>
            </w:tabs>
            <w:rPr>
              <w:rFonts w:asciiTheme="minorHAnsi" w:eastAsiaTheme="minorEastAsia" w:hAnsiTheme="minorHAnsi" w:cstheme="minorBidi"/>
              <w:noProof/>
              <w:sz w:val="22"/>
              <w:szCs w:val="22"/>
            </w:rPr>
          </w:pPr>
          <w:hyperlink w:anchor="_Toc407915901" w:history="1">
            <w:r w:rsidR="00046D3C" w:rsidRPr="002E03F5">
              <w:rPr>
                <w:rStyle w:val="Hiperhivatkozs"/>
                <w:noProof/>
              </w:rPr>
              <w:t>5.3.1</w:t>
            </w:r>
            <w:r w:rsidR="00046D3C">
              <w:rPr>
                <w:rFonts w:asciiTheme="minorHAnsi" w:eastAsiaTheme="minorEastAsia" w:hAnsiTheme="minorHAnsi" w:cstheme="minorBidi"/>
                <w:noProof/>
                <w:sz w:val="22"/>
                <w:szCs w:val="22"/>
              </w:rPr>
              <w:tab/>
            </w:r>
            <w:r w:rsidR="00046D3C" w:rsidRPr="002E03F5">
              <w:rPr>
                <w:rStyle w:val="Hiperhivatkozs"/>
                <w:noProof/>
              </w:rPr>
              <w:t>Image Process Service interfész</w:t>
            </w:r>
            <w:r w:rsidR="00046D3C">
              <w:rPr>
                <w:noProof/>
                <w:webHidden/>
              </w:rPr>
              <w:tab/>
            </w:r>
            <w:r w:rsidR="00046D3C">
              <w:rPr>
                <w:noProof/>
                <w:webHidden/>
              </w:rPr>
              <w:fldChar w:fldCharType="begin"/>
            </w:r>
            <w:r w:rsidR="00046D3C">
              <w:rPr>
                <w:noProof/>
                <w:webHidden/>
              </w:rPr>
              <w:instrText xml:space="preserve"> PAGEREF _Toc407915901 \h </w:instrText>
            </w:r>
            <w:r w:rsidR="00046D3C">
              <w:rPr>
                <w:noProof/>
                <w:webHidden/>
              </w:rPr>
            </w:r>
            <w:r w:rsidR="00046D3C">
              <w:rPr>
                <w:noProof/>
                <w:webHidden/>
              </w:rPr>
              <w:fldChar w:fldCharType="separate"/>
            </w:r>
            <w:r w:rsidR="00046D3C">
              <w:rPr>
                <w:noProof/>
                <w:webHidden/>
              </w:rPr>
              <w:t>50</w:t>
            </w:r>
            <w:r w:rsidR="00046D3C">
              <w:rPr>
                <w:noProof/>
                <w:webHidden/>
              </w:rPr>
              <w:fldChar w:fldCharType="end"/>
            </w:r>
          </w:hyperlink>
        </w:p>
        <w:p w:rsidR="00046D3C" w:rsidRDefault="0046579A">
          <w:pPr>
            <w:pStyle w:val="TJ3"/>
            <w:tabs>
              <w:tab w:val="left" w:pos="1760"/>
              <w:tab w:val="right" w:leader="dot" w:pos="8500"/>
            </w:tabs>
            <w:rPr>
              <w:rFonts w:asciiTheme="minorHAnsi" w:eastAsiaTheme="minorEastAsia" w:hAnsiTheme="minorHAnsi" w:cstheme="minorBidi"/>
              <w:noProof/>
              <w:sz w:val="22"/>
              <w:szCs w:val="22"/>
            </w:rPr>
          </w:pPr>
          <w:hyperlink w:anchor="_Toc407915902" w:history="1">
            <w:r w:rsidR="00046D3C" w:rsidRPr="002E03F5">
              <w:rPr>
                <w:rStyle w:val="Hiperhivatkozs"/>
                <w:noProof/>
              </w:rPr>
              <w:t>5.3.2</w:t>
            </w:r>
            <w:r w:rsidR="00046D3C">
              <w:rPr>
                <w:rFonts w:asciiTheme="minorHAnsi" w:eastAsiaTheme="minorEastAsia" w:hAnsiTheme="minorHAnsi" w:cstheme="minorBidi"/>
                <w:noProof/>
                <w:sz w:val="22"/>
                <w:szCs w:val="22"/>
              </w:rPr>
              <w:tab/>
            </w:r>
            <w:r w:rsidR="00046D3C" w:rsidRPr="002E03F5">
              <w:rPr>
                <w:rStyle w:val="Hiperhivatkozs"/>
                <w:noProof/>
              </w:rPr>
              <w:t>Subprocess Service interfész</w:t>
            </w:r>
            <w:r w:rsidR="00046D3C">
              <w:rPr>
                <w:noProof/>
                <w:webHidden/>
              </w:rPr>
              <w:tab/>
            </w:r>
            <w:r w:rsidR="00046D3C">
              <w:rPr>
                <w:noProof/>
                <w:webHidden/>
              </w:rPr>
              <w:fldChar w:fldCharType="begin"/>
            </w:r>
            <w:r w:rsidR="00046D3C">
              <w:rPr>
                <w:noProof/>
                <w:webHidden/>
              </w:rPr>
              <w:instrText xml:space="preserve"> PAGEREF _Toc407915902 \h </w:instrText>
            </w:r>
            <w:r w:rsidR="00046D3C">
              <w:rPr>
                <w:noProof/>
                <w:webHidden/>
              </w:rPr>
            </w:r>
            <w:r w:rsidR="00046D3C">
              <w:rPr>
                <w:noProof/>
                <w:webHidden/>
              </w:rPr>
              <w:fldChar w:fldCharType="separate"/>
            </w:r>
            <w:r w:rsidR="00046D3C">
              <w:rPr>
                <w:noProof/>
                <w:webHidden/>
              </w:rPr>
              <w:t>51</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903" w:history="1">
            <w:r w:rsidR="00046D3C" w:rsidRPr="002E03F5">
              <w:rPr>
                <w:rStyle w:val="Hiperhivatkozs"/>
                <w:noProof/>
              </w:rPr>
              <w:t>5.4</w:t>
            </w:r>
            <w:r w:rsidR="00046D3C">
              <w:rPr>
                <w:rFonts w:asciiTheme="minorHAnsi" w:eastAsiaTheme="minorEastAsia" w:hAnsiTheme="minorHAnsi" w:cstheme="minorBidi"/>
                <w:noProof/>
                <w:sz w:val="22"/>
                <w:szCs w:val="22"/>
              </w:rPr>
              <w:tab/>
            </w:r>
            <w:r w:rsidR="00046D3C" w:rsidRPr="002E03F5">
              <w:rPr>
                <w:rStyle w:val="Hiperhivatkozs"/>
                <w:noProof/>
              </w:rPr>
              <w:t>Kisegítő osztályok</w:t>
            </w:r>
            <w:r w:rsidR="00046D3C">
              <w:rPr>
                <w:noProof/>
                <w:webHidden/>
              </w:rPr>
              <w:tab/>
            </w:r>
            <w:r w:rsidR="00046D3C">
              <w:rPr>
                <w:noProof/>
                <w:webHidden/>
              </w:rPr>
              <w:fldChar w:fldCharType="begin"/>
            </w:r>
            <w:r w:rsidR="00046D3C">
              <w:rPr>
                <w:noProof/>
                <w:webHidden/>
              </w:rPr>
              <w:instrText xml:space="preserve"> PAGEREF _Toc407915903 \h </w:instrText>
            </w:r>
            <w:r w:rsidR="00046D3C">
              <w:rPr>
                <w:noProof/>
                <w:webHidden/>
              </w:rPr>
            </w:r>
            <w:r w:rsidR="00046D3C">
              <w:rPr>
                <w:noProof/>
                <w:webHidden/>
              </w:rPr>
              <w:fldChar w:fldCharType="separate"/>
            </w:r>
            <w:r w:rsidR="00046D3C">
              <w:rPr>
                <w:noProof/>
                <w:webHidden/>
              </w:rPr>
              <w:t>51</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904" w:history="1">
            <w:r w:rsidR="00046D3C" w:rsidRPr="002E03F5">
              <w:rPr>
                <w:rStyle w:val="Hiperhivatkozs"/>
                <w:noProof/>
              </w:rPr>
              <w:t>5.5</w:t>
            </w:r>
            <w:r w:rsidR="00046D3C">
              <w:rPr>
                <w:rFonts w:asciiTheme="minorHAnsi" w:eastAsiaTheme="minorEastAsia" w:hAnsiTheme="minorHAnsi" w:cstheme="minorBidi"/>
                <w:noProof/>
                <w:sz w:val="22"/>
                <w:szCs w:val="22"/>
              </w:rPr>
              <w:tab/>
            </w:r>
            <w:r w:rsidR="00046D3C" w:rsidRPr="002E03F5">
              <w:rPr>
                <w:rStyle w:val="Hiperhivatkozs"/>
                <w:noProof/>
              </w:rPr>
              <w:t>Felhő detektáló modul</w:t>
            </w:r>
            <w:r w:rsidR="00046D3C">
              <w:rPr>
                <w:noProof/>
                <w:webHidden/>
              </w:rPr>
              <w:tab/>
            </w:r>
            <w:r w:rsidR="00046D3C">
              <w:rPr>
                <w:noProof/>
                <w:webHidden/>
              </w:rPr>
              <w:fldChar w:fldCharType="begin"/>
            </w:r>
            <w:r w:rsidR="00046D3C">
              <w:rPr>
                <w:noProof/>
                <w:webHidden/>
              </w:rPr>
              <w:instrText xml:space="preserve"> PAGEREF _Toc407915904 \h </w:instrText>
            </w:r>
            <w:r w:rsidR="00046D3C">
              <w:rPr>
                <w:noProof/>
                <w:webHidden/>
              </w:rPr>
            </w:r>
            <w:r w:rsidR="00046D3C">
              <w:rPr>
                <w:noProof/>
                <w:webHidden/>
              </w:rPr>
              <w:fldChar w:fldCharType="separate"/>
            </w:r>
            <w:r w:rsidR="00046D3C">
              <w:rPr>
                <w:noProof/>
                <w:webHidden/>
              </w:rPr>
              <w:t>52</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905" w:history="1">
            <w:r w:rsidR="00046D3C" w:rsidRPr="002E03F5">
              <w:rPr>
                <w:rStyle w:val="Hiperhivatkozs"/>
                <w:noProof/>
              </w:rPr>
              <w:t>5.6</w:t>
            </w:r>
            <w:r w:rsidR="00046D3C">
              <w:rPr>
                <w:rFonts w:asciiTheme="minorHAnsi" w:eastAsiaTheme="minorEastAsia" w:hAnsiTheme="minorHAnsi" w:cstheme="minorBidi"/>
                <w:noProof/>
                <w:sz w:val="22"/>
                <w:szCs w:val="22"/>
              </w:rPr>
              <w:tab/>
            </w:r>
            <w:r w:rsidR="00046D3C" w:rsidRPr="002E03F5">
              <w:rPr>
                <w:rStyle w:val="Hiperhivatkozs"/>
                <w:noProof/>
              </w:rPr>
              <w:t>Magassági szélirány detektálása modul</w:t>
            </w:r>
            <w:r w:rsidR="00046D3C">
              <w:rPr>
                <w:noProof/>
                <w:webHidden/>
              </w:rPr>
              <w:tab/>
            </w:r>
            <w:r w:rsidR="00046D3C">
              <w:rPr>
                <w:noProof/>
                <w:webHidden/>
              </w:rPr>
              <w:fldChar w:fldCharType="begin"/>
            </w:r>
            <w:r w:rsidR="00046D3C">
              <w:rPr>
                <w:noProof/>
                <w:webHidden/>
              </w:rPr>
              <w:instrText xml:space="preserve"> PAGEREF _Toc407915905 \h </w:instrText>
            </w:r>
            <w:r w:rsidR="00046D3C">
              <w:rPr>
                <w:noProof/>
                <w:webHidden/>
              </w:rPr>
            </w:r>
            <w:r w:rsidR="00046D3C">
              <w:rPr>
                <w:noProof/>
                <w:webHidden/>
              </w:rPr>
              <w:fldChar w:fldCharType="separate"/>
            </w:r>
            <w:r w:rsidR="00046D3C">
              <w:rPr>
                <w:noProof/>
                <w:webHidden/>
              </w:rPr>
              <w:t>55</w:t>
            </w:r>
            <w:r w:rsidR="00046D3C">
              <w:rPr>
                <w:noProof/>
                <w:webHidden/>
              </w:rPr>
              <w:fldChar w:fldCharType="end"/>
            </w:r>
          </w:hyperlink>
        </w:p>
        <w:p w:rsidR="00046D3C" w:rsidRDefault="0046579A">
          <w:pPr>
            <w:pStyle w:val="TJ2"/>
            <w:tabs>
              <w:tab w:val="left" w:pos="1320"/>
              <w:tab w:val="right" w:leader="dot" w:pos="8500"/>
            </w:tabs>
            <w:rPr>
              <w:rFonts w:asciiTheme="minorHAnsi" w:eastAsiaTheme="minorEastAsia" w:hAnsiTheme="minorHAnsi" w:cstheme="minorBidi"/>
              <w:noProof/>
              <w:sz w:val="22"/>
              <w:szCs w:val="22"/>
            </w:rPr>
          </w:pPr>
          <w:hyperlink w:anchor="_Toc407915906" w:history="1">
            <w:r w:rsidR="00046D3C" w:rsidRPr="002E03F5">
              <w:rPr>
                <w:rStyle w:val="Hiperhivatkozs"/>
                <w:noProof/>
              </w:rPr>
              <w:t>5.7</w:t>
            </w:r>
            <w:r w:rsidR="00046D3C">
              <w:rPr>
                <w:rFonts w:asciiTheme="minorHAnsi" w:eastAsiaTheme="minorEastAsia" w:hAnsiTheme="minorHAnsi" w:cstheme="minorBidi"/>
                <w:noProof/>
                <w:sz w:val="22"/>
                <w:szCs w:val="22"/>
              </w:rPr>
              <w:tab/>
            </w:r>
            <w:r w:rsidR="00046D3C" w:rsidRPr="002E03F5">
              <w:rPr>
                <w:rStyle w:val="Hiperhivatkozs"/>
                <w:noProof/>
              </w:rPr>
              <w:t>Esőzés detektálása modul</w:t>
            </w:r>
            <w:r w:rsidR="00046D3C">
              <w:rPr>
                <w:noProof/>
                <w:webHidden/>
              </w:rPr>
              <w:tab/>
            </w:r>
            <w:r w:rsidR="00046D3C">
              <w:rPr>
                <w:noProof/>
                <w:webHidden/>
              </w:rPr>
              <w:fldChar w:fldCharType="begin"/>
            </w:r>
            <w:r w:rsidR="00046D3C">
              <w:rPr>
                <w:noProof/>
                <w:webHidden/>
              </w:rPr>
              <w:instrText xml:space="preserve"> PAGEREF _Toc407915906 \h </w:instrText>
            </w:r>
            <w:r w:rsidR="00046D3C">
              <w:rPr>
                <w:noProof/>
                <w:webHidden/>
              </w:rPr>
            </w:r>
            <w:r w:rsidR="00046D3C">
              <w:rPr>
                <w:noProof/>
                <w:webHidden/>
              </w:rPr>
              <w:fldChar w:fldCharType="separate"/>
            </w:r>
            <w:r w:rsidR="00046D3C">
              <w:rPr>
                <w:noProof/>
                <w:webHidden/>
              </w:rPr>
              <w:t>56</w:t>
            </w:r>
            <w:r w:rsidR="00046D3C">
              <w:rPr>
                <w:noProof/>
                <w:webHidden/>
              </w:rPr>
              <w:fldChar w:fldCharType="end"/>
            </w:r>
          </w:hyperlink>
        </w:p>
        <w:p w:rsidR="00046D3C" w:rsidRDefault="0046579A">
          <w:pPr>
            <w:pStyle w:val="TJ1"/>
            <w:tabs>
              <w:tab w:val="left" w:pos="880"/>
            </w:tabs>
            <w:rPr>
              <w:rFonts w:asciiTheme="minorHAnsi" w:eastAsiaTheme="minorEastAsia" w:hAnsiTheme="minorHAnsi" w:cstheme="minorBidi"/>
              <w:noProof/>
              <w:sz w:val="22"/>
              <w:szCs w:val="22"/>
            </w:rPr>
          </w:pPr>
          <w:hyperlink w:anchor="_Toc407915907" w:history="1">
            <w:r w:rsidR="00046D3C" w:rsidRPr="002E03F5">
              <w:rPr>
                <w:rStyle w:val="Hiperhivatkozs"/>
                <w:noProof/>
              </w:rPr>
              <w:t>6</w:t>
            </w:r>
            <w:r w:rsidR="00046D3C">
              <w:rPr>
                <w:rFonts w:asciiTheme="minorHAnsi" w:eastAsiaTheme="minorEastAsia" w:hAnsiTheme="minorHAnsi" w:cstheme="minorBidi"/>
                <w:noProof/>
                <w:sz w:val="22"/>
                <w:szCs w:val="22"/>
              </w:rPr>
              <w:tab/>
            </w:r>
            <w:r w:rsidR="00046D3C" w:rsidRPr="002E03F5">
              <w:rPr>
                <w:rStyle w:val="Hiperhivatkozs"/>
                <w:noProof/>
              </w:rPr>
              <w:t>Továbbfejlesztési lehetőségek</w:t>
            </w:r>
            <w:r w:rsidR="00046D3C">
              <w:rPr>
                <w:noProof/>
                <w:webHidden/>
              </w:rPr>
              <w:tab/>
            </w:r>
            <w:r w:rsidR="00046D3C">
              <w:rPr>
                <w:noProof/>
                <w:webHidden/>
              </w:rPr>
              <w:fldChar w:fldCharType="begin"/>
            </w:r>
            <w:r w:rsidR="00046D3C">
              <w:rPr>
                <w:noProof/>
                <w:webHidden/>
              </w:rPr>
              <w:instrText xml:space="preserve"> PAGEREF _Toc407915907 \h </w:instrText>
            </w:r>
            <w:r w:rsidR="00046D3C">
              <w:rPr>
                <w:noProof/>
                <w:webHidden/>
              </w:rPr>
            </w:r>
            <w:r w:rsidR="00046D3C">
              <w:rPr>
                <w:noProof/>
                <w:webHidden/>
              </w:rPr>
              <w:fldChar w:fldCharType="separate"/>
            </w:r>
            <w:r w:rsidR="00046D3C">
              <w:rPr>
                <w:noProof/>
                <w:webHidden/>
              </w:rPr>
              <w:t>57</w:t>
            </w:r>
            <w:r w:rsidR="00046D3C">
              <w:rPr>
                <w:noProof/>
                <w:webHidden/>
              </w:rPr>
              <w:fldChar w:fldCharType="end"/>
            </w:r>
          </w:hyperlink>
        </w:p>
        <w:p w:rsidR="00046D3C" w:rsidRDefault="0046579A">
          <w:pPr>
            <w:pStyle w:val="TJ1"/>
            <w:tabs>
              <w:tab w:val="left" w:pos="880"/>
            </w:tabs>
            <w:rPr>
              <w:rFonts w:asciiTheme="minorHAnsi" w:eastAsiaTheme="minorEastAsia" w:hAnsiTheme="minorHAnsi" w:cstheme="minorBidi"/>
              <w:noProof/>
              <w:sz w:val="22"/>
              <w:szCs w:val="22"/>
            </w:rPr>
          </w:pPr>
          <w:hyperlink w:anchor="_Toc407915908" w:history="1">
            <w:r w:rsidR="00046D3C" w:rsidRPr="002E03F5">
              <w:rPr>
                <w:rStyle w:val="Hiperhivatkozs"/>
                <w:noProof/>
              </w:rPr>
              <w:t>7</w:t>
            </w:r>
            <w:r w:rsidR="00046D3C">
              <w:rPr>
                <w:rFonts w:asciiTheme="minorHAnsi" w:eastAsiaTheme="minorEastAsia" w:hAnsiTheme="minorHAnsi" w:cstheme="minorBidi"/>
                <w:noProof/>
                <w:sz w:val="22"/>
                <w:szCs w:val="22"/>
              </w:rPr>
              <w:tab/>
            </w:r>
            <w:r w:rsidR="00046D3C" w:rsidRPr="002E03F5">
              <w:rPr>
                <w:rStyle w:val="Hiperhivatkozs"/>
                <w:noProof/>
              </w:rPr>
              <w:t>Összegzés</w:t>
            </w:r>
            <w:r w:rsidR="00046D3C">
              <w:rPr>
                <w:noProof/>
                <w:webHidden/>
              </w:rPr>
              <w:tab/>
            </w:r>
            <w:r w:rsidR="00046D3C">
              <w:rPr>
                <w:noProof/>
                <w:webHidden/>
              </w:rPr>
              <w:fldChar w:fldCharType="begin"/>
            </w:r>
            <w:r w:rsidR="00046D3C">
              <w:rPr>
                <w:noProof/>
                <w:webHidden/>
              </w:rPr>
              <w:instrText xml:space="preserve"> PAGEREF _Toc407915908 \h </w:instrText>
            </w:r>
            <w:r w:rsidR="00046D3C">
              <w:rPr>
                <w:noProof/>
                <w:webHidden/>
              </w:rPr>
            </w:r>
            <w:r w:rsidR="00046D3C">
              <w:rPr>
                <w:noProof/>
                <w:webHidden/>
              </w:rPr>
              <w:fldChar w:fldCharType="separate"/>
            </w:r>
            <w:r w:rsidR="00046D3C">
              <w:rPr>
                <w:noProof/>
                <w:webHidden/>
              </w:rPr>
              <w:t>58</w:t>
            </w:r>
            <w:r w:rsidR="00046D3C">
              <w:rPr>
                <w:noProof/>
                <w:webHidden/>
              </w:rPr>
              <w:fldChar w:fldCharType="end"/>
            </w:r>
          </w:hyperlink>
        </w:p>
        <w:p w:rsidR="00046D3C" w:rsidRDefault="0046579A">
          <w:pPr>
            <w:pStyle w:val="TJ1"/>
            <w:tabs>
              <w:tab w:val="left" w:pos="880"/>
            </w:tabs>
            <w:rPr>
              <w:rFonts w:asciiTheme="minorHAnsi" w:eastAsiaTheme="minorEastAsia" w:hAnsiTheme="minorHAnsi" w:cstheme="minorBidi"/>
              <w:noProof/>
              <w:sz w:val="22"/>
              <w:szCs w:val="22"/>
            </w:rPr>
          </w:pPr>
          <w:hyperlink w:anchor="_Toc407915909" w:history="1">
            <w:r w:rsidR="00046D3C" w:rsidRPr="002E03F5">
              <w:rPr>
                <w:rStyle w:val="Hiperhivatkozs"/>
                <w:noProof/>
              </w:rPr>
              <w:t>8</w:t>
            </w:r>
            <w:r w:rsidR="00046D3C">
              <w:rPr>
                <w:rFonts w:asciiTheme="minorHAnsi" w:eastAsiaTheme="minorEastAsia" w:hAnsiTheme="minorHAnsi" w:cstheme="minorBidi"/>
                <w:noProof/>
                <w:sz w:val="22"/>
                <w:szCs w:val="22"/>
              </w:rPr>
              <w:tab/>
            </w:r>
            <w:r w:rsidR="00046D3C" w:rsidRPr="002E03F5">
              <w:rPr>
                <w:rStyle w:val="Hiperhivatkozs"/>
                <w:noProof/>
              </w:rPr>
              <w:t>Summary</w:t>
            </w:r>
            <w:r w:rsidR="00046D3C">
              <w:rPr>
                <w:noProof/>
                <w:webHidden/>
              </w:rPr>
              <w:tab/>
            </w:r>
            <w:r w:rsidR="00046D3C">
              <w:rPr>
                <w:noProof/>
                <w:webHidden/>
              </w:rPr>
              <w:fldChar w:fldCharType="begin"/>
            </w:r>
            <w:r w:rsidR="00046D3C">
              <w:rPr>
                <w:noProof/>
                <w:webHidden/>
              </w:rPr>
              <w:instrText xml:space="preserve"> PAGEREF _Toc407915909 \h </w:instrText>
            </w:r>
            <w:r w:rsidR="00046D3C">
              <w:rPr>
                <w:noProof/>
                <w:webHidden/>
              </w:rPr>
            </w:r>
            <w:r w:rsidR="00046D3C">
              <w:rPr>
                <w:noProof/>
                <w:webHidden/>
              </w:rPr>
              <w:fldChar w:fldCharType="separate"/>
            </w:r>
            <w:r w:rsidR="00046D3C">
              <w:rPr>
                <w:noProof/>
                <w:webHidden/>
              </w:rPr>
              <w:t>60</w:t>
            </w:r>
            <w:r w:rsidR="00046D3C">
              <w:rPr>
                <w:noProof/>
                <w:webHidden/>
              </w:rPr>
              <w:fldChar w:fldCharType="end"/>
            </w:r>
          </w:hyperlink>
        </w:p>
        <w:p w:rsidR="00046D3C" w:rsidRDefault="0046579A">
          <w:pPr>
            <w:pStyle w:val="TJ1"/>
            <w:tabs>
              <w:tab w:val="left" w:pos="880"/>
            </w:tabs>
            <w:rPr>
              <w:rFonts w:asciiTheme="minorHAnsi" w:eastAsiaTheme="minorEastAsia" w:hAnsiTheme="minorHAnsi" w:cstheme="minorBidi"/>
              <w:noProof/>
              <w:sz w:val="22"/>
              <w:szCs w:val="22"/>
            </w:rPr>
          </w:pPr>
          <w:hyperlink w:anchor="_Toc407915910" w:history="1">
            <w:r w:rsidR="00046D3C" w:rsidRPr="002E03F5">
              <w:rPr>
                <w:rStyle w:val="Hiperhivatkozs"/>
                <w:noProof/>
              </w:rPr>
              <w:t>9</w:t>
            </w:r>
            <w:r w:rsidR="00046D3C">
              <w:rPr>
                <w:rFonts w:asciiTheme="minorHAnsi" w:eastAsiaTheme="minorEastAsia" w:hAnsiTheme="minorHAnsi" w:cstheme="minorBidi"/>
                <w:noProof/>
                <w:sz w:val="22"/>
                <w:szCs w:val="22"/>
              </w:rPr>
              <w:tab/>
            </w:r>
            <w:r w:rsidR="00046D3C" w:rsidRPr="002E03F5">
              <w:rPr>
                <w:rStyle w:val="Hiperhivatkozs"/>
                <w:noProof/>
              </w:rPr>
              <w:t>Mellékletek</w:t>
            </w:r>
            <w:r w:rsidR="00046D3C">
              <w:rPr>
                <w:noProof/>
                <w:webHidden/>
              </w:rPr>
              <w:tab/>
            </w:r>
            <w:r w:rsidR="00046D3C">
              <w:rPr>
                <w:noProof/>
                <w:webHidden/>
              </w:rPr>
              <w:fldChar w:fldCharType="begin"/>
            </w:r>
            <w:r w:rsidR="00046D3C">
              <w:rPr>
                <w:noProof/>
                <w:webHidden/>
              </w:rPr>
              <w:instrText xml:space="preserve"> PAGEREF _Toc407915910 \h </w:instrText>
            </w:r>
            <w:r w:rsidR="00046D3C">
              <w:rPr>
                <w:noProof/>
                <w:webHidden/>
              </w:rPr>
            </w:r>
            <w:r w:rsidR="00046D3C">
              <w:rPr>
                <w:noProof/>
                <w:webHidden/>
              </w:rPr>
              <w:fldChar w:fldCharType="separate"/>
            </w:r>
            <w:r w:rsidR="00046D3C">
              <w:rPr>
                <w:noProof/>
                <w:webHidden/>
              </w:rPr>
              <w:t>62</w:t>
            </w:r>
            <w:r w:rsidR="00046D3C">
              <w:rPr>
                <w:noProof/>
                <w:webHidden/>
              </w:rPr>
              <w:fldChar w:fldCharType="end"/>
            </w:r>
          </w:hyperlink>
        </w:p>
        <w:p w:rsidR="00046D3C" w:rsidRDefault="0046579A">
          <w:pPr>
            <w:pStyle w:val="TJ1"/>
            <w:tabs>
              <w:tab w:val="left" w:pos="1100"/>
            </w:tabs>
            <w:rPr>
              <w:rFonts w:asciiTheme="minorHAnsi" w:eastAsiaTheme="minorEastAsia" w:hAnsiTheme="minorHAnsi" w:cstheme="minorBidi"/>
              <w:noProof/>
              <w:sz w:val="22"/>
              <w:szCs w:val="22"/>
            </w:rPr>
          </w:pPr>
          <w:hyperlink w:anchor="_Toc407915911" w:history="1">
            <w:r w:rsidR="00046D3C" w:rsidRPr="002E03F5">
              <w:rPr>
                <w:rStyle w:val="Hiperhivatkozs"/>
                <w:noProof/>
              </w:rPr>
              <w:t>10</w:t>
            </w:r>
            <w:r w:rsidR="00046D3C">
              <w:rPr>
                <w:rFonts w:asciiTheme="minorHAnsi" w:eastAsiaTheme="minorEastAsia" w:hAnsiTheme="minorHAnsi" w:cstheme="minorBidi"/>
                <w:noProof/>
                <w:sz w:val="22"/>
                <w:szCs w:val="22"/>
              </w:rPr>
              <w:tab/>
            </w:r>
            <w:r w:rsidR="00046D3C" w:rsidRPr="002E03F5">
              <w:rPr>
                <w:rStyle w:val="Hiperhivatkozs"/>
                <w:noProof/>
              </w:rPr>
              <w:t>Irodalomjegyzék</w:t>
            </w:r>
            <w:r w:rsidR="00046D3C">
              <w:rPr>
                <w:noProof/>
                <w:webHidden/>
              </w:rPr>
              <w:tab/>
            </w:r>
            <w:r w:rsidR="00046D3C">
              <w:rPr>
                <w:noProof/>
                <w:webHidden/>
              </w:rPr>
              <w:fldChar w:fldCharType="begin"/>
            </w:r>
            <w:r w:rsidR="00046D3C">
              <w:rPr>
                <w:noProof/>
                <w:webHidden/>
              </w:rPr>
              <w:instrText xml:space="preserve"> PAGEREF _Toc407915911 \h </w:instrText>
            </w:r>
            <w:r w:rsidR="00046D3C">
              <w:rPr>
                <w:noProof/>
                <w:webHidden/>
              </w:rPr>
            </w:r>
            <w:r w:rsidR="00046D3C">
              <w:rPr>
                <w:noProof/>
                <w:webHidden/>
              </w:rPr>
              <w:fldChar w:fldCharType="separate"/>
            </w:r>
            <w:r w:rsidR="00046D3C">
              <w:rPr>
                <w:noProof/>
                <w:webHidden/>
              </w:rPr>
              <w:t>68</w:t>
            </w:r>
            <w:r w:rsidR="00046D3C">
              <w:rPr>
                <w:noProof/>
                <w:webHidden/>
              </w:rPr>
              <w:fldChar w:fldCharType="end"/>
            </w:r>
          </w:hyperlink>
        </w:p>
        <w:p w:rsidR="00046D3C" w:rsidRDefault="0046579A">
          <w:pPr>
            <w:pStyle w:val="TJ1"/>
            <w:tabs>
              <w:tab w:val="left" w:pos="1100"/>
            </w:tabs>
            <w:rPr>
              <w:rFonts w:asciiTheme="minorHAnsi" w:eastAsiaTheme="minorEastAsia" w:hAnsiTheme="minorHAnsi" w:cstheme="minorBidi"/>
              <w:noProof/>
              <w:sz w:val="22"/>
              <w:szCs w:val="22"/>
            </w:rPr>
          </w:pPr>
          <w:hyperlink w:anchor="_Toc407915912" w:history="1">
            <w:r w:rsidR="00046D3C" w:rsidRPr="002E03F5">
              <w:rPr>
                <w:rStyle w:val="Hiperhivatkozs"/>
                <w:noProof/>
              </w:rPr>
              <w:t>11</w:t>
            </w:r>
            <w:r w:rsidR="00046D3C">
              <w:rPr>
                <w:rFonts w:asciiTheme="minorHAnsi" w:eastAsiaTheme="minorEastAsia" w:hAnsiTheme="minorHAnsi" w:cstheme="minorBidi"/>
                <w:noProof/>
                <w:sz w:val="22"/>
                <w:szCs w:val="22"/>
              </w:rPr>
              <w:tab/>
            </w:r>
            <w:r w:rsidR="00046D3C" w:rsidRPr="002E03F5">
              <w:rPr>
                <w:rStyle w:val="Hiperhivatkozs"/>
                <w:noProof/>
              </w:rPr>
              <w:t>Ábrajegyzék</w:t>
            </w:r>
            <w:r w:rsidR="00046D3C">
              <w:rPr>
                <w:noProof/>
                <w:webHidden/>
              </w:rPr>
              <w:tab/>
            </w:r>
            <w:r w:rsidR="00046D3C">
              <w:rPr>
                <w:noProof/>
                <w:webHidden/>
              </w:rPr>
              <w:fldChar w:fldCharType="begin"/>
            </w:r>
            <w:r w:rsidR="00046D3C">
              <w:rPr>
                <w:noProof/>
                <w:webHidden/>
              </w:rPr>
              <w:instrText xml:space="preserve"> PAGEREF _Toc407915912 \h </w:instrText>
            </w:r>
            <w:r w:rsidR="00046D3C">
              <w:rPr>
                <w:noProof/>
                <w:webHidden/>
              </w:rPr>
            </w:r>
            <w:r w:rsidR="00046D3C">
              <w:rPr>
                <w:noProof/>
                <w:webHidden/>
              </w:rPr>
              <w:fldChar w:fldCharType="separate"/>
            </w:r>
            <w:r w:rsidR="00046D3C">
              <w:rPr>
                <w:noProof/>
                <w:webHidden/>
              </w:rPr>
              <w:t>70</w:t>
            </w:r>
            <w:r w:rsidR="00046D3C">
              <w:rPr>
                <w:noProof/>
                <w:webHidden/>
              </w:rPr>
              <w:fldChar w:fldCharType="end"/>
            </w:r>
          </w:hyperlink>
        </w:p>
        <w:p w:rsidR="00AF24CC" w:rsidRPr="00377F14" w:rsidRDefault="001A6525">
          <w:r w:rsidRPr="00377F14">
            <w:rPr>
              <w:b/>
              <w:bCs/>
            </w:rPr>
            <w:fldChar w:fldCharType="end"/>
          </w:r>
        </w:p>
      </w:sdtContent>
    </w:sdt>
    <w:p w:rsidR="00AF24CC" w:rsidRPr="00377F14" w:rsidRDefault="00AF24CC" w:rsidP="00AF24CC"/>
    <w:p w:rsidR="00783418" w:rsidRPr="00377F14" w:rsidRDefault="00F2142D" w:rsidP="001251E3">
      <w:pPr>
        <w:pStyle w:val="Cmsor1"/>
      </w:pPr>
      <w:r w:rsidRPr="00377F14">
        <w:br w:type="page"/>
      </w:r>
      <w:bookmarkStart w:id="1" w:name="_Toc369881013"/>
      <w:bookmarkStart w:id="2" w:name="_Toc371356718"/>
      <w:bookmarkStart w:id="3" w:name="_Toc385287709"/>
      <w:bookmarkStart w:id="4" w:name="_Toc369881017"/>
    </w:p>
    <w:p w:rsidR="0094134C" w:rsidRPr="00377F14" w:rsidRDefault="0094134C" w:rsidP="00C726CC">
      <w:pPr>
        <w:pStyle w:val="Cmsor1"/>
        <w:numPr>
          <w:ilvl w:val="0"/>
          <w:numId w:val="20"/>
        </w:numPr>
      </w:pPr>
      <w:bookmarkStart w:id="5" w:name="_Toc407915865"/>
      <w:r w:rsidRPr="00377F14">
        <w:lastRenderedPageBreak/>
        <w:t>Rendszer célja</w:t>
      </w:r>
      <w:bookmarkEnd w:id="1"/>
      <w:bookmarkEnd w:id="2"/>
      <w:bookmarkEnd w:id="3"/>
      <w:bookmarkEnd w:id="5"/>
    </w:p>
    <w:p w:rsidR="0094134C" w:rsidRPr="00377F14" w:rsidRDefault="0094134C" w:rsidP="00C726CC">
      <w:pPr>
        <w:pStyle w:val="Cmsor2"/>
        <w:rPr>
          <w:rFonts w:cs="Times New Roman"/>
        </w:rPr>
      </w:pPr>
      <w:bookmarkStart w:id="6" w:name="_Toc371356719"/>
      <w:bookmarkStart w:id="7" w:name="_Toc385287710"/>
      <w:bookmarkStart w:id="8" w:name="_Toc407915866"/>
      <w:r w:rsidRPr="00377F14">
        <w:rPr>
          <w:rFonts w:cs="Times New Roman"/>
        </w:rPr>
        <w:t>Észlelők munkájának támogatása</w:t>
      </w:r>
      <w:bookmarkEnd w:id="6"/>
      <w:bookmarkEnd w:id="7"/>
      <w:bookmarkEnd w:id="8"/>
    </w:p>
    <w:p w:rsidR="0094134C" w:rsidRPr="00377F14" w:rsidRDefault="0094134C" w:rsidP="006F6FF8">
      <w:r w:rsidRPr="00377F14">
        <w:t>Az Országos Meteorológiai Szolgálat</w:t>
      </w:r>
      <w:r w:rsidR="00887B42" w:rsidRPr="00377F14">
        <w:t xml:space="preserve"> (továbbiakban OMSZ)</w:t>
      </w:r>
      <w:r w:rsidRPr="00377F14">
        <w:t xml:space="preserve"> észlelő állomásain – például Siófokon – mana</w:t>
      </w:r>
      <w:r w:rsidR="00D92887" w:rsidRPr="00377F14">
        <w:t>pság az időjárási jelenségek</w:t>
      </w:r>
      <w:r w:rsidR="00B22351">
        <w:t xml:space="preserve"> jelenetős részének</w:t>
      </w:r>
      <w:r w:rsidR="00D92887" w:rsidRPr="00377F14">
        <w:t xml:space="preserve"> </w:t>
      </w:r>
      <w:r w:rsidRPr="00377F14">
        <w:t>mérése még becsléssel, az észlelők által történik. E</w:t>
      </w:r>
      <w:r w:rsidR="00B22351">
        <w:t>zek közül néhány megfigyelést</w:t>
      </w:r>
      <w:r w:rsidRPr="00377F14">
        <w:t xml:space="preserve"> kihelyezett kamerák - például a meteorológiai </w:t>
      </w:r>
      <w:r w:rsidR="006F2538" w:rsidRPr="00377F14">
        <w:t>"</w:t>
      </w:r>
      <w:r w:rsidRPr="00377F14">
        <w:t>webkamerák</w:t>
      </w:r>
      <w:r w:rsidR="006F2538" w:rsidRPr="00377F14">
        <w:t>"</w:t>
      </w:r>
      <w:r w:rsidRPr="00377F14">
        <w:t xml:space="preserve"> – segítségével is el lehetne végezni. Továbbá olyan helyeken is sikerrel alkalmazható a képfeldolgozás, ahol nincsenek állomások csak kamerák, így ott is becsléseke</w:t>
      </w:r>
      <w:r w:rsidR="00887B42" w:rsidRPr="00377F14">
        <w:t>t tehetnénk adatokra.</w:t>
      </w:r>
    </w:p>
    <w:p w:rsidR="00887B42" w:rsidRPr="00377F14" w:rsidRDefault="000F7444" w:rsidP="006F6FF8">
      <w:r w:rsidRPr="00377F14">
        <w:t>Projektünk az OMSZ nagyfokú támogatása mellett indult fejlődésnek. Hasznos szakmai i</w:t>
      </w:r>
      <w:r w:rsidR="00093A10" w:rsidRPr="00377F14">
        <w:t>nformációkat és tömérdek</w:t>
      </w:r>
      <w:r w:rsidRPr="00377F14">
        <w:t xml:space="preserve"> nagy felbontású képet szolgáltattak nekünk, amelyek nagyban segítették a munkánkat.</w:t>
      </w:r>
      <w:r w:rsidR="00696A73" w:rsidRPr="00377F14">
        <w:t xml:space="preserve"> Emellett sikerült szert tennünk egy, a kihelyezett kamerákkal megegyező felépítésű gépre, búrával és fűtő rendszerrel együtt, amivel a képek mennyiségét tovább növelhettük</w:t>
      </w:r>
      <w:r w:rsidR="0051473A" w:rsidRPr="00377F14">
        <w:t>, és teljes mértékben reprodukálni tudtuk az éles környezetet</w:t>
      </w:r>
      <w:r w:rsidR="00FA764C" w:rsidRPr="00377F14">
        <w:t>. Ilyen módon</w:t>
      </w:r>
      <w:r w:rsidR="00696A73" w:rsidRPr="00377F14">
        <w:t xml:space="preserve"> esőben készült képekhez is sikerült hozzájutni.</w:t>
      </w:r>
      <w:r w:rsidR="007F106F" w:rsidRPr="00377F14">
        <w:t xml:space="preserve"> Mindezek mellé az észlelések során készített hivatalos dokumentu</w:t>
      </w:r>
      <w:r w:rsidR="00686A34" w:rsidRPr="00377F14">
        <w:t>m</w:t>
      </w:r>
      <w:r w:rsidR="007F106F" w:rsidRPr="00377F14">
        <w:t xml:space="preserve"> is elérhetővé </w:t>
      </w:r>
      <w:r w:rsidR="00686A34" w:rsidRPr="00377F14">
        <w:t>vált</w:t>
      </w:r>
      <w:r w:rsidR="007F106F" w:rsidRPr="00377F14">
        <w:t xml:space="preserve"> számunkra, ami le</w:t>
      </w:r>
      <w:r w:rsidR="000F129A" w:rsidRPr="00377F14">
        <w:t>hetővé tette a tesztek pontos elvégzését, és így elősegítette a statisztikák, grafikonok elkészítését</w:t>
      </w:r>
      <w:r w:rsidR="007F106F" w:rsidRPr="00377F14">
        <w:t>.</w:t>
      </w:r>
      <w:r w:rsidRPr="00377F14">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Pr="00377F14" w:rsidRDefault="00B94E89" w:rsidP="0094134C">
      <w:pPr>
        <w:spacing w:before="120"/>
        <w:ind w:firstLine="426"/>
      </w:pPr>
      <w:r w:rsidRPr="00377F14">
        <w:rPr>
          <w:rStyle w:val="null"/>
        </w:rPr>
        <w:t xml:space="preserve">Meg kell említeni, hogy az OMSZ </w:t>
      </w:r>
      <w:r w:rsidR="00D665D3" w:rsidRPr="00377F14">
        <w:rPr>
          <w:rStyle w:val="null"/>
        </w:rPr>
        <w:t>észlelései</w:t>
      </w:r>
      <w:r w:rsidR="00B22351">
        <w:rPr>
          <w:rStyle w:val="null"/>
        </w:rPr>
        <w:t xml:space="preserve"> többnyire</w:t>
      </w:r>
      <w:r w:rsidRPr="00377F14">
        <w:rPr>
          <w:rStyle w:val="null"/>
        </w:rPr>
        <w:t xml:space="preserve"> 1 órás időközökkel a nap 24 órájában </w:t>
      </w:r>
      <w:r w:rsidR="007E4851" w:rsidRPr="00377F14">
        <w:rPr>
          <w:rStyle w:val="null"/>
        </w:rPr>
        <w:t>történnek</w:t>
      </w:r>
      <w:r w:rsidRPr="00377F14">
        <w:rPr>
          <w:rStyle w:val="null"/>
        </w:rPr>
        <w:t>. A felhőzet vizsgálatát az észlelők teljesen a saját becs</w:t>
      </w:r>
      <w:r w:rsidR="00956500" w:rsidRPr="00377F14">
        <w:rPr>
          <w:rStyle w:val="null"/>
        </w:rPr>
        <w:t>léseikre hagyatkozva végzik</w:t>
      </w:r>
      <w:r w:rsidRPr="00377F14">
        <w:rPr>
          <w:rStyle w:val="null"/>
        </w:rPr>
        <w:t>.</w:t>
      </w:r>
      <w:r w:rsidR="00956500" w:rsidRPr="00377F14">
        <w:rPr>
          <w:rStyle w:val="null"/>
        </w:rPr>
        <w:t xml:space="preserve"> Egyes szakemberek már több mint 20 éves tapasztalattal rendelkeznek ezen a téren, de természetesen találunk új észlelőket is.</w:t>
      </w:r>
      <w:r w:rsidR="0043630F" w:rsidRPr="00377F14">
        <w:rPr>
          <w:rStyle w:val="null"/>
        </w:rPr>
        <w:t xml:space="preserve"> A becslések így eltérők, és pontatlanok lehetnek.</w:t>
      </w:r>
      <w:r w:rsidRPr="00377F14">
        <w:rPr>
          <w:rStyle w:val="null"/>
        </w:rPr>
        <w:t xml:space="preserve"> Az emberi értékelés akkor is szubjektív, ha több fő vizsgálja ugyanazt a felhőzetet. Egy ismert probléma a</w:t>
      </w:r>
      <w:r w:rsidR="00D665D3" w:rsidRPr="00377F14">
        <w:rPr>
          <w:rStyle w:val="null"/>
        </w:rPr>
        <w:t>z ún.</w:t>
      </w:r>
      <w:r w:rsidRPr="00377F14">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sidRPr="00377F14">
        <w:rPr>
          <w:rStyle w:val="null"/>
        </w:rPr>
        <w:t>n</w:t>
      </w:r>
      <w:r w:rsidRPr="00377F14">
        <w:rPr>
          <w:rStyle w:val="null"/>
        </w:rPr>
        <w:t xml:space="preserve"> az észlelők. Éppen ezért sok hasonló rendszer nem, vagy csak a statisztikák készítéséhez veszi figyelembe az </w:t>
      </w:r>
      <w:r w:rsidR="00D665D3" w:rsidRPr="00377F14">
        <w:rPr>
          <w:rStyle w:val="null"/>
        </w:rPr>
        <w:t>emberi méréseket</w:t>
      </w:r>
      <w:r w:rsidRPr="00377F14">
        <w:rPr>
          <w:rStyle w:val="null"/>
        </w:rPr>
        <w:t>. Csapadék esetén</w:t>
      </w:r>
      <w:r w:rsidR="00523B3F" w:rsidRPr="00377F14">
        <w:rPr>
          <w:rStyle w:val="null"/>
        </w:rPr>
        <w:t xml:space="preserve"> </w:t>
      </w:r>
      <w:r w:rsidRPr="00377F14">
        <w:rPr>
          <w:rStyle w:val="null"/>
        </w:rPr>
        <w:t>az észlelőket műszerek t</w:t>
      </w:r>
      <w:r w:rsidR="00D665D3" w:rsidRPr="00377F14">
        <w:rPr>
          <w:rStyle w:val="null"/>
        </w:rPr>
        <w:t>ámogatják az állomásokon, így e</w:t>
      </w:r>
      <w:r w:rsidR="002B2CD3" w:rsidRPr="00377F14">
        <w:rPr>
          <w:rStyle w:val="null"/>
        </w:rPr>
        <w:t>zeket</w:t>
      </w:r>
      <w:r w:rsidR="009D68BE" w:rsidRPr="00377F14">
        <w:rPr>
          <w:rStyle w:val="null"/>
        </w:rPr>
        <w:t xml:space="preserve"> a</w:t>
      </w:r>
      <w:r w:rsidR="00841985" w:rsidRPr="00377F14">
        <w:rPr>
          <w:rStyle w:val="null"/>
        </w:rPr>
        <w:t xml:space="preserve"> meteorológiai adatokat</w:t>
      </w:r>
      <w:r w:rsidRPr="00377F14">
        <w:rPr>
          <w:rStyle w:val="null"/>
        </w:rPr>
        <w:t xml:space="preserve"> pontosan tudják feljegyezni.</w:t>
      </w:r>
      <w:r w:rsidR="0079072D" w:rsidRPr="00377F14">
        <w:rPr>
          <w:rStyle w:val="null"/>
        </w:rPr>
        <w:t xml:space="preserve"> Ezzel szemben a kamerák mellé nincsenek ilyen műszerek kihelyezve, így ott a csapadék mennyiségét illetve jelenlétét nem mérik</w:t>
      </w:r>
      <w:r w:rsidR="00141CDF" w:rsidRPr="00377F14">
        <w:rPr>
          <w:rStyle w:val="null"/>
        </w:rPr>
        <w:t>, míg a már jelen lévő kamerák segítségével ez lehetséges lenne</w:t>
      </w:r>
      <w:r w:rsidR="0079072D" w:rsidRPr="00377F14">
        <w:rPr>
          <w:rStyle w:val="null"/>
        </w:rPr>
        <w:t>.</w:t>
      </w:r>
      <w:r w:rsidRPr="00377F14">
        <w:rPr>
          <w:rStyle w:val="null"/>
        </w:rPr>
        <w:t xml:space="preserve"> </w:t>
      </w:r>
      <w:r w:rsidR="00D665D3" w:rsidRPr="00377F14">
        <w:rPr>
          <w:rStyle w:val="null"/>
        </w:rPr>
        <w:t>M</w:t>
      </w:r>
      <w:r w:rsidRPr="00377F14">
        <w:rPr>
          <w:rStyle w:val="null"/>
        </w:rPr>
        <w:t>egállapítható, hogy igazán pontos eredmény</w:t>
      </w:r>
      <w:r w:rsidR="00507923" w:rsidRPr="00377F14">
        <w:rPr>
          <w:rStyle w:val="null"/>
        </w:rPr>
        <w:t>eket</w:t>
      </w:r>
      <w:r w:rsidRPr="00377F14">
        <w:rPr>
          <w:rStyle w:val="null"/>
        </w:rPr>
        <w:t xml:space="preserve"> a</w:t>
      </w:r>
      <w:r w:rsidR="0064568D" w:rsidRPr="00377F14">
        <w:rPr>
          <w:rStyle w:val="null"/>
        </w:rPr>
        <w:t>z</w:t>
      </w:r>
      <w:r w:rsidRPr="00377F14">
        <w:rPr>
          <w:rStyle w:val="null"/>
        </w:rPr>
        <w:t xml:space="preserve"> informatikai rendszerek és az emberi becslések együttes alkalmazásával kaphatunk.</w:t>
      </w:r>
    </w:p>
    <w:p w:rsidR="0094134C" w:rsidRPr="00377F14" w:rsidRDefault="00D665D3" w:rsidP="002159A8">
      <w:pPr>
        <w:spacing w:before="120"/>
        <w:ind w:firstLine="426"/>
      </w:pPr>
      <w:r w:rsidRPr="00377F14">
        <w:t>Programunkkal</w:t>
      </w:r>
      <w:r w:rsidR="0094134C" w:rsidRPr="00377F14">
        <w:t xml:space="preserve"> te</w:t>
      </w:r>
      <w:r w:rsidRPr="00377F14">
        <w:t>hát egy olyan rendszer elkészítését tűztük ki célul</w:t>
      </w:r>
      <w:r w:rsidR="0094134C" w:rsidRPr="00377F14">
        <w:t xml:space="preserve">, </w:t>
      </w:r>
      <w:r w:rsidR="0073438E" w:rsidRPr="00377F14">
        <w:t>amellyel</w:t>
      </w:r>
      <w:r w:rsidR="0094134C" w:rsidRPr="00377F14">
        <w:t xml:space="preserve"> meg tudjuk becsülni az ég borultságát, a magassági szél irányát, az esőzés kezdetét és végét, </w:t>
      </w:r>
      <w:r w:rsidR="000F7444" w:rsidRPr="00377F14">
        <w:t>valamint</w:t>
      </w:r>
      <w:r w:rsidR="0094134C" w:rsidRPr="00377F14">
        <w:t xml:space="preserve"> a felhők típusait.</w:t>
      </w:r>
      <w:r w:rsidR="00507923" w:rsidRPr="00377F14">
        <w:t xml:space="preserve"> Megvalósítás terén ezeket a modulokat külön készítjük el, de </w:t>
      </w:r>
      <w:r w:rsidR="00507923" w:rsidRPr="00377F14">
        <w:lastRenderedPageBreak/>
        <w:t>egy közös interfész segítségével egy felületben egyesítjük, és lehetővé tesszük, hogy egymás eredményeit is felhasználhassák a pontosabb eredmények érdekében.</w:t>
      </w:r>
    </w:p>
    <w:p w:rsidR="0073438E" w:rsidRPr="00377F14" w:rsidRDefault="0094134C" w:rsidP="00C726CC">
      <w:pPr>
        <w:pStyle w:val="Cmsor2"/>
        <w:rPr>
          <w:rFonts w:cs="Times New Roman"/>
        </w:rPr>
      </w:pPr>
      <w:bookmarkStart w:id="9" w:name="_Toc371356720"/>
      <w:bookmarkStart w:id="10" w:name="_Toc385287711"/>
      <w:bookmarkStart w:id="11" w:name="_Toc407915867"/>
      <w:r w:rsidRPr="00377F14">
        <w:rPr>
          <w:rFonts w:cs="Times New Roman"/>
        </w:rPr>
        <w:t>Működtetés kényszerfeltételek mellett</w:t>
      </w:r>
      <w:bookmarkEnd w:id="9"/>
      <w:bookmarkEnd w:id="10"/>
      <w:bookmarkEnd w:id="11"/>
    </w:p>
    <w:p w:rsidR="0073438E" w:rsidRPr="00377F14" w:rsidRDefault="0073438E" w:rsidP="0073438E">
      <w:pPr>
        <w:spacing w:before="120"/>
        <w:ind w:firstLine="426"/>
      </w:pPr>
      <w:r w:rsidRPr="00377F14">
        <w:t>Az OMSZ</w:t>
      </w:r>
      <w:r w:rsidR="003B7E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2C34D2" w:rsidRPr="00377F14">
        <w:t xml:space="preserve"> specifikációjában ismertette az észlelők munkája során alkalmazott eszközöket és módszereket, melyekhez nekünk alkalmazkodnunk kellett a rendszerünk fejlesztésekor. </w:t>
      </w:r>
      <w:r w:rsidR="001830AC" w:rsidRPr="00377F14">
        <w:t xml:space="preserve">Jelenleg </w:t>
      </w:r>
      <w:r w:rsidRPr="00377F14">
        <w:t>Nikon D50 –</w:t>
      </w:r>
      <w:r w:rsidR="001830AC" w:rsidRPr="00377F14">
        <w:t xml:space="preserve"> D60 – D70 kamerák</w:t>
      </w:r>
      <w:r w:rsidR="002D555C" w:rsidRPr="00377F14">
        <w:t xml:space="preserve"> (lásd</w:t>
      </w:r>
      <w:r w:rsidR="00E14380">
        <w:t xml:space="preserve"> </w:t>
      </w:r>
      <w:r w:rsidR="00E14380">
        <w:fldChar w:fldCharType="begin"/>
      </w:r>
      <w:r w:rsidR="00E14380">
        <w:instrText xml:space="preserve"> REF _Ref406522562 \h </w:instrText>
      </w:r>
      <w:r w:rsidR="00E14380">
        <w:fldChar w:fldCharType="separate"/>
      </w:r>
      <w:r w:rsidR="00E14380">
        <w:rPr>
          <w:noProof/>
        </w:rPr>
        <w:t>1</w:t>
      </w:r>
      <w:r w:rsidR="00E14380">
        <w:t>.</w:t>
      </w:r>
      <w:r w:rsidR="00E14380">
        <w:rPr>
          <w:noProof/>
        </w:rPr>
        <w:t>1</w:t>
      </w:r>
      <w:r w:rsidR="00E14380" w:rsidRPr="00377F14">
        <w:t>. ábra</w:t>
      </w:r>
      <w:r w:rsidR="00E14380">
        <w:fldChar w:fldCharType="end"/>
      </w:r>
      <w:r w:rsidR="002D555C" w:rsidRPr="00377F14">
        <w:t>)</w:t>
      </w:r>
      <w:r w:rsidR="001830AC" w:rsidRPr="00377F14">
        <w:t xml:space="preserve"> vannak használatban</w:t>
      </w:r>
      <w:r w:rsidRPr="00377F14">
        <w:t>, nagy látószögű objektívvel.</w:t>
      </w:r>
      <w:r w:rsidR="0079704B" w:rsidRPr="00377F14">
        <w:t xml:space="preserve"> A rendszer fejlesztőinek választása azért erre a készülékre esett, mivel számítógépre csatlakoztatva különböző utasításokkal vezérelhető, így egyszerűen megoldható a képek ütemezett készítése, továbbítása más rendszerek számára. Hátránya viszont, hogy tükörreflexes, amiből adódóan gyorsabban hibásodik meg a gyakori fényképezéstől.</w:t>
      </w:r>
      <w:r w:rsidR="002C34D2" w:rsidRPr="00377F14">
        <w:t xml:space="preserve"> </w:t>
      </w:r>
      <w:r w:rsidRPr="00377F14">
        <w:t>A kamerákat burok veszi körül, ami védi a viharoktól</w:t>
      </w:r>
      <w:r w:rsidR="00462EFD" w:rsidRPr="00377F14">
        <w:t>, portól</w:t>
      </w:r>
      <w:r w:rsidRPr="00377F14">
        <w:t xml:space="preserve">, és egyedi </w:t>
      </w:r>
      <w:r w:rsidR="00462EFD" w:rsidRPr="00377F14">
        <w:t>fűtésrendszerrel rendelkezik, így nem párásodik, illetve télen-nyáron egyaránt használható</w:t>
      </w:r>
      <w:r w:rsidR="00455F44" w:rsidRPr="00377F14">
        <w:t xml:space="preserve"> </w:t>
      </w:r>
      <w:r w:rsidR="00D14BF8" w:rsidRPr="00377F14">
        <w:t>(lásd</w:t>
      </w:r>
      <w:r w:rsidR="00E14380">
        <w:t xml:space="preserve"> </w:t>
      </w:r>
      <w:r w:rsidR="00E14380">
        <w:fldChar w:fldCharType="begin"/>
      </w:r>
      <w:r w:rsidR="00E14380">
        <w:instrText xml:space="preserve"> REF _Ref406522610 \h </w:instrText>
      </w:r>
      <w:r w:rsidR="00E14380">
        <w:fldChar w:fldCharType="separate"/>
      </w:r>
      <w:r w:rsidR="00E14380">
        <w:rPr>
          <w:noProof/>
        </w:rPr>
        <w:t>1</w:t>
      </w:r>
      <w:r w:rsidR="00E14380">
        <w:t>.</w:t>
      </w:r>
      <w:r w:rsidR="00E14380">
        <w:rPr>
          <w:noProof/>
        </w:rPr>
        <w:t>2</w:t>
      </w:r>
      <w:r w:rsidR="00E14380" w:rsidRPr="00377F14">
        <w:t>. ábra</w:t>
      </w:r>
      <w:r w:rsidR="00E14380">
        <w:fldChar w:fldCharType="end"/>
      </w:r>
      <w:r w:rsidR="00D14BF8" w:rsidRPr="00377F14">
        <w:t>)</w:t>
      </w:r>
      <w:r w:rsidRPr="00377F14">
        <w:t>.</w:t>
      </w:r>
      <w:r w:rsidR="00DF57A8" w:rsidRPr="00377F14">
        <w:t xml:space="preserve"> Vezérlésüket egy speciális router végzi, amire operációs rendszer van telepítve.</w:t>
      </w:r>
      <w:r w:rsidRPr="00377F14">
        <w:t xml:space="preserve"> A kamerák jelenleg 10 perces időközökkel készítenek 1-1 képet, viszont a programunk egyes funkcióihoz</w:t>
      </w:r>
      <w:r w:rsidR="00DF57A8" w:rsidRPr="00377F14">
        <w:t xml:space="preserve"> (magassági szél irányának meghatározása, esőzés figyelése)</w:t>
      </w:r>
      <w:r w:rsidRPr="00377F14">
        <w:t xml:space="preserve"> egymás után gyorsan elkészített képek szükségesek. Sajnos az OMSZ nem biztosítja számunkra azt, hogy a fényképezőgép mi</w:t>
      </w:r>
      <w:r w:rsidR="00723F70" w:rsidRPr="00377F14">
        <w:t>nden másodpercben</w:t>
      </w:r>
      <w:r w:rsidRPr="00377F14">
        <w:t xml:space="preserve"> fényképezzen, </w:t>
      </w:r>
      <w:r w:rsidR="00723F70" w:rsidRPr="00377F14">
        <w:t>mivel a gépek tükörreflexesek, és így</w:t>
      </w:r>
      <w:r w:rsidRPr="00377F14">
        <w:t xml:space="preserve"> ezzel a kame</w:t>
      </w:r>
      <w:r w:rsidR="00763A4C">
        <w:t>rák mechanikájának</w:t>
      </w:r>
      <w:r w:rsidRPr="00377F14">
        <w:t xml:space="preserve"> a kopási folyamatát gyorsítanánk meg. Erre azt a megoldást találtuk, hogy marad a 10 perces időköz, de akkor a kamera 3-5 képet készít pár másodperc eltéréssel. Így a rendszerünk összes funkciójához meglesznek a megfelelő képek.</w:t>
      </w:r>
    </w:p>
    <w:p w:rsidR="002162F0" w:rsidRPr="00377F14" w:rsidRDefault="00251369" w:rsidP="002162F0">
      <w:pPr>
        <w:keepNext/>
        <w:spacing w:before="120"/>
        <w:ind w:firstLine="426"/>
        <w:jc w:val="center"/>
      </w:pPr>
      <w:r w:rsidRPr="00377F14">
        <w:rPr>
          <w:noProof/>
        </w:rPr>
        <w:drawing>
          <wp:inline distT="0" distB="0" distL="0" distR="0" wp14:anchorId="37D871CF" wp14:editId="0592F0EA">
            <wp:extent cx="2480734" cy="2480734"/>
            <wp:effectExtent l="19050" t="0" r="0" b="0"/>
            <wp:docPr id="5" name="Kép 1" descr="http://img1.lesnumeriques.com/produits/31/644/31_64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1.lesnumeriques.com/produits/31/644/31_644_2.jpg"/>
                    <pic:cNvPicPr>
                      <a:picLocks noChangeAspect="1" noChangeArrowheads="1"/>
                    </pic:cNvPicPr>
                  </pic:nvPicPr>
                  <pic:blipFill>
                    <a:blip r:embed="rId14" cstate="print"/>
                    <a:srcRect/>
                    <a:stretch>
                      <a:fillRect/>
                    </a:stretch>
                  </pic:blipFill>
                  <pic:spPr bwMode="auto">
                    <a:xfrm>
                      <a:off x="0" y="0"/>
                      <a:ext cx="2482113" cy="2482113"/>
                    </a:xfrm>
                    <a:prstGeom prst="rect">
                      <a:avLst/>
                    </a:prstGeom>
                    <a:noFill/>
                    <a:ln w="9525">
                      <a:noFill/>
                      <a:miter lim="800000"/>
                      <a:headEnd/>
                      <a:tailEnd/>
                    </a:ln>
                  </pic:spPr>
                </pic:pic>
              </a:graphicData>
            </a:graphic>
          </wp:inline>
        </w:drawing>
      </w:r>
    </w:p>
    <w:bookmarkStart w:id="12" w:name="_Ref406522562"/>
    <w:p w:rsidR="00257573" w:rsidRPr="00377F14" w:rsidRDefault="0080618F" w:rsidP="00257573">
      <w:pPr>
        <w:pStyle w:val="Kpalrs"/>
      </w:pPr>
      <w:r>
        <w:fldChar w:fldCharType="begin"/>
      </w:r>
      <w:r>
        <w:instrText xml:space="preserve"> STYLEREF 1 \s </w:instrText>
      </w:r>
      <w:r>
        <w:fldChar w:fldCharType="separate"/>
      </w:r>
      <w:r>
        <w:rPr>
          <w:noProof/>
        </w:rPr>
        <w:t>1</w:t>
      </w:r>
      <w:r>
        <w:fldChar w:fldCharType="end"/>
      </w:r>
      <w:r>
        <w:t>.</w:t>
      </w:r>
      <w:fldSimple w:instr=" SEQ ábra \* ARABIC \s 1 ">
        <w:r>
          <w:rPr>
            <w:noProof/>
          </w:rPr>
          <w:t>1</w:t>
        </w:r>
      </w:fldSimple>
      <w:bookmarkStart w:id="13" w:name="_Toc407915765"/>
      <w:r w:rsidR="002162F0" w:rsidRPr="00377F14">
        <w:t>. ábra</w:t>
      </w:r>
      <w:bookmarkEnd w:id="12"/>
      <w:r w:rsidR="002162F0" w:rsidRPr="00377F14">
        <w:t xml:space="preserve"> - A rendszer fejlesztése során használt NIKON D50 fényképezőgép, melyhez hasonlók jelenleg az ország több mint 9 pontján készítenek rendszeresen képeket az OMSZ számára.</w:t>
      </w:r>
      <w:bookmarkEnd w:id="13"/>
    </w:p>
    <w:p w:rsidR="008E56E3" w:rsidRPr="00377F14" w:rsidRDefault="0073438E" w:rsidP="003534ED">
      <w:pPr>
        <w:spacing w:before="120"/>
        <w:ind w:firstLine="426"/>
      </w:pPr>
      <w:r w:rsidRPr="00377F14">
        <w:t>A</w:t>
      </w:r>
      <w:r w:rsidR="00EF229D" w:rsidRPr="00377F14">
        <w:t xml:space="preserve"> rendszer teljes működéséhez akár egy kamera is elegendő lenne, ám bizonyos funkciók akár két kamera esetén is megállják a helyüket</w:t>
      </w:r>
      <w:r w:rsidR="0094134C" w:rsidRPr="00377F14">
        <w:t xml:space="preserve">. Ennek oka a </w:t>
      </w:r>
      <w:r w:rsidRPr="00377F14">
        <w:t xml:space="preserve">rendszerünk </w:t>
      </w:r>
      <w:r w:rsidR="0094134C" w:rsidRPr="00377F14">
        <w:lastRenderedPageBreak/>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rsidRPr="00377F14">
        <w:t>képek is szóba jöhetnek</w:t>
      </w:r>
      <w:r w:rsidR="0094134C" w:rsidRPr="00377F14">
        <w:t>, amin még látszik a horizont, mivel ilyenkor az esőcseppek tükrözik a földet és az eget, és ez a határ segíti a felismerésüket.</w:t>
      </w:r>
      <w:r w:rsidR="007A0873" w:rsidRPr="00377F14">
        <w:t xml:space="preserve"> Az OMSZ szakemberei már hosszú ideje dolgoznak a jelenlegi kamerákat irányító és védő rendszer </w:t>
      </w:r>
      <w:r w:rsidR="00046D3C" w:rsidRPr="00377F14">
        <w:t>továbbfejlesztésén,</w:t>
      </w:r>
      <w:r w:rsidR="007A0873" w:rsidRPr="00377F14">
        <w:t xml:space="preserve"> olyan módon, hogy a gépet tartó elem számítógéppel vezérelve minden irányban</w:t>
      </w:r>
      <w:r w:rsidR="00212164" w:rsidRPr="00377F14">
        <w:t>,</w:t>
      </w:r>
      <w:r w:rsidR="007A0873" w:rsidRPr="00377F14">
        <w:t xml:space="preserve"> fokokkal megadott pontossággal elforgatható legyen. </w:t>
      </w:r>
      <w:r w:rsidR="009D5CE9" w:rsidRPr="00377F14">
        <w:t>Ez régebben egyszer már meg lett valósítva, azonban a vezetékek hamar elkoptak a súrlódástól. Jelenleg ennek kiküszöbölése, és a már meglévő rendszerbe való beépíthetőség a fő cél. Ennek segítségével programunk használata nem igényelne két kamerát, mivel forgatás segítségével könnyen beállíthatjuk az irányt a nekünk megfelelőbe.</w:t>
      </w:r>
      <w:r w:rsidR="0094134C" w:rsidRPr="00377F14">
        <w:t xml:space="preserve"> </w:t>
      </w:r>
    </w:p>
    <w:p w:rsidR="009F1E76" w:rsidRPr="00377F14" w:rsidRDefault="008E56E3" w:rsidP="009F1E76">
      <w:pPr>
        <w:keepNext/>
        <w:spacing w:before="120"/>
        <w:ind w:firstLine="0"/>
        <w:jc w:val="center"/>
      </w:pPr>
      <w:r w:rsidRPr="00377F14">
        <w:rPr>
          <w:noProof/>
        </w:rPr>
        <w:drawing>
          <wp:inline distT="0" distB="0" distL="0" distR="0" wp14:anchorId="7130E4E5" wp14:editId="7BCA259D">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5"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bookmarkStart w:id="14" w:name="_Ref406522610"/>
    <w:p w:rsidR="00AA5240" w:rsidRPr="00377F14" w:rsidRDefault="0080618F" w:rsidP="003F3234">
      <w:pPr>
        <w:pStyle w:val="Kpalrs"/>
      </w:pPr>
      <w:r>
        <w:fldChar w:fldCharType="begin"/>
      </w:r>
      <w:r>
        <w:instrText xml:space="preserve"> STYLEREF 1 \s </w:instrText>
      </w:r>
      <w:r>
        <w:fldChar w:fldCharType="separate"/>
      </w:r>
      <w:r>
        <w:rPr>
          <w:noProof/>
        </w:rPr>
        <w:t>1</w:t>
      </w:r>
      <w:r>
        <w:fldChar w:fldCharType="end"/>
      </w:r>
      <w:r>
        <w:t>.</w:t>
      </w:r>
      <w:fldSimple w:instr=" SEQ ábra \* ARABIC \s 1 ">
        <w:r>
          <w:rPr>
            <w:noProof/>
          </w:rPr>
          <w:t>2</w:t>
        </w:r>
      </w:fldSimple>
      <w:bookmarkStart w:id="15" w:name="_Toc407915766"/>
      <w:r w:rsidR="009F1E76" w:rsidRPr="00377F14">
        <w:t>. ábra</w:t>
      </w:r>
      <w:bookmarkEnd w:id="14"/>
      <w:r w:rsidR="009F1E76" w:rsidRPr="00377F14">
        <w:t xml:space="preserve"> - </w:t>
      </w:r>
      <w:r w:rsidR="009F1E76" w:rsidRPr="00377F14">
        <w:rPr>
          <w:noProof/>
          <w:color w:val="000000" w:themeColor="text1"/>
          <w:szCs w:val="20"/>
        </w:rPr>
        <w:t>Az OMSZ által használt kamerák szerkezeti felépítése.</w:t>
      </w:r>
      <w:r w:rsidR="001A6525" w:rsidRPr="00377F14">
        <w:rPr>
          <w:noProof/>
          <w:color w:val="000000" w:themeColor="text1"/>
          <w:szCs w:val="20"/>
        </w:rPr>
        <w:fldChar w:fldCharType="begin" w:fldLock="1"/>
      </w:r>
      <w:r w:rsidR="009F1E76" w:rsidRPr="00377F14">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rPr>
          <w:noProof/>
          <w:color w:val="000000" w:themeColor="text1"/>
          <w:szCs w:val="20"/>
        </w:rPr>
        <w:fldChar w:fldCharType="separate"/>
      </w:r>
      <w:r w:rsidR="009F1E76" w:rsidRPr="00377F14">
        <w:rPr>
          <w:noProof/>
          <w:color w:val="000000" w:themeColor="text1"/>
          <w:szCs w:val="20"/>
        </w:rPr>
        <w:t>[1]</w:t>
      </w:r>
      <w:bookmarkEnd w:id="15"/>
      <w:r w:rsidR="001A6525" w:rsidRPr="00377F14">
        <w:rPr>
          <w:noProof/>
          <w:color w:val="000000" w:themeColor="text1"/>
          <w:szCs w:val="20"/>
        </w:rPr>
        <w:fldChar w:fldCharType="end"/>
      </w:r>
      <w:r w:rsidR="00AA5240" w:rsidRPr="00377F14">
        <w:br w:type="page"/>
      </w:r>
    </w:p>
    <w:p w:rsidR="0094134C" w:rsidRPr="00377F14" w:rsidRDefault="0094134C" w:rsidP="00C726CC">
      <w:pPr>
        <w:pStyle w:val="Cmsor1"/>
      </w:pPr>
      <w:bookmarkStart w:id="16" w:name="_Toc369881015"/>
      <w:bookmarkStart w:id="17" w:name="_Toc371356722"/>
      <w:bookmarkStart w:id="18" w:name="_Toc385287712"/>
      <w:bookmarkStart w:id="19" w:name="_Toc407915868"/>
      <w:r w:rsidRPr="00377F14">
        <w:lastRenderedPageBreak/>
        <w:t>Borultság vizsgálata</w:t>
      </w:r>
      <w:bookmarkEnd w:id="16"/>
      <w:bookmarkEnd w:id="17"/>
      <w:r w:rsidR="00370835" w:rsidRPr="00377F14">
        <w:t xml:space="preserve"> és felhőtípus</w:t>
      </w:r>
      <w:r w:rsidR="00337E77" w:rsidRPr="00377F14">
        <w:t>ok osztályozása</w:t>
      </w:r>
      <w:bookmarkEnd w:id="18"/>
      <w:bookmarkEnd w:id="19"/>
    </w:p>
    <w:p w:rsidR="0094134C" w:rsidRPr="00377F14" w:rsidRDefault="0094134C" w:rsidP="00C726CC">
      <w:pPr>
        <w:pStyle w:val="Cmsor2"/>
        <w:rPr>
          <w:rFonts w:cs="Times New Roman"/>
        </w:rPr>
      </w:pPr>
      <w:bookmarkStart w:id="20" w:name="_Toc371356723"/>
      <w:bookmarkStart w:id="21" w:name="_Toc385287713"/>
      <w:bookmarkStart w:id="22" w:name="_Toc407915869"/>
      <w:r w:rsidRPr="00377F14">
        <w:rPr>
          <w:rFonts w:cs="Times New Roman"/>
        </w:rPr>
        <w:t>Cél meghatározása</w:t>
      </w:r>
      <w:bookmarkEnd w:id="20"/>
      <w:bookmarkEnd w:id="21"/>
      <w:bookmarkEnd w:id="22"/>
    </w:p>
    <w:p w:rsidR="00475CC3" w:rsidRPr="00377F14" w:rsidRDefault="0094134C" w:rsidP="0094134C">
      <w:pPr>
        <w:spacing w:before="120"/>
        <w:ind w:firstLine="426"/>
      </w:pPr>
      <w:r w:rsidRPr="00377F14">
        <w:t>A meteorológiai észlelők az ég borultságát is vizsgálják.</w:t>
      </w:r>
      <w:r w:rsidR="000B3ED5" w:rsidRPr="00377F14">
        <w:t xml:space="preserve"> </w:t>
      </w:r>
      <w:r w:rsidR="00FA1B5F" w:rsidRPr="00377F14">
        <w:t>Az elnevezés ellenére e</w:t>
      </w:r>
      <w:r w:rsidR="00350533" w:rsidRPr="00377F14">
        <w:t>z nem a felhőzet színét jelenti, hanem azt, hogy a belátott területet az égen mekkora mértékben fedi felhő.</w:t>
      </w:r>
      <w:r w:rsidRPr="00377F14">
        <w:t xml:space="preserve"> </w:t>
      </w:r>
      <w:r w:rsidR="006801EF" w:rsidRPr="00377F14">
        <w:t>Ezt az értéket úgynevezett oktában mérik, ami egy 0-tól 8-ig tartó osztályozási rendszert jelent.</w:t>
      </w:r>
      <w:r w:rsidRPr="00377F14">
        <w:t xml:space="preserve"> Ha az érték 8, akkor az eget teljesen elfedik a felhők, míg 0-nál teljesen felhőtlen.</w:t>
      </w:r>
      <w:r w:rsidR="00657B0F" w:rsidRPr="00377F14">
        <w:t xml:space="preserve"> Azonban adódnak bizonyos speciális esetek.</w:t>
      </w:r>
      <w:r w:rsidR="00AA34F7" w:rsidRPr="00377F14">
        <w:t xml:space="preserve"> Amennyiben</w:t>
      </w:r>
      <w:r w:rsidRPr="00377F14">
        <w:t xml:space="preserve"> az értéket 8 oktának </w:t>
      </w:r>
      <w:r w:rsidR="00F261F3" w:rsidRPr="00377F14">
        <w:t>becsültük</w:t>
      </w:r>
      <w:r w:rsidRPr="00377F14">
        <w:t>, de</w:t>
      </w:r>
      <w:r w:rsidR="008C5E60" w:rsidRPr="00377F14">
        <w:t xml:space="preserve"> valahol</w:t>
      </w:r>
      <w:r w:rsidRPr="00377F14">
        <w:t xml:space="preserve"> van kis lyuk a felhőzeten, az értéket 7 oktának kell venni. Ugyan így 0 oktánál, ha egy</w:t>
      </w:r>
      <w:r w:rsidR="00010593" w:rsidRPr="00377F14">
        <w:t xml:space="preserve"> egészen</w:t>
      </w:r>
      <w:r w:rsidRPr="00377F14">
        <w:t xml:space="preserve"> kis felhő van az égen, már 1 okta az értéke. </w:t>
      </w:r>
      <w:r w:rsidR="008A2F7D" w:rsidRPr="00377F14">
        <w:t>Ezen kívül fontos figyelembe vennünk, hogy Cumulus típusú felhő (később részletezve) nem lehet 8 okta. Ebben az esetben feltételeznünk kell, hogy vannak kis lyukak, csak mi nem látjuk őket, és az értéket 7 oktának kell becsülni.</w:t>
      </w:r>
      <w:r w:rsidR="00DC5989" w:rsidRPr="00377F14">
        <w:t xml:space="preserve"> A mérés</w:t>
      </w:r>
      <w:r w:rsidR="00A05F2E" w:rsidRPr="00377F14">
        <w:t xml:space="preserve"> jelenleg ránézéses becsléssel zajlik</w:t>
      </w:r>
      <w:r w:rsidR="00C60637" w:rsidRPr="00377F14">
        <w:t>. A hivatalos módszer</w:t>
      </w:r>
      <w:r w:rsidR="00DC5989" w:rsidRPr="00377F14">
        <w:t>, hogy a belátott területre képzeletben egy nyolc részből álló rácsot illesztünk, ami</w:t>
      </w:r>
      <w:r w:rsidR="00D40EC9" w:rsidRPr="00377F14">
        <w:t xml:space="preserve"> alapján megbecsülhető</w:t>
      </w:r>
      <w:r w:rsidR="00DC5989" w:rsidRPr="00377F14">
        <w:t>, hogy az öss</w:t>
      </w:r>
      <w:r w:rsidR="00C8524F" w:rsidRPr="00377F14">
        <w:t>zes felhő hány cellát foglal el (lásd</w:t>
      </w:r>
      <w:r w:rsidR="001C7148">
        <w:t xml:space="preserve"> </w:t>
      </w:r>
      <w:r w:rsidR="001C7148">
        <w:fldChar w:fldCharType="begin"/>
      </w:r>
      <w:r w:rsidR="001C7148">
        <w:instrText xml:space="preserve"> REF _Ref406522636 \h </w:instrText>
      </w:r>
      <w:r w:rsidR="001C7148">
        <w:fldChar w:fldCharType="separate"/>
      </w:r>
      <w:r w:rsidR="001C7148">
        <w:rPr>
          <w:noProof/>
        </w:rPr>
        <w:t>2</w:t>
      </w:r>
      <w:r w:rsidR="001C7148">
        <w:t>.</w:t>
      </w:r>
      <w:r w:rsidR="001C7148">
        <w:rPr>
          <w:noProof/>
        </w:rPr>
        <w:t>1</w:t>
      </w:r>
      <w:r w:rsidR="001C7148" w:rsidRPr="00377F14">
        <w:t>. ábra</w:t>
      </w:r>
      <w:r w:rsidR="001C7148">
        <w:fldChar w:fldCharType="end"/>
      </w:r>
      <w:r w:rsidR="00C8524F" w:rsidRPr="00377F14">
        <w:t>).</w:t>
      </w:r>
      <w:r w:rsidR="00D86D3B" w:rsidRPr="00377F14">
        <w:t xml:space="preserve"> Ez az érték adja a borultságot.</w:t>
      </w:r>
      <w:r w:rsidR="00DC5989" w:rsidRPr="00377F14">
        <w:t xml:space="preserve"> </w:t>
      </w:r>
      <w:r w:rsidR="006A0DE4"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p>
    <w:p w:rsidR="0094134C" w:rsidRPr="00377F14" w:rsidRDefault="00A9425A" w:rsidP="00EC376B">
      <w:pPr>
        <w:spacing w:before="120"/>
        <w:ind w:firstLine="426"/>
      </w:pPr>
      <w:r w:rsidRPr="00377F14">
        <w:t xml:space="preserve">Hogy ezt az értéket képeken is megkaphassuk, első lépésként el kell tudnunk különíteni a felhőket az égtől. </w:t>
      </w:r>
      <w:r w:rsidR="0094134C" w:rsidRPr="00377F14">
        <w:t xml:space="preserve">Ha </w:t>
      </w:r>
      <w:r w:rsidRPr="00377F14">
        <w:t xml:space="preserve">ezt sikerült elvégeznünk, </w:t>
      </w:r>
      <w:r w:rsidR="0094134C" w:rsidRPr="00377F14">
        <w:t>akkor ez az érték már könnyen kiszámítható a kamerán látható területre von</w:t>
      </w:r>
      <w:r w:rsidR="00EC376B" w:rsidRPr="00377F14">
        <w:t>atkozóan. Tehát a</w:t>
      </w:r>
      <w:r w:rsidR="0094134C" w:rsidRPr="00377F14">
        <w:t xml:space="preserve">z első feladat számunkra a felhők detektálása, égtől való elkülönítése, </w:t>
      </w:r>
      <w:r w:rsidR="00EC376B" w:rsidRPr="00377F14">
        <w:t>majd az imént említe</w:t>
      </w:r>
      <w:r w:rsidR="00D3313B" w:rsidRPr="00377F14">
        <w:t>tt feltételek mellett meg kell</w:t>
      </w:r>
      <w:r w:rsidR="00EC376B" w:rsidRPr="00377F14">
        <w:t xml:space="preserve"> határozni az ég oktában mért borultságát</w:t>
      </w:r>
      <w:r w:rsidR="00AF4298" w:rsidRPr="00377F14">
        <w:t>.</w:t>
      </w:r>
    </w:p>
    <w:p w:rsidR="00E27D1A" w:rsidRPr="00377F14" w:rsidRDefault="00475CC3" w:rsidP="00E27D1A">
      <w:pPr>
        <w:keepNext/>
        <w:spacing w:before="120"/>
        <w:ind w:firstLine="426"/>
        <w:jc w:val="center"/>
      </w:pPr>
      <w:r w:rsidRPr="00377F14">
        <w:rPr>
          <w:noProof/>
        </w:rPr>
        <w:drawing>
          <wp:inline distT="0" distB="0" distL="0" distR="0" wp14:anchorId="15120521" wp14:editId="6F5B77A9">
            <wp:extent cx="3996266" cy="2997200"/>
            <wp:effectExtent l="19050" t="0" r="4234" b="0"/>
            <wp:docPr id="9"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998617" cy="2998963"/>
                    </a:xfrm>
                    <a:prstGeom prst="rect">
                      <a:avLst/>
                    </a:prstGeom>
                    <a:noFill/>
                    <a:ln w="9525">
                      <a:noFill/>
                      <a:miter lim="800000"/>
                      <a:headEnd/>
                      <a:tailEnd/>
                    </a:ln>
                  </pic:spPr>
                </pic:pic>
              </a:graphicData>
            </a:graphic>
          </wp:inline>
        </w:drawing>
      </w:r>
    </w:p>
    <w:bookmarkStart w:id="23" w:name="_Ref406522636"/>
    <w:p w:rsidR="00475CC3" w:rsidRPr="00377F14" w:rsidRDefault="0080618F" w:rsidP="00475CC3">
      <w:pPr>
        <w:pStyle w:val="Kpalrs"/>
      </w:pPr>
      <w:r>
        <w:fldChar w:fldCharType="begin"/>
      </w:r>
      <w:r>
        <w:instrText xml:space="preserve"> STYLEREF 1 \s </w:instrText>
      </w:r>
      <w:r>
        <w:fldChar w:fldCharType="separate"/>
      </w:r>
      <w:r>
        <w:rPr>
          <w:noProof/>
        </w:rPr>
        <w:t>2</w:t>
      </w:r>
      <w:r>
        <w:fldChar w:fldCharType="end"/>
      </w:r>
      <w:r>
        <w:t>.</w:t>
      </w:r>
      <w:fldSimple w:instr=" SEQ ábra \* ARABIC \s 1 ">
        <w:r>
          <w:rPr>
            <w:noProof/>
          </w:rPr>
          <w:t>1</w:t>
        </w:r>
      </w:fldSimple>
      <w:bookmarkStart w:id="24" w:name="_Toc407915767"/>
      <w:r w:rsidR="00E27D1A" w:rsidRPr="00377F14">
        <w:t>. ábra</w:t>
      </w:r>
      <w:bookmarkEnd w:id="23"/>
      <w:r w:rsidR="00E27D1A" w:rsidRPr="00377F14">
        <w:t xml:space="preserve"> - Égbolt borult</w:t>
      </w:r>
      <w:r w:rsidR="001C7148">
        <w:t>ságának meghatározása becsléssel</w:t>
      </w:r>
      <w:r w:rsidR="00E27D1A" w:rsidRPr="00377F14">
        <w:t>,</w:t>
      </w:r>
      <w:r w:rsidR="001C7148">
        <w:t xml:space="preserve"> képzeletbeli rács használatával</w:t>
      </w:r>
      <w:r w:rsidR="00E27D1A" w:rsidRPr="00377F14">
        <w:t>. A kép alapján becsült érték 3 okta.</w:t>
      </w:r>
      <w:bookmarkEnd w:id="24"/>
    </w:p>
    <w:p w:rsidR="004C548A" w:rsidRPr="00377F14" w:rsidRDefault="004C548A" w:rsidP="005D510F">
      <w:r w:rsidRPr="00377F14">
        <w:lastRenderedPageBreak/>
        <w:t>A felhők típusának megállapítása már egy összetettebb feladat.</w:t>
      </w:r>
      <w:r w:rsidR="00736BD1" w:rsidRPr="00377F14">
        <w:t xml:space="preserve"> Ez abból is látható, hogy ehhez is szükséges a felhők elkülönítése az égtől, viszont a detektált felületeket tovább kell vizsgálnunk.</w:t>
      </w:r>
      <w:r w:rsidR="00272926" w:rsidRPr="00377F14">
        <w:t xml:space="preserve"> Tovább nehezíti a feladatot, hogy 10 alap típusú felhőt különböztetünk meg, melyeket további altípusokra bonthatunk</w:t>
      </w:r>
      <w:r w:rsidR="006D2E92" w:rsidRPr="00377F14">
        <w:t>.</w:t>
      </w:r>
      <w:r w:rsidRPr="00377F14">
        <w:t xml:space="preserve"> Míg a borultság vizsgálatban jelenleg a gépek pontosabbak, ebben a témakörben még az észlelők</w:t>
      </w:r>
      <w:r w:rsidR="0008634C" w:rsidRPr="00377F14">
        <w:t xml:space="preserve"> becsülik meg</w:t>
      </w:r>
      <w:r w:rsidR="001266B5" w:rsidRPr="00377F14">
        <w:t xml:space="preserve"> </w:t>
      </w:r>
      <w:r w:rsidR="00FD57B6" w:rsidRPr="00377F14">
        <w:t>pontosabb</w:t>
      </w:r>
      <w:r w:rsidR="00360EE4" w:rsidRPr="00377F14">
        <w:t>an</w:t>
      </w:r>
      <w:r w:rsidR="00720EC8" w:rsidRPr="00377F14">
        <w:t xml:space="preserve"> a</w:t>
      </w:r>
      <w:r w:rsidR="00FD57B6" w:rsidRPr="00377F14">
        <w:t xml:space="preserve"> típust</w:t>
      </w:r>
      <w:r w:rsidRPr="00377F14">
        <w:t>. Részletes megvalósítása rendkívül nehéz témakör, mivel sok felhőtípus létezik, melyek gyakran csak apró tulajdonságokban térnek el egymástól. Ezen tulajdonságok némelyike ké</w:t>
      </w:r>
      <w:r w:rsidR="00A11D23" w:rsidRPr="00377F14">
        <w:t>p alapján nem is megállapítható, ilyen például a kialakulásának folyamata.</w:t>
      </w:r>
    </w:p>
    <w:p w:rsidR="00FD57B6" w:rsidRPr="00377F14" w:rsidRDefault="00FD57B6" w:rsidP="00C726CC">
      <w:pPr>
        <w:pStyle w:val="Cmsor2"/>
        <w:rPr>
          <w:rFonts w:cs="Times New Roman"/>
        </w:rPr>
      </w:pPr>
      <w:bookmarkStart w:id="25" w:name="_Toc385287714"/>
      <w:bookmarkStart w:id="26" w:name="_Toc407915870"/>
      <w:r w:rsidRPr="00377F14">
        <w:rPr>
          <w:rFonts w:cs="Times New Roman"/>
        </w:rPr>
        <w:t xml:space="preserve">Felhők </w:t>
      </w:r>
      <w:r w:rsidR="002C5838" w:rsidRPr="00377F14">
        <w:rPr>
          <w:rFonts w:cs="Times New Roman"/>
        </w:rPr>
        <w:t>fajtá</w:t>
      </w:r>
      <w:r w:rsidRPr="00377F14">
        <w:rPr>
          <w:rFonts w:cs="Times New Roman"/>
        </w:rPr>
        <w:t>i</w:t>
      </w:r>
      <w:r w:rsidR="009B099A" w:rsidRPr="00377F14">
        <w:rPr>
          <w:rFonts w:cs="Times New Roman"/>
        </w:rPr>
        <w:t xml:space="preserve"> és jellemzői</w:t>
      </w:r>
      <w:bookmarkEnd w:id="25"/>
      <w:bookmarkEnd w:id="26"/>
    </w:p>
    <w:p w:rsidR="004C548A" w:rsidRPr="00377F14" w:rsidRDefault="00D416EB" w:rsidP="004C548A">
      <w:pPr>
        <w:spacing w:before="120"/>
        <w:ind w:firstLine="426"/>
      </w:pPr>
      <w:r w:rsidRPr="00377F14">
        <w:t>A felhőket magasság szerint három</w:t>
      </w:r>
      <w:r w:rsidR="004C548A" w:rsidRPr="00377F14">
        <w:t xml:space="preserve"> rétegbe, és ezeken belül 10 </w:t>
      </w:r>
      <w:r w:rsidR="00100981" w:rsidRPr="00377F14">
        <w:t>fajtába</w:t>
      </w:r>
      <w:r w:rsidR="004C548A" w:rsidRPr="00377F14">
        <w:t xml:space="preserve"> oszthatjuk (lásd</w:t>
      </w:r>
      <w:r w:rsidR="006D70BC" w:rsidRPr="00377F14">
        <w:t xml:space="preserve"> </w:t>
      </w:r>
      <w:r w:rsidR="00270F84">
        <w:fldChar w:fldCharType="begin"/>
      </w:r>
      <w:r w:rsidR="00270F84">
        <w:instrText xml:space="preserve"> REF _Ref406522343 \h  \* MERGEFORMAT </w:instrText>
      </w:r>
      <w:r w:rsidR="00270F84">
        <w:fldChar w:fldCharType="separate"/>
      </w:r>
      <w:r w:rsidR="006D70BC" w:rsidRPr="00377F14">
        <w:rPr>
          <w:noProof/>
        </w:rPr>
        <w:t>1</w:t>
      </w:r>
      <w:r w:rsidR="006D70BC" w:rsidRPr="00377F14">
        <w:t>. melléklet</w:t>
      </w:r>
      <w:r w:rsidR="00270F84">
        <w:fldChar w:fldCharType="end"/>
      </w:r>
      <w:r w:rsidR="004C548A" w:rsidRPr="00377F14">
        <w:t xml:space="preserve">). </w:t>
      </w:r>
      <w:r w:rsidR="000C1732" w:rsidRPr="00377F14">
        <w:t>Ha</w:t>
      </w:r>
      <w:r w:rsidR="004C548A" w:rsidRPr="00377F14">
        <w:t xml:space="preserve"> igazán részletesek akarunk lenni, akkor még ezeket is tovább oszthatjuk </w:t>
      </w:r>
      <w:r w:rsidR="002E3955" w:rsidRPr="00377F14">
        <w:t>úgynevezett változatokra is</w:t>
      </w:r>
      <w:r w:rsidR="004C548A" w:rsidRPr="00377F14">
        <w:t>.</w:t>
      </w:r>
      <w:r w:rsidR="002B3C30" w:rsidRPr="00377F14">
        <w:t xml:space="preserve"> Ezek meghatározása az észlelői munkakör legbonyolultabb feladata.</w:t>
      </w:r>
      <w:r w:rsidR="00B64517" w:rsidRPr="00377F14">
        <w:t xml:space="preserve"> A kezdőket általában tapasztalt kollégák segítik a</w:t>
      </w:r>
      <w:r w:rsidR="00503F0B" w:rsidRPr="00377F14">
        <w:t xml:space="preserve"> gyakorlati</w:t>
      </w:r>
      <w:r w:rsidR="00B64517" w:rsidRPr="00377F14">
        <w:t xml:space="preserve"> tanulásban.</w:t>
      </w:r>
      <w:r w:rsidR="004C548A" w:rsidRPr="00377F14">
        <w:t xml:space="preserve"> Az alábbi adatokat a</w:t>
      </w:r>
      <w:r w:rsidR="009F67D2" w:rsidRPr="00377F14">
        <w:t xml:space="preserve"> MET Office könyvében</w:t>
      </w:r>
      <w:r w:rsidR="003B7ECE" w:rsidRPr="00377F14">
        <w:t xml:space="preserve">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r w:rsidR="003B7ECE" w:rsidRPr="00377F14">
        <w:rPr>
          <w:noProof/>
        </w:rPr>
        <w:t>[2]</w:t>
      </w:r>
      <w:r w:rsidR="001A6525" w:rsidRPr="00377F14">
        <w:fldChar w:fldCharType="end"/>
      </w:r>
      <w:r w:rsidR="004C548A" w:rsidRPr="00377F14">
        <w:t xml:space="preserve"> leírtak alapján</w:t>
      </w:r>
      <w:r w:rsidR="005572AF" w:rsidRPr="00377F14">
        <w:t xml:space="preserve"> valamint</w:t>
      </w:r>
      <w:r w:rsidR="00EC5A00" w:rsidRPr="00377F14">
        <w:t xml:space="preserve"> az OMSZ specifikációjából</w:t>
      </w:r>
      <w:r w:rsidR="002173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4C548A" w:rsidRPr="00377F14">
        <w:t xml:space="preserve"> gyűjtöttük össze.</w:t>
      </w:r>
    </w:p>
    <w:p w:rsidR="004C548A" w:rsidRPr="00377F14" w:rsidRDefault="004C548A" w:rsidP="004C548A">
      <w:pPr>
        <w:spacing w:before="120"/>
        <w:ind w:firstLine="426"/>
      </w:pPr>
      <w:r w:rsidRPr="00377F14">
        <w:t xml:space="preserve">Magasan lévő felhők a Cirrus, Cirrocumulus és a Cirrostratus. </w:t>
      </w:r>
      <w:r w:rsidR="00C949A9" w:rsidRPr="00377F14">
        <w:t xml:space="preserve">Ezekre éghajlatunkon igaz, hogy 4000-13000 méter között helyezkednek el, és kizárólag </w:t>
      </w:r>
      <w:r w:rsidR="0031061B" w:rsidRPr="00377F14">
        <w:t>szilárd részecskéket, jeget tartalmaznak.</w:t>
      </w:r>
      <w:r w:rsidR="000A2D94" w:rsidRPr="00377F14">
        <w:t xml:space="preserve"> </w:t>
      </w:r>
      <w:r w:rsidR="00C659AB" w:rsidRPr="00377F14">
        <w:t>Nappal m</w:t>
      </w:r>
      <w:r w:rsidR="00663744" w:rsidRPr="00377F14">
        <w:t>indig fehérek, részben átlátszó</w:t>
      </w:r>
      <w:r w:rsidR="00C659AB" w:rsidRPr="00377F14">
        <w:t>k lehetnek, csapadék nem származik belőlük.</w:t>
      </w:r>
    </w:p>
    <w:p w:rsidR="004C548A" w:rsidRPr="00377F14" w:rsidRDefault="004C548A" w:rsidP="004C548A">
      <w:pPr>
        <w:spacing w:before="120"/>
        <w:ind w:firstLine="426"/>
      </w:pPr>
      <w:r w:rsidRPr="00377F14">
        <w:t xml:space="preserve">A Cirrus egy világos színű, szálas szerkezetű magasan elhelyezkedő felhő. Általában egyszerre csak kevés </w:t>
      </w:r>
      <w:r w:rsidR="00447689" w:rsidRPr="00377F14">
        <w:t>–</w:t>
      </w:r>
      <w:r w:rsidRPr="00377F14">
        <w:t xml:space="preserve"> néhány okta </w:t>
      </w:r>
      <w:r w:rsidR="00447689" w:rsidRPr="00377F14">
        <w:t>–</w:t>
      </w:r>
      <w:r w:rsidRPr="00377F14">
        <w:t xml:space="preserve"> van belőle az égen. Érdekesség, hog</w:t>
      </w:r>
      <w:r w:rsidR="00996269" w:rsidRPr="00377F14">
        <w:t>y gyakran a repülőgépek kondenz</w:t>
      </w:r>
      <w:r w:rsidRPr="00377F14">
        <w:t>csíkja is Cirrus-szá alakul, ha sokáig megmarad (és ez nem baj, nem</w:t>
      </w:r>
      <w:r w:rsidR="00C70597" w:rsidRPr="00377F14">
        <w:t xml:space="preserve"> kell leszű</w:t>
      </w:r>
      <w:r w:rsidRPr="00377F14">
        <w:t>rni a felhők közül).</w:t>
      </w:r>
      <w:r w:rsidR="001D7859" w:rsidRPr="00377F14">
        <w:t xml:space="preserve"> Alfajai a Cirrus uncinus és a Cirrus spissatus.</w:t>
      </w:r>
    </w:p>
    <w:p w:rsidR="004C548A" w:rsidRPr="00377F14" w:rsidRDefault="004C548A" w:rsidP="004C548A">
      <w:pPr>
        <w:spacing w:before="120"/>
        <w:ind w:firstLine="426"/>
      </w:pPr>
      <w:r w:rsidRPr="00377F14">
        <w:t>A Cirrocumulust a köznyelv "bárányfelhő"-nek nevezi. Szintén magasan helyezkedik el, gomolyos, általában fehér színű. Azonban nagyobb önárnyéka lehet, tehát nem csa</w:t>
      </w:r>
      <w:r w:rsidR="00C543E5" w:rsidRPr="00377F14">
        <w:t>k fehér, hanem egész sötét színt is felvehet</w:t>
      </w:r>
      <w:r w:rsidRPr="00377F14">
        <w:t>, tartalmazhat ezek között színátmenetet.</w:t>
      </w:r>
    </w:p>
    <w:p w:rsidR="004C548A" w:rsidRPr="00377F14" w:rsidRDefault="004C548A" w:rsidP="004C548A">
      <w:pPr>
        <w:spacing w:before="120"/>
        <w:ind w:firstLine="426"/>
      </w:pPr>
      <w:r w:rsidRPr="00377F14">
        <w:t>A Cirrostratus egy magasan elhelyezkedő egybefüggő</w:t>
      </w:r>
      <w:r w:rsidR="00E033E9" w:rsidRPr="00377F14">
        <w:t>, vékony, fehér</w:t>
      </w:r>
      <w:r w:rsidRPr="00377F14">
        <w:t xml:space="preserve"> fátyolfelhő. Képes az egész eget beborítani. Különleges ismertetőjele, hogy nagyon hasonlít az Altostratusra, de átlátszik rajta a Nap, és körülötte Halo jelenség alakul ki, tehát egy gyűrű látszik.</w:t>
      </w:r>
    </w:p>
    <w:p w:rsidR="004C548A" w:rsidRPr="00377F14" w:rsidRDefault="004C548A" w:rsidP="004C548A">
      <w:pPr>
        <w:spacing w:before="120"/>
        <w:ind w:firstLine="426"/>
      </w:pPr>
      <w:r w:rsidRPr="00377F14">
        <w:t>A középmagasan elhelyezkedő felhők 2500</w:t>
      </w:r>
      <w:r w:rsidR="00495F1C" w:rsidRPr="00377F14">
        <w:t>–</w:t>
      </w:r>
      <w:r w:rsidR="00F30A06" w:rsidRPr="00377F14">
        <w:t>7</w:t>
      </w:r>
      <w:r w:rsidRPr="00377F14">
        <w:t>000</w:t>
      </w:r>
      <w:r w:rsidR="006E7AA6" w:rsidRPr="00377F14">
        <w:t xml:space="preserve"> </w:t>
      </w:r>
      <w:r w:rsidRPr="00377F14">
        <w:t>m</w:t>
      </w:r>
      <w:r w:rsidR="006E7AA6" w:rsidRPr="00377F14">
        <w:t>éter</w:t>
      </w:r>
      <w:r w:rsidRPr="00377F14">
        <w:t xml:space="preserve"> között találhatók. </w:t>
      </w:r>
      <w:r w:rsidR="00F3455B" w:rsidRPr="00377F14">
        <w:t>Folyékony és szilárd halmazállapotú részecskéket egyaránt tartalmaznak.</w:t>
      </w:r>
      <w:r w:rsidR="00F52B23" w:rsidRPr="00377F14">
        <w:t xml:space="preserve"> Nap közben világos, míg hajnalban sötét színezetűek. Csapadék nem, vagy csak minimális intenzitással származik belőlük.</w:t>
      </w:r>
      <w:r w:rsidR="00637219" w:rsidRPr="00377F14">
        <w:t xml:space="preserve"> Típusai az Altocumulus, Altostratus és Nimbostratus.</w:t>
      </w:r>
    </w:p>
    <w:p w:rsidR="004C548A" w:rsidRPr="00377F14" w:rsidRDefault="004C548A" w:rsidP="004C548A">
      <w:pPr>
        <w:spacing w:before="120"/>
        <w:ind w:firstLine="426"/>
      </w:pPr>
      <w:r w:rsidRPr="00377F14">
        <w:lastRenderedPageBreak/>
        <w:t>Az Altocumulus egy gomolyos, változatos színű középmagasan elhelyezkedő felhő.</w:t>
      </w:r>
      <w:r w:rsidR="00E6682F" w:rsidRPr="00377F14">
        <w:t xml:space="preserve"> Elemei határozottan elkülöníthetők.</w:t>
      </w:r>
      <w:r w:rsidRPr="00377F14">
        <w:t xml:space="preserve"> Nem csak a színe</w:t>
      </w:r>
      <w:r w:rsidR="00467940" w:rsidRPr="00377F14">
        <w:t>, hanem az alakja is változik. Állhat magányosan, padokban, sávokban, vagy az egész égboltra kiterjedve.</w:t>
      </w:r>
      <w:r w:rsidR="00D23891" w:rsidRPr="00377F14">
        <w:t xml:space="preserve"> </w:t>
      </w:r>
      <w:r w:rsidR="00467940" w:rsidRPr="00377F14">
        <w:t>C</w:t>
      </w:r>
      <w:r w:rsidRPr="00377F14">
        <w:t>sapadék általában nem származik belőle, kivéve az AC7-et, amiből gyenge csapadék származhat. Változó mennyiségben van</w:t>
      </w:r>
      <w:r w:rsidR="00EA7775" w:rsidRPr="00377F14">
        <w:t xml:space="preserve"> jelen</w:t>
      </w:r>
      <w:r w:rsidRPr="00377F14">
        <w:t xml:space="preserve"> az égen, 1</w:t>
      </w:r>
      <w:r w:rsidR="00231DB0" w:rsidRPr="00377F14">
        <w:t>–</w:t>
      </w:r>
      <w:r w:rsidRPr="00377F14">
        <w:t>7 oktáig.</w:t>
      </w:r>
      <w:r w:rsidR="00501780" w:rsidRPr="00377F14">
        <w:t xml:space="preserve"> Alfajai az Altocumulus</w:t>
      </w:r>
      <w:r w:rsidR="00AB7447" w:rsidRPr="00377F14">
        <w:t xml:space="preserve"> translucidus, Altocumulus opacus, Altocumulus duplicatus, Altocumulus lenticularis, Altocumulus floccus és az Altocumulus castellanus.</w:t>
      </w:r>
    </w:p>
    <w:p w:rsidR="004C548A" w:rsidRPr="00377F14" w:rsidRDefault="004C548A" w:rsidP="004C548A">
      <w:pPr>
        <w:spacing w:before="120"/>
        <w:ind w:firstLine="426"/>
      </w:pPr>
      <w:r w:rsidRPr="00377F14">
        <w:t>Az Altostratus is középmagasan van, és a teljes eget beborí</w:t>
      </w:r>
      <w:r w:rsidR="00480891" w:rsidRPr="00377F14">
        <w:t>tja. Általában egysíkú, szürkés vagy kékes színű</w:t>
      </w:r>
      <w:r w:rsidRPr="00377F14">
        <w:t>, és ne</w:t>
      </w:r>
      <w:r w:rsidR="006D7B4A" w:rsidRPr="00377F14">
        <w:t xml:space="preserve">m ad csapadékot. Két </w:t>
      </w:r>
      <w:r w:rsidR="000B183D" w:rsidRPr="00377F14">
        <w:t>alfaja van, az Altostratus translucidus és az Altostratus opacus</w:t>
      </w:r>
      <w:r w:rsidR="00815547" w:rsidRPr="00377F14">
        <w:t>. Előbbin</w:t>
      </w:r>
      <w:r w:rsidR="001D453D">
        <w:t xml:space="preserve"> átlátszik a Nap</w:t>
      </w:r>
      <w:r w:rsidRPr="00377F14">
        <w:t>, a másikon nem látszik át</w:t>
      </w:r>
      <w:r w:rsidR="007C5A58" w:rsidRPr="00377F14">
        <w:t>, vastag és sötét</w:t>
      </w:r>
      <w:r w:rsidRPr="00377F14">
        <w:t>.</w:t>
      </w:r>
    </w:p>
    <w:p w:rsidR="005D4F36" w:rsidRPr="00377F14" w:rsidRDefault="004C548A" w:rsidP="007E79CB">
      <w:pPr>
        <w:spacing w:before="120"/>
        <w:ind w:firstLine="426"/>
      </w:pPr>
      <w:r w:rsidRPr="00377F14">
        <w:t xml:space="preserve">A Nimbostratus </w:t>
      </w:r>
      <w:r w:rsidR="002030F9" w:rsidRPr="00377F14">
        <w:t>egy vastag, egész eget beborító</w:t>
      </w:r>
      <w:r w:rsidRPr="00377F14">
        <w:t>.</w:t>
      </w:r>
      <w:r w:rsidR="002030F9" w:rsidRPr="00377F14">
        <w:t xml:space="preserve"> Alja általában 2500 méter alatt található, de a</w:t>
      </w:r>
      <w:r w:rsidR="00E66AFE" w:rsidRPr="00377F14">
        <w:t>z előírások szerint</w:t>
      </w:r>
      <w:r w:rsidR="002030F9" w:rsidRPr="00377F14">
        <w:t xml:space="preserve"> középmagas szintbe kell sorolni.</w:t>
      </w:r>
      <w:r w:rsidRPr="00377F14">
        <w:t xml:space="preserve"> Több napig tartó eső vagy hó származhat belőle. Vastagsága miatt a Nap nem látszik át rajta. Nagyon hasonlít az Altostratusra, ezért akkor mondhatjuk Nimbostratusnak egy</w:t>
      </w:r>
      <w:r w:rsidR="00006C84" w:rsidRPr="00377F14">
        <w:t xml:space="preserve"> felhő típusát, ha csapadék esik</w:t>
      </w:r>
      <w:r w:rsidRPr="00377F14">
        <w:t>. Egyedi jellemzője, hogy esőn és havon kívül fa</w:t>
      </w:r>
      <w:r w:rsidR="007E79CB" w:rsidRPr="00377F14">
        <w:t>gyott eső is származhat belőle.</w:t>
      </w:r>
    </w:p>
    <w:p w:rsidR="005D4F36" w:rsidRPr="00377F14" w:rsidRDefault="005D4F36" w:rsidP="004C548A">
      <w:pPr>
        <w:spacing w:before="120"/>
        <w:ind w:firstLine="426"/>
      </w:pPr>
      <w:r w:rsidRPr="00377F14">
        <w:t>Az alacsonyan elhelyezkedő felhők 2500</w:t>
      </w:r>
      <w:r w:rsidR="00657DD5" w:rsidRPr="00377F14">
        <w:t xml:space="preserve"> </w:t>
      </w:r>
      <w:r w:rsidRPr="00377F14">
        <w:t>m</w:t>
      </w:r>
      <w:r w:rsidR="00BF2680" w:rsidRPr="00377F14">
        <w:t>éter</w:t>
      </w:r>
      <w:r w:rsidRPr="00377F14">
        <w:t xml:space="preserve"> alatt találhatók.</w:t>
      </w:r>
      <w:r w:rsidR="00F142AB" w:rsidRPr="00377F14">
        <w:t xml:space="preserve"> Főként vízcseppeket tartalmaznak, hideg légtömegben időnként szilárdot és folyékonyt vegyesen.</w:t>
      </w:r>
      <w:r w:rsidR="005C1455" w:rsidRPr="00377F14">
        <w:t xml:space="preserve"> Nap közben sötétebbek, éjjel viszont világosabbak mint a magasabb szinten lévő felhők.</w:t>
      </w:r>
      <w:r w:rsidR="005A7132" w:rsidRPr="00377F14">
        <w:t xml:space="preserve"> A legtöbb csapadék hazánkban ebből a rétegből származik.</w:t>
      </w:r>
      <w:r w:rsidR="00CD065C" w:rsidRPr="00377F14">
        <w:t xml:space="preserve"> </w:t>
      </w:r>
      <w:r w:rsidR="006D7B4A" w:rsidRPr="00377F14">
        <w:t>Fajtái</w:t>
      </w:r>
      <w:r w:rsidR="00CD065C" w:rsidRPr="00377F14">
        <w:t xml:space="preserve"> a Cumulus, Cumulonimbus, Stratocumulus és a Stratus.</w:t>
      </w:r>
    </w:p>
    <w:p w:rsidR="004C548A" w:rsidRPr="00377F14" w:rsidRDefault="004C548A" w:rsidP="004C548A">
      <w:pPr>
        <w:spacing w:before="120"/>
        <w:ind w:firstLine="426"/>
      </w:pPr>
      <w:r w:rsidRPr="00377F14">
        <w:t>A Cumulus egy alacsonyan elhelyezkedő felhő. Nem boríthatja teljesen az eget, 7 oktánál nem lehet több.</w:t>
      </w:r>
      <w:r w:rsidR="00F434F3" w:rsidRPr="00377F14">
        <w:t xml:space="preserve"> Sűrű, éles körvonala van, függőleges irányban gomolyszerűen fejlődik.</w:t>
      </w:r>
      <w:r w:rsidRPr="00377F14">
        <w:t xml:space="preserve"> Az alja egyenes, de egy habos, fölfelé növő tetőrész indul ki belőle. Ha kellően magas, akkor záporszerű eső vagy hó származhat belőle.</w:t>
      </w:r>
      <w:r w:rsidR="0023500E" w:rsidRPr="00377F14">
        <w:t xml:space="preserve"> Többnyire derült égen található, nem érnek össze, de gya</w:t>
      </w:r>
      <w:r w:rsidR="0002783A" w:rsidRPr="00377F14">
        <w:t>kran más felhők alatt vannak</w:t>
      </w:r>
      <w:r w:rsidR="00657DA0" w:rsidRPr="00377F14">
        <w:t>, vagy más típusokba olvadva</w:t>
      </w:r>
      <w:r w:rsidR="0023500E" w:rsidRPr="00377F14">
        <w:t>.</w:t>
      </w:r>
      <w:r w:rsidR="00C21A2B" w:rsidRPr="00377F14">
        <w:t xml:space="preserve"> Alfajai a Cumulus humilis, Cumulus mediocris, Cumulus congestus és a Cumulus fractus</w:t>
      </w:r>
      <w:r w:rsidR="001C4868" w:rsidRPr="00377F14">
        <w:t>.</w:t>
      </w:r>
    </w:p>
    <w:p w:rsidR="00763592" w:rsidRDefault="004C548A" w:rsidP="00483D33">
      <w:pPr>
        <w:spacing w:before="120"/>
        <w:ind w:firstLine="426"/>
      </w:pPr>
      <w:r w:rsidRPr="00377F14">
        <w:t>A Cumulonimbus a Cumulus egy továbbfejlődött változata. Akkor nevezzük így a felhőt, ha a Cumulus magassága átlép a közepmagas szintre</w:t>
      </w:r>
      <w:r w:rsidR="005B3171" w:rsidRPr="00377F14">
        <w:t>, felhőtoronnyá alakul</w:t>
      </w:r>
      <w:r w:rsidRPr="00377F14">
        <w:t>. Vastagsága miatt sötét az alja, teteje változatos színű, habos. Legnagyobb alakja úgynevezett üllővel rendelkezik. Ekkor a magassága már meghaladhatja a 6000 métert, és zivatar származhat belőle dörgéssel, villámlással, jégesővel, intenzív esővel vagy hóval.</w:t>
      </w:r>
      <w:r w:rsidR="00DC73D8" w:rsidRPr="00377F14">
        <w:t xml:space="preserve"> Alfajai a Cumulonimbus calvus és a Cumulonimbus capillatus.</w:t>
      </w:r>
      <w:r w:rsidR="005B2A74">
        <w:br/>
      </w:r>
      <w:r w:rsidR="00483D33">
        <w:lastRenderedPageBreak/>
        <w:br/>
      </w:r>
      <w:r w:rsidR="00763592">
        <w:rPr>
          <w:noProof/>
        </w:rPr>
        <w:drawing>
          <wp:inline distT="0" distB="0" distL="0" distR="0" wp14:anchorId="230A82D6" wp14:editId="654A09B5">
            <wp:extent cx="5403850" cy="2000250"/>
            <wp:effectExtent l="19050" t="0" r="6350" b="0"/>
            <wp:docPr id="11" name="Kép 10" descr="cumandst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andstart.JPG"/>
                    <pic:cNvPicPr/>
                  </pic:nvPicPr>
                  <pic:blipFill>
                    <a:blip r:embed="rId17" cstate="print"/>
                    <a:stretch>
                      <a:fillRect/>
                    </a:stretch>
                  </pic:blipFill>
                  <pic:spPr>
                    <a:xfrm>
                      <a:off x="0" y="0"/>
                      <a:ext cx="5401733" cy="1998133"/>
                    </a:xfrm>
                    <a:prstGeom prst="rect">
                      <a:avLst/>
                    </a:prstGeom>
                  </pic:spPr>
                </pic:pic>
              </a:graphicData>
            </a:graphic>
          </wp:inline>
        </w:drawing>
      </w:r>
    </w:p>
    <w:bookmarkStart w:id="27" w:name="_Ref406767452"/>
    <w:p w:rsidR="005D510F" w:rsidRPr="00377F14" w:rsidRDefault="0080618F" w:rsidP="007D6098">
      <w:pPr>
        <w:pStyle w:val="Kpalrs"/>
      </w:pPr>
      <w:r>
        <w:fldChar w:fldCharType="begin"/>
      </w:r>
      <w:r>
        <w:instrText xml:space="preserve"> STYLEREF 1 \s </w:instrText>
      </w:r>
      <w:r>
        <w:fldChar w:fldCharType="separate"/>
      </w:r>
      <w:r>
        <w:rPr>
          <w:noProof/>
        </w:rPr>
        <w:t>2</w:t>
      </w:r>
      <w:r>
        <w:fldChar w:fldCharType="end"/>
      </w:r>
      <w:r>
        <w:t>.</w:t>
      </w:r>
      <w:fldSimple w:instr=" SEQ ábra \* ARABIC \s 1 ">
        <w:r>
          <w:rPr>
            <w:noProof/>
          </w:rPr>
          <w:t>2</w:t>
        </w:r>
      </w:fldSimple>
      <w:bookmarkStart w:id="28" w:name="_Toc407915768"/>
      <w:r w:rsidR="00763592">
        <w:t>. ábra</w:t>
      </w:r>
      <w:bookmarkEnd w:id="27"/>
      <w:r w:rsidR="00763592">
        <w:t xml:space="preserve"> - </w:t>
      </w:r>
      <w:r w:rsidR="00763592" w:rsidRPr="00377F14">
        <w:rPr>
          <w:noProof/>
          <w:color w:val="000000" w:themeColor="text1"/>
          <w:szCs w:val="20"/>
        </w:rPr>
        <w:t xml:space="preserve">A két felhőtípus, melyeket gépi látó rendszerrel meg lehet különböztetni. Balról a </w:t>
      </w:r>
      <w:r w:rsidR="009902DA">
        <w:rPr>
          <w:noProof/>
          <w:color w:val="000000" w:themeColor="text1"/>
          <w:szCs w:val="20"/>
        </w:rPr>
        <w:t>Stratus, jobbról</w:t>
      </w:r>
      <w:r w:rsidR="00763592" w:rsidRPr="00377F14">
        <w:rPr>
          <w:noProof/>
          <w:color w:val="000000" w:themeColor="text1"/>
          <w:szCs w:val="20"/>
        </w:rPr>
        <w:t xml:space="preserve"> </w:t>
      </w:r>
      <w:r w:rsidR="009902DA">
        <w:rPr>
          <w:noProof/>
          <w:color w:val="000000" w:themeColor="text1"/>
          <w:szCs w:val="20"/>
        </w:rPr>
        <w:t>Cumulus</w:t>
      </w:r>
      <w:r w:rsidR="00763592" w:rsidRPr="00377F14">
        <w:rPr>
          <w:noProof/>
          <w:color w:val="000000" w:themeColor="text1"/>
          <w:szCs w:val="20"/>
        </w:rPr>
        <w:t xml:space="preserve"> látható.</w:t>
      </w:r>
      <w:bookmarkEnd w:id="28"/>
    </w:p>
    <w:p w:rsidR="004C548A" w:rsidRPr="00377F14" w:rsidRDefault="004C548A" w:rsidP="004C548A">
      <w:pPr>
        <w:spacing w:before="120"/>
        <w:ind w:firstLine="426"/>
      </w:pPr>
      <w:r w:rsidRPr="00377F14">
        <w:t>A Stratocumulus alacsonyan elhelyezkedő párna alakú felhő.</w:t>
      </w:r>
      <w:r w:rsidR="007374BB" w:rsidRPr="00377F14">
        <w:t xml:space="preserve"> Nagy méretű,</w:t>
      </w:r>
      <w:r w:rsidR="008C6A9C" w:rsidRPr="00377F14">
        <w:t xml:space="preserve"> </w:t>
      </w:r>
      <w:r w:rsidR="007374BB" w:rsidRPr="00377F14">
        <w:t>gömbölyded elemek alkotják.</w:t>
      </w:r>
      <w:r w:rsidR="00C53981" w:rsidRPr="00377F14">
        <w:t xml:space="preserve"> Előfordulhat sávokba rendezetten, magányosan és az egész égboltra kiterjedve is. </w:t>
      </w:r>
      <w:r w:rsidRPr="00377F14">
        <w:t xml:space="preserve"> Sötét foltok vannak rajta</w:t>
      </w:r>
      <w:r w:rsidR="00756A6D" w:rsidRPr="00377F14">
        <w:t>, alja sötétszürke</w:t>
      </w:r>
      <w:r w:rsidRPr="00377F14">
        <w:t>, de a széle világos. Vertikális magassága kicsi, gyenge esőt adhat. Maximum 7 okta lehet belőle.</w:t>
      </w:r>
    </w:p>
    <w:p w:rsidR="004C548A" w:rsidRPr="00377F14" w:rsidRDefault="004C548A" w:rsidP="004C548A">
      <w:pPr>
        <w:spacing w:before="120"/>
        <w:ind w:firstLine="426"/>
      </w:pPr>
      <w:r w:rsidRPr="00377F14">
        <w:t xml:space="preserve">A Stratusnak két fajtája lehet: Virga és Stratus. A Virga csapadékos időben fordul elő, sötét, cafatos szélű, szálas szerkezetű, míg a Stratus a felszállt köd. </w:t>
      </w:r>
      <w:r w:rsidR="0003656F" w:rsidRPr="00377F14">
        <w:t>Általában sötétszürke</w:t>
      </w:r>
      <w:r w:rsidRPr="00377F14">
        <w:t>, egysíkú, egyszínű, és szitálást eredményezhet.</w:t>
      </w:r>
      <w:r w:rsidR="000A1A4A" w:rsidRPr="00377F14">
        <w:t xml:space="preserve"> Az eget folytonosan nagy területen borítja.</w:t>
      </w:r>
    </w:p>
    <w:p w:rsidR="003D74FB" w:rsidRPr="00377F14" w:rsidRDefault="003D74FB" w:rsidP="004C548A">
      <w:pPr>
        <w:spacing w:before="120"/>
        <w:ind w:firstLine="426"/>
      </w:pPr>
      <w:r w:rsidRPr="00377F14">
        <w:t>Ezen kívül beszélhetünk még függőleges felépítésű felhőkről. Ezek vertikális mérete a troposzféra jelentős részére kiterjed, több rétegen is átível.</w:t>
      </w:r>
      <w:r w:rsidR="0024583B" w:rsidRPr="00377F14">
        <w:t xml:space="preserve"> Rendszerint csapadék hullik belőlük, általában nagy mértékben. </w:t>
      </w:r>
      <w:r w:rsidR="00401438" w:rsidRPr="00377F14">
        <w:t>Ide a Cumulonimbus és a Nimbostratus sorolható.</w:t>
      </w:r>
    </w:p>
    <w:p w:rsidR="00434374" w:rsidRPr="00377F14" w:rsidRDefault="004C548A" w:rsidP="004C548A">
      <w:pPr>
        <w:spacing w:before="120"/>
        <w:ind w:firstLine="426"/>
      </w:pPr>
      <w:r w:rsidRPr="00377F14">
        <w:t xml:space="preserve">A felsorolt </w:t>
      </w:r>
      <w:r w:rsidR="009A5161" w:rsidRPr="00377F14">
        <w:t>fajták</w:t>
      </w:r>
      <w:r w:rsidRPr="00377F14">
        <w:t xml:space="preserve"> </w:t>
      </w:r>
      <w:r w:rsidR="00434374" w:rsidRPr="00377F14">
        <w:t>megállapítása a gyakorlott észlelők számára is rendkívül bonyolult feladat. Ennek főbb okai</w:t>
      </w:r>
      <w:r w:rsidR="003A0AD8" w:rsidRPr="00377F14">
        <w:t xml:space="preserve"> az OMSZ dokumentumai alapján</w:t>
      </w:r>
      <w:r w:rsidR="009009D3" w:rsidRPr="00377F14">
        <w:t xml:space="preserve"> [1]</w:t>
      </w:r>
      <w:r w:rsidR="00434374" w:rsidRPr="00377F14">
        <w:t>:</w:t>
      </w:r>
    </w:p>
    <w:p w:rsidR="00434374" w:rsidRPr="00377F14" w:rsidRDefault="002A662E" w:rsidP="002A662E">
      <w:pPr>
        <w:pStyle w:val="Listaszerbekezds"/>
        <w:numPr>
          <w:ilvl w:val="0"/>
          <w:numId w:val="21"/>
        </w:numPr>
        <w:spacing w:before="120"/>
      </w:pPr>
      <w:r w:rsidRPr="00377F14">
        <w:t>A felhők megjelenése rendkívül változatos.</w:t>
      </w:r>
    </w:p>
    <w:p w:rsidR="002A662E" w:rsidRPr="00377F14" w:rsidRDefault="002A662E" w:rsidP="002A662E">
      <w:pPr>
        <w:pStyle w:val="Listaszerbekezds"/>
        <w:numPr>
          <w:ilvl w:val="0"/>
          <w:numId w:val="21"/>
        </w:numPr>
        <w:spacing w:before="120"/>
      </w:pPr>
      <w:r w:rsidRPr="00377F14">
        <w:t>Nem ritka az egyes felhőfajták egymásba alakulása.</w:t>
      </w:r>
    </w:p>
    <w:p w:rsidR="002A662E" w:rsidRPr="00377F14" w:rsidRDefault="002A662E" w:rsidP="002A662E">
      <w:pPr>
        <w:pStyle w:val="Listaszerbekezds"/>
        <w:numPr>
          <w:ilvl w:val="0"/>
          <w:numId w:val="21"/>
        </w:numPr>
        <w:spacing w:before="120"/>
      </w:pPr>
      <w:r w:rsidRPr="00377F14">
        <w:t>Másképp néz ki egy felhő kék ég alatt, és másképp ha másik árnyéka vetődik rá.</w:t>
      </w:r>
    </w:p>
    <w:p w:rsidR="002A662E" w:rsidRPr="00377F14" w:rsidRDefault="002A662E" w:rsidP="002A662E">
      <w:pPr>
        <w:pStyle w:val="Listaszerbekezds"/>
        <w:numPr>
          <w:ilvl w:val="0"/>
          <w:numId w:val="21"/>
        </w:numPr>
        <w:spacing w:before="120"/>
      </w:pPr>
      <w:r w:rsidRPr="00377F14">
        <w:t>Egyes felhők más felhőbe ágyazva, vagy alatta lévő által részben eltakarva jelennek meg.</w:t>
      </w:r>
    </w:p>
    <w:p w:rsidR="002A662E" w:rsidRPr="00377F14" w:rsidRDefault="002A662E" w:rsidP="002A662E">
      <w:pPr>
        <w:pStyle w:val="Listaszerbekezds"/>
        <w:numPr>
          <w:ilvl w:val="0"/>
          <w:numId w:val="21"/>
        </w:numPr>
        <w:spacing w:before="120"/>
      </w:pPr>
      <w:r w:rsidRPr="00377F14">
        <w:t>Másképp látjuk ugyanazt a felhőt, mint szürkületkor. Éjjel nem minden felhő azonosítható, egyes felhők nem is láthatók.</w:t>
      </w:r>
    </w:p>
    <w:p w:rsidR="004C548A" w:rsidRPr="00377F14" w:rsidRDefault="004C548A" w:rsidP="004C548A">
      <w:pPr>
        <w:spacing w:before="120"/>
        <w:ind w:firstLine="426"/>
      </w:pPr>
      <w:r w:rsidRPr="00377F14">
        <w:t xml:space="preserve">Viszont észrevehető, hogy bizonyos felhők főbb tulajdonságai megegyeznek. Ilyen módon a listát két csoportra bonthatjuk: Stratus és Cumulus típusú felhők (lásd </w:t>
      </w:r>
      <w:r w:rsidR="003538A8">
        <w:fldChar w:fldCharType="begin"/>
      </w:r>
      <w:r w:rsidR="003538A8">
        <w:instrText xml:space="preserve"> REF _Ref406767452 \h </w:instrText>
      </w:r>
      <w:r w:rsidR="003538A8">
        <w:fldChar w:fldCharType="separate"/>
      </w:r>
      <w:r w:rsidR="003538A8">
        <w:rPr>
          <w:noProof/>
        </w:rPr>
        <w:t>2</w:t>
      </w:r>
      <w:r w:rsidR="003538A8">
        <w:t>.</w:t>
      </w:r>
      <w:r w:rsidR="003538A8">
        <w:rPr>
          <w:noProof/>
        </w:rPr>
        <w:t>2</w:t>
      </w:r>
      <w:r w:rsidR="003538A8">
        <w:t>. ábra</w:t>
      </w:r>
      <w:r w:rsidR="003538A8">
        <w:fldChar w:fldCharType="end"/>
      </w:r>
      <w:r w:rsidRPr="00377F14">
        <w:t xml:space="preserve">). Az elsőbe tartozik többek között a Stratus, Cirrus, Nimbostratus, Altostratus, a </w:t>
      </w:r>
      <w:r w:rsidRPr="00377F14">
        <w:lastRenderedPageBreak/>
        <w:t>másodikba pedig a Cumulus, Cumulonimbus, Altocumu</w:t>
      </w:r>
      <w:r w:rsidR="00085538" w:rsidRPr="00377F14">
        <w:t>lus. Programunkban jelenleg</w:t>
      </w:r>
      <w:r w:rsidRPr="00377F14">
        <w:t xml:space="preserve"> ezek felismerése lesz a cél.</w:t>
      </w:r>
    </w:p>
    <w:p w:rsidR="004C548A" w:rsidRPr="00377F14" w:rsidRDefault="004C548A" w:rsidP="004C548A">
      <w:pPr>
        <w:spacing w:before="120"/>
        <w:ind w:firstLine="426"/>
      </w:pPr>
      <w:r w:rsidRPr="00377F14">
        <w:t xml:space="preserve">A Stratus és a Cumulus között az egyik legnagyobb különbséget az égen található mennyiségük, tehát az ég borultsága adja. Így egyértelmű, hogy ez a témakör szorosan összekapcsolódik a </w:t>
      </w:r>
      <w:r w:rsidR="00CE7B37" w:rsidRPr="00377F14">
        <w:t>b</w:t>
      </w:r>
      <w:r w:rsidR="00E00DDA" w:rsidRPr="00377F14">
        <w:t>orultság vizsgálattal</w:t>
      </w:r>
      <w:r w:rsidRPr="00377F14">
        <w:t>. A Cumulus jellegű felhők 1</w:t>
      </w:r>
      <w:r w:rsidR="00026869" w:rsidRPr="00377F14">
        <w:t>–</w:t>
      </w:r>
      <w:r w:rsidRPr="00377F14">
        <w:t>7 oktát boríthatnak be, míg a Stratus jellegűek leggyakrabban 7</w:t>
      </w:r>
      <w:r w:rsidR="00026869" w:rsidRPr="00377F14">
        <w:t>–</w:t>
      </w:r>
      <w:r w:rsidRPr="00377F14">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rsidRPr="00377F14">
        <w:t>, szálas szerkezetű, általában világos</w:t>
      </w:r>
      <w:r w:rsidRPr="00377F14">
        <w:t>, míg a Cumulus rendkívül változatos sötétségű lehet</w:t>
      </w:r>
      <w:r w:rsidR="00306C60" w:rsidRPr="00377F14">
        <w:t>, nagy önárnyékkal, gomolyos szerkezettel</w:t>
      </w:r>
      <w:r w:rsidRPr="00377F14">
        <w:t>.</w:t>
      </w:r>
    </w:p>
    <w:p w:rsidR="006F7B0B" w:rsidRPr="00377F14" w:rsidRDefault="00E567BF" w:rsidP="009B099A">
      <w:pPr>
        <w:spacing w:before="120"/>
        <w:ind w:firstLine="426"/>
      </w:pPr>
      <w:r w:rsidRPr="00377F14">
        <w:t>Tehát a borultságból és a színezetből</w:t>
      </w:r>
      <w:r w:rsidR="004C548A" w:rsidRPr="00377F14">
        <w:t xml:space="preserve"> már</w:t>
      </w:r>
      <w:r w:rsidR="00C26728" w:rsidRPr="00377F14">
        <w:t xml:space="preserve"> nagy pontossággal</w:t>
      </w:r>
      <w:r w:rsidR="004C548A" w:rsidRPr="00377F14">
        <w:t xml:space="preserve"> megállapítható, hogy a képen látható felhők melyik csoportba sorolhatók. Azonban van még egy probléma. Előfordulhat, hogy a Cumulus-os felhőzet közel 8 okta, és így a lyuka</w:t>
      </w:r>
      <w:r w:rsidR="0048716A" w:rsidRPr="00377F14">
        <w:t xml:space="preserve">k a felhők között nem látszanak. </w:t>
      </w:r>
      <w:r w:rsidR="004C548A" w:rsidRPr="00377F14">
        <w:t>Ez a fenti két szempont együttes figyelembe vételével kiküszöbölhető, ugyanis hiába nem látunk lyukat, a szakirodalmak szerint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3B7ECE" w:rsidRPr="00377F14">
        <w:t xml:space="preserve"> és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r w:rsidR="003B7ECE" w:rsidRPr="00377F14">
        <w:rPr>
          <w:noProof/>
        </w:rPr>
        <w:t>[2]</w:t>
      </w:r>
      <w:r w:rsidR="001A6525" w:rsidRPr="00377F14">
        <w:fldChar w:fldCharType="end"/>
      </w:r>
      <w:r w:rsidR="004C548A" w:rsidRPr="00377F14">
        <w:t>) feltételezhetjük, hogy ott vannak, amennyiben a felhő színei több árnyalatot is felvesznek. Tehát a felhőnk Cumulus lesz, a borultsága pedig 7 okta.</w:t>
      </w:r>
    </w:p>
    <w:p w:rsidR="004C548A" w:rsidRPr="00377F14" w:rsidRDefault="006F7B0B" w:rsidP="00C726CC">
      <w:pPr>
        <w:pStyle w:val="Cmsor2"/>
        <w:rPr>
          <w:rFonts w:cs="Times New Roman"/>
        </w:rPr>
      </w:pPr>
      <w:bookmarkStart w:id="29" w:name="_Toc407915871"/>
      <w:r w:rsidRPr="00377F14">
        <w:rPr>
          <w:rFonts w:cs="Times New Roman"/>
        </w:rPr>
        <w:t>Probléma elemzése</w:t>
      </w:r>
      <w:bookmarkEnd w:id="29"/>
      <w:r w:rsidR="004C548A" w:rsidRPr="00377F14">
        <w:rPr>
          <w:rFonts w:cs="Times New Roman"/>
        </w:rPr>
        <w:t xml:space="preserve"> </w:t>
      </w:r>
    </w:p>
    <w:p w:rsidR="00FC0314" w:rsidRPr="00377F14" w:rsidRDefault="0039267E" w:rsidP="00994342">
      <w:r w:rsidRPr="00377F14">
        <w:t>Első lépésként a felhőket kell detektálnunk, mivel égtől való elkülönítésük a borultság és a típus megállapításához</w:t>
      </w:r>
      <w:r w:rsidR="006B72A5" w:rsidRPr="00377F14">
        <w:t xml:space="preserve"> is</w:t>
      </w:r>
      <w:r w:rsidRPr="00377F14">
        <w:t xml:space="preserve"> szükséges.</w:t>
      </w:r>
      <w:r w:rsidR="006B6D4A" w:rsidRPr="00377F14">
        <w:t xml:space="preserve"> Ennek megvalósítására több féle megoldási lehetőséget is figyelembe vettünk, majd ezek közül választottuk ki a legmegfelelőbbet.</w:t>
      </w:r>
      <w:r w:rsidR="00321B05" w:rsidRPr="00377F14">
        <w:t xml:space="preserve"> Habár </w:t>
      </w:r>
      <w:r w:rsidR="00F058BE" w:rsidRPr="00377F14">
        <w:t xml:space="preserve">elsőre egyszerűnek tűnhet, jobban megfigyelve bonyolult feladat, mivel mind a felhők és az ég színe rendkívül sokrétűen változhat. Ezt tovább nehezíti az éjszakai megfigyelés lehetőségi, illetve a </w:t>
      </w:r>
      <w:r w:rsidR="00C14225" w:rsidRPr="00377F14">
        <w:t>különböző</w:t>
      </w:r>
      <w:r w:rsidR="00F058BE" w:rsidRPr="00377F14">
        <w:t xml:space="preserve"> napszakok vizsgálata.</w:t>
      </w:r>
      <w:r w:rsidR="00FC0314" w:rsidRPr="00377F14">
        <w:t xml:space="preserve"> </w:t>
      </w:r>
    </w:p>
    <w:p w:rsidR="00994342" w:rsidRPr="00377F14" w:rsidRDefault="00FC0314" w:rsidP="00994342">
      <w:r w:rsidRPr="00377F14">
        <w:t>Ha sikerült detektálnunk a felhőket, a kapott értékek alapján már egyszerű számolással kifejezhetjük a nyolcadokban mért arányt, ami a borultságot jelenti.</w:t>
      </w:r>
      <w:r w:rsidR="00D50E80" w:rsidRPr="00377F14">
        <w:t xml:space="preserve"> </w:t>
      </w:r>
      <w:r w:rsidR="00564516" w:rsidRPr="00377F14">
        <w:t>Egyetlen</w:t>
      </w:r>
      <w:r w:rsidR="00D21739" w:rsidRPr="00377F14">
        <w:t xml:space="preserve"> kamerával a kapott érték nem lesz minden esetben teljesen pontos, mivel a kép nem fedi le az e</w:t>
      </w:r>
      <w:r w:rsidR="00011766" w:rsidRPr="00377F14">
        <w:t>gész eget. A</w:t>
      </w:r>
      <w:r w:rsidR="00D21739" w:rsidRPr="00377F14">
        <w:t xml:space="preserve">hhoz külön berendezés készítése lenne szükséges. Azonban célunk a már meglévő kamerák felhasználása volt, így ezzel a lehetőséggel dolgozunk. </w:t>
      </w:r>
      <w:r w:rsidR="00EA381E" w:rsidRPr="00377F14">
        <w:t>Manapság gyakori megoldás a radarképek használata</w:t>
      </w:r>
      <w:r w:rsidR="008A27A7" w:rsidRPr="00377F14">
        <w:t>, ami nagy területre vonatkozóan pontos eredményt ad, azonban</w:t>
      </w:r>
      <w:r w:rsidR="00E2148E" w:rsidRPr="00377F14">
        <w:t xml:space="preserve"> drága, és</w:t>
      </w:r>
      <w:r w:rsidR="008A27A7" w:rsidRPr="00377F14">
        <w:t xml:space="preserve"> egy bizonyos település egy radarképen már túl kis terület, így az érték</w:t>
      </w:r>
      <w:r w:rsidR="00E2148E" w:rsidRPr="00377F14">
        <w:t xml:space="preserve"> pontos</w:t>
      </w:r>
      <w:r w:rsidR="008A27A7" w:rsidRPr="00377F14">
        <w:t xml:space="preserve"> megállapítására nincs lehetőség.</w:t>
      </w:r>
      <w:r w:rsidR="00B9434B" w:rsidRPr="00377F14">
        <w:t xml:space="preserve"> Ezen kívül a felhők típusának megállapítására sem alkalmas.</w:t>
      </w:r>
    </w:p>
    <w:p w:rsidR="004B2998" w:rsidRDefault="00214717" w:rsidP="00994342">
      <w:r w:rsidRPr="00377F14">
        <w:t xml:space="preserve">A borultságból kiindulva tovább vizsgálhatjuk a felhőzetet, és </w:t>
      </w:r>
      <w:r w:rsidR="008E516C" w:rsidRPr="00377F14">
        <w:t>megállapíthatjuk annak típusát.</w:t>
      </w:r>
      <w:r w:rsidR="00BD024B" w:rsidRPr="00377F14">
        <w:t xml:space="preserve"> </w:t>
      </w:r>
      <w:r w:rsidR="00EF6963" w:rsidRPr="00377F14">
        <w:t>Azonban a típus pontos megállapításához rendkívül sok tényezőt kellene figyelembe venni, amire egyetlen kamerával nincs lehetőségünk.</w:t>
      </w:r>
      <w:r w:rsidR="004A697E" w:rsidRPr="00377F14">
        <w:t xml:space="preserve"> </w:t>
      </w:r>
      <w:r w:rsidR="00CB5E3F" w:rsidRPr="00377F14">
        <w:t xml:space="preserve">Így a borultság mellé </w:t>
      </w:r>
      <w:r w:rsidR="00CB5E3F" w:rsidRPr="00377F14">
        <w:lastRenderedPageBreak/>
        <w:t>még a felhőzet színezetét vizsgáljuk, amit mivel már tudjuk a képen a felhők pozícióját, könnyen megkaphatunk.</w:t>
      </w:r>
      <w:r w:rsidR="00AF25C0" w:rsidRPr="00377F14">
        <w:t xml:space="preserve"> A kapott értékeket a fenti szempontokat figyelembe véve kell összehasonlítani, és megállapítani a legvalószínűbb értéket a felhőzet típusára.</w:t>
      </w:r>
      <w:r w:rsidR="00E04728" w:rsidRPr="00377F14">
        <w:t xml:space="preserve"> Az algoritmus hátránya ilyen módon, hogy egy képen csak egyetlen típust tud megállapítani, míg a valóságban a felhők több rétegben is elhelyezkedhetnek.</w:t>
      </w:r>
      <w:r w:rsidR="00BD41B9" w:rsidRPr="00377F14">
        <w:t xml:space="preserve"> Ezt jelenleg nem tekintjük problémának, mivel az észlelők feljegyzéseiben is minden esetben csak az "uralkodó" felhőzet típusa szerepel.</w:t>
      </w:r>
    </w:p>
    <w:p w:rsidR="00E84A98" w:rsidRDefault="00E84A98" w:rsidP="00E84A98">
      <w:pPr>
        <w:pStyle w:val="Cmsor2"/>
      </w:pPr>
      <w:bookmarkStart w:id="30" w:name="_Toc407915872"/>
      <w:r>
        <w:t>Hasonló rendszerek</w:t>
      </w:r>
      <w:bookmarkEnd w:id="30"/>
    </w:p>
    <w:p w:rsidR="00E84A98" w:rsidRDefault="00E84A98" w:rsidP="00E84A98">
      <w:r>
        <w:t>Habár a teljes rendszerünk összetettségével rendelkező rendszert nem találtunk, felhők detektálásával foglalkozók már az 1990-es évek óta vannak forgalomban.</w:t>
      </w:r>
      <w:r w:rsidR="00E53F74">
        <w:t xml:space="preserve"> Azonban ezek többsége nem egyszerű kamerát használ, hanem olyan szerkezetet, mely segítségével a teljes égbolt belátható.</w:t>
      </w:r>
      <w:r w:rsidR="00AD54EE">
        <w:t xml:space="preserve"> </w:t>
      </w:r>
    </w:p>
    <w:p w:rsidR="00932091" w:rsidRDefault="00AD54EE" w:rsidP="00E84A98">
      <w:r>
        <w:t>Davis 1992-ben publikált egy rendszert, ami szkennelt képeken képes felhőket detektálni. Algoritmusának alapja az azonos színű</w:t>
      </w:r>
      <w:r w:rsidR="00050471">
        <w:t xml:space="preserve"> és szerkezetű</w:t>
      </w:r>
      <w:r>
        <w:t xml:space="preserve"> részek szegmentálása.</w:t>
      </w:r>
      <w:r w:rsidR="00050471">
        <w:t xml:space="preserve"> Feister 2000-ben jelentette be rendszerét, ami a korábban Shields által fejlesztett algoritmus fejlesztett változata.</w:t>
      </w:r>
      <w:r w:rsidR="0075571A">
        <w:t xml:space="preserve"> Alapja a kék, vö</w:t>
      </w:r>
      <w:r w:rsidR="001235D0">
        <w:t>rös és infra sugarak vizsgálata, segítségével éjszakai detektálás is végezhető.</w:t>
      </w:r>
      <w:r w:rsidR="00C316E7">
        <w:t xml:space="preserve"> </w:t>
      </w:r>
      <w:r w:rsidR="001235D0">
        <w:t>Azonban m</w:t>
      </w:r>
      <w:r w:rsidR="00C316E7">
        <w:t>ivel a mi rendszerünk nem alkalmas ezek figyelésére, így ez a me</w:t>
      </w:r>
      <w:r w:rsidR="00317C72">
        <w:t>g</w:t>
      </w:r>
      <w:r w:rsidR="00C316E7">
        <w:t>valósítási forma számunkra nem lehetséges.</w:t>
      </w:r>
      <w:r>
        <w:t xml:space="preserve"> </w:t>
      </w:r>
      <w:r w:rsidR="00317C72">
        <w:t>A legújabb fejlesztés a Yankee Environment System által fejlesztett TSI (total-sky imager).</w:t>
      </w:r>
      <w:r w:rsidR="00584B1A">
        <w:t xml:space="preserve"> Ez nem csak egy algoritmust, hanem egy teljes re</w:t>
      </w:r>
      <w:r w:rsidR="00BD73FB">
        <w:t xml:space="preserve">ndszert takar, eszközzel együtt. Képes teljes eget lefedő színes képek készítésére, és élő detektálást biztosít. </w:t>
      </w:r>
      <w:r w:rsidR="003D3A51">
        <w:t>2003-ban elkezdték a kísérletezést az UV spektrum használatával.</w:t>
      </w:r>
      <w:r w:rsidR="00623AA7">
        <w:t xml:space="preserve"> </w:t>
      </w:r>
    </w:p>
    <w:p w:rsidR="00623AA7" w:rsidRPr="00E84A98" w:rsidRDefault="00623AA7" w:rsidP="00E84A98">
      <w:r>
        <w:t>A fent említett rendszerek közül az infra vagy UV sugarakat vizsgálók egyszerű kamerával nem megvalósíthatók, így számunkra nem megfelelők.</w:t>
      </w:r>
      <w:r w:rsidR="00FA571D">
        <w:t xml:space="preserve"> </w:t>
      </w:r>
      <w:r w:rsidR="00CB4391">
        <w:t>A szegmentálás lehetne egy lehetőség, azonban Davis rendszerének megvalósításáról nem található dokumentáció.</w:t>
      </w:r>
      <w:r w:rsidR="00137541">
        <w:t xml:space="preserve"> Így a továbbiakban olyan algoritmusokat vizsgáltunk, melyek valamilyen egyszerű</w:t>
      </w:r>
      <w:r w:rsidR="005F67E3">
        <w:t xml:space="preserve"> kamera képein</w:t>
      </w:r>
      <w:r w:rsidR="00137541">
        <w:t xml:space="preserve"> is végrehajtható küszöbölést alkalmaznak</w:t>
      </w:r>
      <w:r w:rsidR="00D246AC">
        <w:t>, nem igényelnek speciális felszerelést.</w:t>
      </w:r>
    </w:p>
    <w:p w:rsidR="0094134C" w:rsidRPr="00377F14" w:rsidRDefault="00EC7750" w:rsidP="00D538E1">
      <w:pPr>
        <w:pStyle w:val="Cmsor2"/>
        <w:rPr>
          <w:rFonts w:cs="Times New Roman"/>
        </w:rPr>
      </w:pPr>
      <w:bookmarkStart w:id="31" w:name="_Toc371356724"/>
      <w:bookmarkStart w:id="32" w:name="_Toc385287715"/>
      <w:bookmarkStart w:id="33" w:name="_Toc407915873"/>
      <w:r w:rsidRPr="00377F14">
        <w:rPr>
          <w:rFonts w:cs="Times New Roman"/>
        </w:rPr>
        <w:t>Borultság vizsgálata h</w:t>
      </w:r>
      <w:r w:rsidR="0094134C" w:rsidRPr="00377F14">
        <w:rPr>
          <w:rFonts w:cs="Times New Roman"/>
        </w:rPr>
        <w:t>ibrid küszöbölés</w:t>
      </w:r>
      <w:bookmarkEnd w:id="31"/>
      <w:r w:rsidRPr="00377F14">
        <w:rPr>
          <w:rFonts w:cs="Times New Roman"/>
        </w:rPr>
        <w:t>es algoritmussal</w:t>
      </w:r>
      <w:bookmarkEnd w:id="32"/>
      <w:bookmarkEnd w:id="33"/>
    </w:p>
    <w:p w:rsidR="00647B70" w:rsidRDefault="00D97214" w:rsidP="0048716A">
      <w:r w:rsidRPr="00377F14">
        <w:t>Felhők detektálására az elsőként</w:t>
      </w:r>
      <w:r w:rsidR="0094134C" w:rsidRPr="00377F14">
        <w:t xml:space="preserve"> </w:t>
      </w:r>
      <w:r w:rsidR="00DF6AEB" w:rsidRPr="00377F14">
        <w:t>meg</w:t>
      </w:r>
      <w:r w:rsidR="0094134C" w:rsidRPr="00377F14">
        <w:t>vizsgált lehetséges megoldás</w:t>
      </w:r>
      <w:r w:rsidR="00D538E1">
        <w:t xml:space="preserve"> a </w:t>
      </w:r>
      <w:r w:rsidR="00F7154F" w:rsidRPr="00377F14">
        <w:t>Famona és Asano művében</w:t>
      </w:r>
      <w:r w:rsidR="00EB4E80" w:rsidRPr="00377F14">
        <w:t xml:space="preserve"> </w:t>
      </w:r>
      <w:r w:rsidR="001A6525" w:rsidRPr="00377F14">
        <w:fldChar w:fldCharType="begin" w:fldLock="1"/>
      </w:r>
      <w:r w:rsidR="00D27705" w:rsidRPr="00377F14">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formattedCitation" : "[3]", "plainTextFormattedCitation" : "[3]", "previouslyFormattedCitation" : "[3]" }, "properties" : { "noteIndex" : 0 }, "schema" : "https://github.com/citation-style-language/schema/raw/master/csl-citation.json" }</w:instrText>
      </w:r>
      <w:r w:rsidR="001A6525" w:rsidRPr="00377F14">
        <w:fldChar w:fldCharType="separate"/>
      </w:r>
      <w:r w:rsidR="00503141" w:rsidRPr="00377F14">
        <w:rPr>
          <w:noProof/>
        </w:rPr>
        <w:t>[3]</w:t>
      </w:r>
      <w:r w:rsidR="001A6525" w:rsidRPr="00377F14">
        <w:fldChar w:fldCharType="end"/>
      </w:r>
      <w:r w:rsidR="00EB4E80" w:rsidRPr="00377F14">
        <w:t xml:space="preserve"> ismertetett módszer</w:t>
      </w:r>
      <w:r w:rsidR="009E17D4">
        <w:t>, mivel több esetben eredményesebbnek bizonyult más intelligens küszöbölő eljárásoknál</w:t>
      </w:r>
      <w:r w:rsidR="00EB4E80" w:rsidRPr="00377F14">
        <w:t>.</w:t>
      </w:r>
      <w:r w:rsidR="00165316">
        <w:t xml:space="preserve"> A k</w:t>
      </w:r>
      <w:r w:rsidR="00B6444D">
        <w:t>üszöbölés</w:t>
      </w:r>
      <w:r w:rsidR="00213E4C">
        <w:t>n</w:t>
      </w:r>
      <w:r w:rsidR="00165316">
        <w:t>ek</w:t>
      </w:r>
      <w:r w:rsidR="00213E4C">
        <w:t xml:space="preserve"> </w:t>
      </w:r>
      <w:r w:rsidR="00165316">
        <w:t>két módja lehetséges: lokális- és globális küszöbölés.</w:t>
      </w:r>
      <w:r w:rsidR="001776C9">
        <w:t xml:space="preserve"> Előbbi a teljes képre azonos küszöbértéket használ, míg utóbbi meghatározott méretű ablakok alatt vizsgálja végig képünket.</w:t>
      </w:r>
      <w:r w:rsidR="00E57268">
        <w:t xml:space="preserve"> </w:t>
      </w:r>
      <w:r w:rsidR="00F74B86">
        <w:t>A globális módszerek megvalósítása egyszerűbb, így jobban elterjedtek. Ezek továbbfejlesztésére több hisztogram vizsgálaton alapuló technikát is kifejlesztettek.</w:t>
      </w:r>
      <w:r w:rsidR="00A34916">
        <w:t xml:space="preserve"> Az általános küszöbölő alkalmazások legnagyobb hibája, </w:t>
      </w:r>
      <w:r w:rsidR="00701D58">
        <w:t xml:space="preserve">hogy nem képesek információt </w:t>
      </w:r>
      <w:r w:rsidR="00701D58">
        <w:lastRenderedPageBreak/>
        <w:t>kinyerni a kép felépítéséből</w:t>
      </w:r>
      <w:r w:rsidR="00563411">
        <w:t>, minden képet azonos módon kezelnek.</w:t>
      </w:r>
      <w:r w:rsidR="00EB4E80" w:rsidRPr="00377F14">
        <w:t xml:space="preserve"> </w:t>
      </w:r>
      <w:r w:rsidR="002F0EDE">
        <w:t>Az alább ismertetett módszer</w:t>
      </w:r>
      <w:r w:rsidR="00F22959">
        <w:t xml:space="preserve"> ennek kiküszöbölésére</w:t>
      </w:r>
      <w:r w:rsidR="002F0EDE">
        <w:t xml:space="preserve"> egy</w:t>
      </w:r>
      <w:r w:rsidR="0094134C" w:rsidRPr="00377F14">
        <w:t xml:space="preserve"> hibrid küszöbölés</w:t>
      </w:r>
      <w:r w:rsidR="00EB4E80" w:rsidRPr="00377F14">
        <w:t>t ismertet</w:t>
      </w:r>
      <w:r w:rsidR="0094134C" w:rsidRPr="00377F14">
        <w:t xml:space="preserve">, </w:t>
      </w:r>
      <w:r w:rsidR="00EB4E80" w:rsidRPr="00377F14">
        <w:t>a</w:t>
      </w:r>
      <w:r w:rsidR="0094134C" w:rsidRPr="00377F14">
        <w:t>mely az információ kinyerésre éldetektálást használ, küszöbölésre pedig a</w:t>
      </w:r>
      <w:r w:rsidR="00DF6AEB" w:rsidRPr="00377F14">
        <w:t>z úgynevezett</w:t>
      </w:r>
      <w:r w:rsidR="0094134C" w:rsidRPr="00377F14">
        <w:t xml:space="preserve"> P-tile módszert.</w:t>
      </w:r>
      <w:r w:rsidR="00DE65E0">
        <w:t xml:space="preserve"> </w:t>
      </w:r>
      <w:r w:rsidR="008769B4">
        <w:t>I</w:t>
      </w:r>
      <w:r w:rsidR="00D20B8B">
        <w:t>lyen módon</w:t>
      </w:r>
      <w:r w:rsidR="00647B70">
        <w:t xml:space="preserve"> pontosabb értéket kaphatunk az objektumok alakjára, mint egyszerű küszöbölő algoritmusokkal.</w:t>
      </w:r>
      <w:r w:rsidR="00AF2303" w:rsidRPr="00377F14">
        <w:t xml:space="preserve"> </w:t>
      </w:r>
    </w:p>
    <w:p w:rsidR="00AF2303" w:rsidRPr="00377F14" w:rsidRDefault="00A93DE7" w:rsidP="0048716A">
      <w:r>
        <w:t>A P-tile szó a "percentile" szóra utal, amiből látszik, hogy százalékos értékekkel számol.</w:t>
      </w:r>
      <w:r w:rsidR="00E86B2A">
        <w:t xml:space="preserve"> A módszer lényege, hogy a küszöbértéket úgy állítja be, hogy a felette lévő pixelek aránya a lehető legközelebb legyen egy előre megadott százalékos értékhez.</w:t>
      </w:r>
      <w:r w:rsidR="00452F69">
        <w:t xml:space="preserve"> </w:t>
      </w:r>
      <w:r w:rsidR="0094134C" w:rsidRPr="00377F14">
        <w:t>Ebben az esetben mindig szürkeárnyalatos képpel dolgozunk</w:t>
      </w:r>
      <w:r w:rsidR="009A220F" w:rsidRPr="00377F14">
        <w:t>, így</w:t>
      </w:r>
      <w:r w:rsidR="00AC49BD">
        <w:t xml:space="preserve"> a mis esetünkben</w:t>
      </w:r>
      <w:r w:rsidR="009A220F" w:rsidRPr="00377F14">
        <w:t xml:space="preserve"> mindenképpen e</w:t>
      </w:r>
      <w:r w:rsidR="00351127" w:rsidRPr="00377F14">
        <w:t>lőfeldolgozással kell k</w:t>
      </w:r>
      <w:r w:rsidR="000C5801" w:rsidRPr="00377F14">
        <w:t>ezdenünk</w:t>
      </w:r>
      <w:r w:rsidR="005D5F17">
        <w:t>. Az algoritmus feltételezi</w:t>
      </w:r>
      <w:r w:rsidR="0094134C" w:rsidRPr="00377F14">
        <w:t>, hogy az objektum világosabb a háttérnél</w:t>
      </w:r>
      <w:r w:rsidR="005D5F17">
        <w:t>, és</w:t>
      </w:r>
      <w:r w:rsidR="0094134C" w:rsidRPr="00377F14">
        <w:t xml:space="preserve"> az objektumok a kép egy bizonyos</w:t>
      </w:r>
      <w:r w:rsidR="005D5F17">
        <w:t xml:space="preserve"> fix</w:t>
      </w:r>
      <w:r w:rsidR="0094134C" w:rsidRPr="00377F14">
        <w:t xml:space="preserve"> </w:t>
      </w:r>
      <w:r w:rsidR="005912D4" w:rsidRPr="00377F14">
        <w:t>százalékát</w:t>
      </w:r>
      <w:r w:rsidR="005D5F17">
        <w:t xml:space="preserve"> foglalják el</w:t>
      </w:r>
      <w:r w:rsidR="0094134C" w:rsidRPr="00377F14">
        <w:t>. Ezt</w:t>
      </w:r>
      <w:r w:rsidR="00895E43">
        <w:t xml:space="preserve"> az értéket</w:t>
      </w:r>
      <w:r w:rsidR="0094134C" w:rsidRPr="00377F14">
        <w:t xml:space="preserve"> jelölhetjük P%-kal.</w:t>
      </w:r>
      <w:r w:rsidR="00AD368F">
        <w:t xml:space="preserve"> Mivel tudjuk az objektum arányát a háttérhez képest, pontosabban megtudjuk határozni azt a képen.</w:t>
      </w:r>
      <w:r w:rsidR="0094134C" w:rsidRPr="00377F14">
        <w:t xml:space="preserve"> A küszöbölő algoritmusunk </w:t>
      </w:r>
      <w:r w:rsidR="00351127" w:rsidRPr="00377F14">
        <w:t>addig változtatja a küszöbértékünket, amíg a lehető legpontosabban el nem érjük a keresett P% értéket.</w:t>
      </w:r>
      <w:r w:rsidR="00EF0B99">
        <w:t xml:space="preserve"> Ennek elvégzése egyszerű,</w:t>
      </w:r>
      <w:r w:rsidR="00B54E02">
        <w:t xml:space="preserve"> bármilyen</w:t>
      </w:r>
      <w:r w:rsidR="00EF0B99">
        <w:t xml:space="preserve"> méretű objektumra alkalmazható, és jó a zajszűrő képessége.</w:t>
      </w:r>
      <w:r w:rsidR="00240A68">
        <w:t xml:space="preserve"> Azonban látszik az is, hogy nem alkalmazható, ha P% ismeretlen, vagy képről-képre változik.</w:t>
      </w:r>
      <w:r w:rsidR="00D05072">
        <w:t xml:space="preserve"> Mivel ez az információ az esetek többségében nem áll rendelkezésünkre, megoldást kell találnunk annak kinyerésére a képből.</w:t>
      </w:r>
    </w:p>
    <w:p w:rsidR="00090F91" w:rsidRPr="00377F14" w:rsidRDefault="0094134C" w:rsidP="00090F91">
      <w:r w:rsidRPr="00377F14">
        <w:t xml:space="preserve">A </w:t>
      </w:r>
      <w:r w:rsidR="0080006C" w:rsidRPr="00377F14">
        <w:t>módszer második része</w:t>
      </w:r>
      <w:r w:rsidRPr="00377F14">
        <w:t xml:space="preserve"> az éldetektálás, ami</w:t>
      </w:r>
      <w:r w:rsidR="00F343E0">
        <w:t>t gyakran használnak a képből való információ kinyerésére</w:t>
      </w:r>
      <w:r w:rsidR="002F15D2">
        <w:t>, objektumok elkülönítésére</w:t>
      </w:r>
      <w:r w:rsidRPr="00377F14">
        <w:t>. Az élek keretet adnak az objektum(ok) és a háttér között.</w:t>
      </w:r>
      <w:r w:rsidR="003819D8">
        <w:t xml:space="preserve"> Módszere, hogy a hirtelen intenzitás változásokat figyeli a képen.</w:t>
      </w:r>
      <w:r w:rsidRPr="00377F14">
        <w:t xml:space="preserve"> Élkeresés eredményeként egy</w:t>
      </w:r>
      <w:r w:rsidR="00570A50" w:rsidRPr="00377F14">
        <w:t xml:space="preserve"> éltérkép (edge map)</w:t>
      </w:r>
      <w:r w:rsidRPr="00377F14">
        <w:t xml:space="preserve"> jön létre</w:t>
      </w:r>
      <w:r w:rsidR="00581B2E" w:rsidRPr="00377F14">
        <w:t>.</w:t>
      </w:r>
      <w:r w:rsidRPr="00377F14">
        <w:t xml:space="preserve"> Az élkeresésnek számos algoritmusa ismert, de </w:t>
      </w:r>
      <w:r w:rsidR="0080006C" w:rsidRPr="00377F14">
        <w:t xml:space="preserve">alapvetően </w:t>
      </w:r>
      <w:r w:rsidRPr="00377F14">
        <w:t>két típusba sorolhatók: gradiens</w:t>
      </w:r>
      <w:r w:rsidR="00577C6D" w:rsidRPr="00377F14">
        <w:t xml:space="preserve"> alapú módszerek</w:t>
      </w:r>
      <w:r w:rsidRPr="00377F14">
        <w:t xml:space="preserve"> és Laplace</w:t>
      </w:r>
      <w:r w:rsidR="006D2E95" w:rsidRPr="00377F14">
        <w:t xml:space="preserve"> megközelítés</w:t>
      </w:r>
      <w:r w:rsidR="00857359" w:rsidRPr="00377F14">
        <w:t>. Gradiens módszernél</w:t>
      </w:r>
      <w:r w:rsidRPr="00377F14">
        <w:t xml:space="preserve"> lokális maximum értékeket keresünk</w:t>
      </w:r>
      <w:r w:rsidR="00B25C70" w:rsidRPr="00377F14">
        <w:t>, így az első deriváltat használjuk,</w:t>
      </w:r>
      <w:r w:rsidRPr="00377F14">
        <w:t xml:space="preserve"> míg Laplace-nál zérus </w:t>
      </w:r>
      <w:r w:rsidR="002B1B08" w:rsidRPr="00377F14">
        <w:t>átmeneteket</w:t>
      </w:r>
      <w:r w:rsidRPr="00377F14">
        <w:t xml:space="preserve"> a</w:t>
      </w:r>
      <w:r w:rsidR="00DE47FD" w:rsidRPr="00377F14">
        <w:t xml:space="preserve"> totális</w:t>
      </w:r>
      <w:r w:rsidRPr="00377F14">
        <w:t xml:space="preserve"> má</w:t>
      </w:r>
      <w:r w:rsidR="00FC0499" w:rsidRPr="00377F14">
        <w:t>sodik deriváltban.</w:t>
      </w:r>
      <w:r w:rsidR="00685AA5">
        <w:t xml:space="preserve"> </w:t>
      </w:r>
      <w:r w:rsidR="00922952">
        <w:t>Néhány i</w:t>
      </w:r>
      <w:r w:rsidR="00685AA5">
        <w:t>smert</w:t>
      </w:r>
      <w:r w:rsidR="00922952">
        <w:t>ebb</w:t>
      </w:r>
      <w:r w:rsidR="00685AA5">
        <w:t xml:space="preserve"> algoritmus a Roberts, Prewitt, Sobel és Canny éldetektáló</w:t>
      </w:r>
      <w:r w:rsidR="00922952">
        <w:t>k</w:t>
      </w:r>
      <w:r w:rsidR="00685AA5">
        <w:t>.</w:t>
      </w:r>
      <w:r w:rsidR="000E3545">
        <w:t xml:space="preserve"> Nekünk a lehető legpontosabb </w:t>
      </w:r>
      <w:r w:rsidR="00FC0499" w:rsidRPr="00377F14">
        <w:t>algoritmusra</w:t>
      </w:r>
      <w:r w:rsidRPr="00377F14">
        <w:t xml:space="preserve"> van szükségü</w:t>
      </w:r>
      <w:r w:rsidR="00FC0499" w:rsidRPr="00377F14">
        <w:t>nk, aminek</w:t>
      </w:r>
      <w:r w:rsidRPr="00377F14">
        <w:t xml:space="preserve"> a következő feltételeknek kell megfelelnie: </w:t>
      </w:r>
    </w:p>
    <w:p w:rsidR="00090F91" w:rsidRPr="00377F14" w:rsidRDefault="00090F91" w:rsidP="00090F91">
      <w:pPr>
        <w:pStyle w:val="Listaszerbekezds"/>
        <w:numPr>
          <w:ilvl w:val="0"/>
          <w:numId w:val="6"/>
        </w:numPr>
      </w:pPr>
      <w:r w:rsidRPr="00377F14">
        <w:t>lehető legtöbb helyes élet adja</w:t>
      </w:r>
      <w:r w:rsidR="0094134C" w:rsidRPr="00377F14">
        <w:t xml:space="preserve"> </w:t>
      </w:r>
    </w:p>
    <w:p w:rsidR="00090F91" w:rsidRPr="00377F14" w:rsidRDefault="0094134C" w:rsidP="00090F91">
      <w:pPr>
        <w:pStyle w:val="Listaszerbekezds"/>
        <w:numPr>
          <w:ilvl w:val="0"/>
          <w:numId w:val="6"/>
        </w:numPr>
      </w:pPr>
      <w:r w:rsidRPr="00377F14">
        <w:t>az élek a lehető legközele</w:t>
      </w:r>
      <w:r w:rsidR="00090F91" w:rsidRPr="00377F14">
        <w:t>bb legyenek a pontos helyükhöz</w:t>
      </w:r>
    </w:p>
    <w:p w:rsidR="00090F91" w:rsidRPr="00377F14" w:rsidRDefault="0094134C" w:rsidP="00090F91">
      <w:pPr>
        <w:pStyle w:val="Listaszerbekezds"/>
        <w:numPr>
          <w:ilvl w:val="0"/>
          <w:numId w:val="6"/>
        </w:numPr>
      </w:pPr>
      <w:r w:rsidRPr="00377F14">
        <w:t>minden é</w:t>
      </w:r>
      <w:r w:rsidR="00090F91" w:rsidRPr="00377F14">
        <w:t>let csak egyszer találjunk meg</w:t>
      </w:r>
    </w:p>
    <w:p w:rsidR="00FF49EA" w:rsidRPr="00377F14" w:rsidRDefault="0094134C" w:rsidP="00090F91">
      <w:pPr>
        <w:pStyle w:val="Listaszerbekezds"/>
        <w:numPr>
          <w:ilvl w:val="0"/>
          <w:numId w:val="6"/>
        </w:numPr>
      </w:pPr>
      <w:r w:rsidRPr="00377F14">
        <w:t>a za</w:t>
      </w:r>
      <w:r w:rsidR="00090F91" w:rsidRPr="00377F14">
        <w:t>j</w:t>
      </w:r>
      <w:r w:rsidR="005E2835" w:rsidRPr="00377F14">
        <w:t xml:space="preserve"> ne keltsen hamis éleket</w:t>
      </w:r>
    </w:p>
    <w:p w:rsidR="000D479F" w:rsidRDefault="0094134C" w:rsidP="0048716A">
      <w:r w:rsidRPr="00377F14">
        <w:t>Egy</w:t>
      </w:r>
      <w:r w:rsidR="005E2835" w:rsidRPr="00377F14">
        <w:t xml:space="preserve"> számunkra</w:t>
      </w:r>
      <w:r w:rsidRPr="00377F14">
        <w:t xml:space="preserve"> megfelelő algoritmus a Canny éldetektálás</w:t>
      </w:r>
      <w:r w:rsidR="00D27705" w:rsidRPr="00377F14">
        <w:t xml:space="preserve"> </w:t>
      </w:r>
      <w:r w:rsidR="001A6525" w:rsidRPr="00377F14">
        <w:fldChar w:fldCharType="begin" w:fldLock="1"/>
      </w:r>
      <w:r w:rsidR="0044348B" w:rsidRPr="00377F14">
        <w:instrText>ADDIN CSL_CITATION { "citationItems" : [ { "id" : "ITEM-1", "itemData" : { "author" : [ { "dropping-particle" : "", "family" : "Ding", "given" : "Lijun", "non-dropping-particle" : "", "parse-names" : false, "suffix" : "" }, { "dropping-particle" : "", "family" : "Goshtasby", "given" : "Ardeshir", "non-dropping-particle" : "", "parse-names" : false, "suffix" : "" } ], "id" : "ITEM-1", "issue" : "January 2000", "issued" : { "date-parts" : [ [ "2001" ] ] }, "page" : "721-725", "title" : "On the Canny edge detector", "type" : "article-journal", "volume" : "34" }, "uris" : [ "http://www.mendeley.com/documents/?uuid=aba31558-380d-4e96-b28c-41a418e71089" ] } ], "mendeley" : { "formattedCitation" : "[4]", "plainTextFormattedCitation" : "[4]", "previouslyFormattedCitation" : "[4]" }, "properties" : { "noteIndex" : 0 }, "schema" : "https://github.com/citation-style-language/schema/raw/master/csl-citation.json" }</w:instrText>
      </w:r>
      <w:r w:rsidR="001A6525" w:rsidRPr="00377F14">
        <w:fldChar w:fldCharType="separate"/>
      </w:r>
      <w:r w:rsidR="00D27705" w:rsidRPr="00377F14">
        <w:rPr>
          <w:noProof/>
        </w:rPr>
        <w:t>[4]</w:t>
      </w:r>
      <w:r w:rsidR="001A6525" w:rsidRPr="00377F14">
        <w:fldChar w:fldCharType="end"/>
      </w:r>
      <w:r w:rsidRPr="00377F14">
        <w:t xml:space="preserve">, mivel ez </w:t>
      </w:r>
      <w:r w:rsidR="00A419F2">
        <w:t>a fenti kritériumok mindegyikét kielégíti.</w:t>
      </w:r>
      <w:r w:rsidR="000D479F">
        <w:t xml:space="preserve"> A feldolgozás öt lépésből áll:</w:t>
      </w:r>
    </w:p>
    <w:p w:rsidR="00A419F2" w:rsidRDefault="000D479F" w:rsidP="000D479F">
      <w:pPr>
        <w:pStyle w:val="Listaszerbekezds"/>
        <w:numPr>
          <w:ilvl w:val="0"/>
          <w:numId w:val="22"/>
        </w:numPr>
      </w:pPr>
      <w:r>
        <w:t>Elmossa a képet, így csökkenti a zajok mértékét.</w:t>
      </w:r>
    </w:p>
    <w:p w:rsidR="005E2DC5" w:rsidRDefault="005E2DC5" w:rsidP="000D479F">
      <w:pPr>
        <w:pStyle w:val="Listaszerbekezds"/>
        <w:numPr>
          <w:ilvl w:val="0"/>
          <w:numId w:val="22"/>
        </w:numPr>
      </w:pPr>
      <w:r>
        <w:t>Gradiens értékek meghatározása, kiugró értékek keresése.</w:t>
      </w:r>
    </w:p>
    <w:p w:rsidR="005E2DC5" w:rsidRDefault="005E2DC5" w:rsidP="000D479F">
      <w:pPr>
        <w:pStyle w:val="Listaszerbekezds"/>
        <w:numPr>
          <w:ilvl w:val="0"/>
          <w:numId w:val="22"/>
        </w:numPr>
      </w:pPr>
      <w:r>
        <w:t>Lokális maximum értékek kiválogatása a maximumok közül.</w:t>
      </w:r>
    </w:p>
    <w:p w:rsidR="005E2DC5" w:rsidRDefault="005E2DC5" w:rsidP="000D479F">
      <w:pPr>
        <w:pStyle w:val="Listaszerbekezds"/>
        <w:numPr>
          <w:ilvl w:val="0"/>
          <w:numId w:val="22"/>
        </w:numPr>
      </w:pPr>
      <w:r>
        <w:t>Kétszeres küszöbölés az élek meghatározására.</w:t>
      </w:r>
    </w:p>
    <w:p w:rsidR="005E2DC5" w:rsidRDefault="005E2DC5" w:rsidP="000D479F">
      <w:pPr>
        <w:pStyle w:val="Listaszerbekezds"/>
        <w:numPr>
          <w:ilvl w:val="0"/>
          <w:numId w:val="22"/>
        </w:numPr>
      </w:pPr>
      <w:r>
        <w:lastRenderedPageBreak/>
        <w:t>Különálló, más élekhez nem kapcsolódó találatok elnyomása.</w:t>
      </w:r>
    </w:p>
    <w:p w:rsidR="006A2D24" w:rsidRDefault="006A2D24" w:rsidP="006A2D24">
      <w:r>
        <w:t>Az elmosás Gauss szűrő alkalmazásával zajlik.</w:t>
      </w:r>
      <w:r w:rsidR="00EE029F">
        <w:t xml:space="preserve"> Ezek után az algoritmus Sobel-operátort használ a gradiens értékek meghatározásához.</w:t>
      </w:r>
      <w:r w:rsidR="00376317">
        <w:t xml:space="preserve"> Ez alapján az élek detektálása már elvégezhető, azonban ezek gyakran szélesebbek, így több él detektálható egyetlen valós helyett.</w:t>
      </w:r>
      <w:r w:rsidR="00731F63">
        <w:t xml:space="preserve"> Ennek kezelésére az algoritmus kiszámítja és eltárolja az élek irányát is. Ezek után kiválasztjuk a lokális maximumokat</w:t>
      </w:r>
      <w:r w:rsidR="005D26F5">
        <w:t>, minden más találatot töröl</w:t>
      </w:r>
      <w:r w:rsidR="00731F63">
        <w:t>. Ennek célja, hogy az elmosott élek helyett éles eredményeket kapjunk.</w:t>
      </w:r>
      <w:r w:rsidR="00C0559B">
        <w:t xml:space="preserve"> A megmaradt értékeket már nagy valószínűséggel tekinthetnénk valósnak, de akadhat még, amit zaj okozott. Ezek kiszűrésére használhatnánk egy egyszerű küszöbölést, de a Canny algoritmus egy dupla küszöbölést alkalmaz, két küszöbértéket határoz meg. A magasabb felett lévő élek</w:t>
      </w:r>
      <w:r w:rsidR="008F1549">
        <w:t>et</w:t>
      </w:r>
      <w:r w:rsidR="00C0559B">
        <w:t xml:space="preserve"> erős</w:t>
      </w:r>
      <w:r w:rsidR="008F1549">
        <w:t>n</w:t>
      </w:r>
      <w:r w:rsidR="00C0559B">
        <w:t xml:space="preserve">ek, </w:t>
      </w:r>
      <w:r w:rsidR="008F1549">
        <w:t xml:space="preserve">a kettő közöttiket </w:t>
      </w:r>
      <w:r w:rsidR="009F4556">
        <w:t>gyengének jelöli, míg a kettő közöttit elnyomja</w:t>
      </w:r>
      <w:r w:rsidR="008F1549">
        <w:t>.</w:t>
      </w:r>
      <w:r w:rsidR="00BA1B1C">
        <w:t xml:space="preserve"> Az erős éleket egyből hozzáadhatjuk az éltérképhez, azonban a gyengéket csak akkor, ha csatlakoznak erős élhez.</w:t>
      </w:r>
      <w:r w:rsidR="0033323E">
        <w:t xml:space="preserve"> Ennek a lépésnek a célja is a további zajszűrés.</w:t>
      </w:r>
    </w:p>
    <w:p w:rsidR="001B648D" w:rsidRPr="00377F14" w:rsidRDefault="0094134C" w:rsidP="0048716A">
      <w:pPr>
        <w:rPr>
          <w:noProof/>
          <w:color w:val="000000" w:themeColor="text1"/>
          <w:sz w:val="20"/>
          <w:szCs w:val="20"/>
        </w:rPr>
      </w:pPr>
      <w:r w:rsidRPr="00377F14">
        <w:t>Persze más algoritmusok is használhatók</w:t>
      </w:r>
      <w:r w:rsidR="00B534B5" w:rsidRPr="00377F14">
        <w:t>, de minden esetben célszerű</w:t>
      </w:r>
      <w:r w:rsidRPr="00377F14">
        <w:t xml:space="preserve"> zajszűréssel kezdeni. Az egyik legismertebb és leggyakrabban hasz</w:t>
      </w:r>
      <w:r w:rsidR="00AF4298" w:rsidRPr="00377F14">
        <w:t>nált ilyen szűrő a Gauss szűrő</w:t>
      </w:r>
      <w:r w:rsidR="0044348B" w:rsidRPr="00377F14">
        <w:t xml:space="preserve"> </w:t>
      </w:r>
      <w:r w:rsidR="001A6525" w:rsidRPr="00377F14">
        <w:fldChar w:fldCharType="begin" w:fldLock="1"/>
      </w:r>
      <w:r w:rsidR="0044348B"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44348B" w:rsidRPr="00377F14">
        <w:rPr>
          <w:noProof/>
        </w:rPr>
        <w:t>[5]</w:t>
      </w:r>
      <w:r w:rsidR="001A6525" w:rsidRPr="00377F14">
        <w:fldChar w:fldCharType="end"/>
      </w:r>
      <w:r w:rsidR="003712A0">
        <w:t>, amit a Canny algoritmus</w:t>
      </w:r>
      <w:r w:rsidR="008B3B81">
        <w:t xml:space="preserve"> is</w:t>
      </w:r>
      <w:r w:rsidR="003712A0">
        <w:t xml:space="preserve"> tartalmaz.</w:t>
      </w:r>
      <w:r w:rsidR="008B3B81">
        <w:t xml:space="preserve"> </w:t>
      </w:r>
    </w:p>
    <w:p w:rsidR="0048716A" w:rsidRPr="00377F14" w:rsidRDefault="0048716A" w:rsidP="0048716A">
      <w:r w:rsidRPr="00377F14">
        <w:rPr>
          <w:noProof/>
        </w:rPr>
        <w:drawing>
          <wp:inline distT="0" distB="0" distL="0" distR="0" wp14:anchorId="646346E8" wp14:editId="4FA43089">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bookmarkStart w:id="34" w:name="_Ref406767174"/>
    <w:p w:rsidR="0094134C" w:rsidRPr="00377F14" w:rsidRDefault="0080618F" w:rsidP="008F2439">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bookmarkStart w:id="35" w:name="_Toc407915769"/>
      <w:r w:rsidR="009005EC">
        <w:rPr>
          <w:noProof/>
          <w:color w:val="000000" w:themeColor="text1"/>
          <w:szCs w:val="20"/>
        </w:rPr>
        <w:t>. ábra</w:t>
      </w:r>
      <w:bookmarkEnd w:id="34"/>
      <w:r w:rsidR="009005EC">
        <w:rPr>
          <w:noProof/>
          <w:color w:val="000000" w:themeColor="text1"/>
          <w:szCs w:val="20"/>
        </w:rPr>
        <w:t xml:space="preserve"> -</w:t>
      </w:r>
      <w:r w:rsidR="0048716A" w:rsidRPr="00377F14">
        <w:rPr>
          <w:noProof/>
          <w:color w:val="000000" w:themeColor="text1"/>
          <w:szCs w:val="20"/>
        </w:rPr>
        <w:t xml:space="preserve"> A hibrid küszöbölést és éldetektálást alkalmazó algoritmus hibás működése</w:t>
      </w:r>
      <w:r w:rsidR="00382EFB">
        <w:rPr>
          <w:noProof/>
          <w:color w:val="000000" w:themeColor="text1"/>
          <w:szCs w:val="20"/>
        </w:rPr>
        <w:t xml:space="preserve"> teljes eget borító,</w:t>
      </w:r>
      <w:r w:rsidR="0048716A" w:rsidRPr="00377F14">
        <w:rPr>
          <w:noProof/>
          <w:color w:val="000000" w:themeColor="text1"/>
          <w:szCs w:val="20"/>
        </w:rPr>
        <w:t xml:space="preserve"> </w:t>
      </w:r>
      <w:r w:rsidR="00382EFB">
        <w:rPr>
          <w:noProof/>
          <w:color w:val="000000" w:themeColor="text1"/>
          <w:szCs w:val="20"/>
        </w:rPr>
        <w:t xml:space="preserve"> </w:t>
      </w:r>
      <w:r w:rsidR="0048716A" w:rsidRPr="00377F14">
        <w:rPr>
          <w:noProof/>
          <w:color w:val="000000" w:themeColor="text1"/>
          <w:szCs w:val="20"/>
        </w:rPr>
        <w:t xml:space="preserve">változatos színű felhők esetén. Látható, hogy </w:t>
      </w:r>
      <w:r w:rsidR="00382EFB">
        <w:rPr>
          <w:noProof/>
          <w:color w:val="000000" w:themeColor="text1"/>
          <w:szCs w:val="20"/>
        </w:rPr>
        <w:t>ilyen esetben is határoz meg küszö</w:t>
      </w:r>
      <w:r w:rsidR="00755C4C">
        <w:rPr>
          <w:noProof/>
          <w:color w:val="000000" w:themeColor="text1"/>
          <w:szCs w:val="20"/>
        </w:rPr>
        <w:t>bértéket, ami hibás küszöbölést</w:t>
      </w:r>
      <w:r w:rsidR="00382EFB">
        <w:rPr>
          <w:noProof/>
          <w:color w:val="000000" w:themeColor="text1"/>
          <w:szCs w:val="20"/>
        </w:rPr>
        <w:t xml:space="preserve"> eredményez</w:t>
      </w:r>
      <w:r w:rsidR="0048716A" w:rsidRPr="00377F14">
        <w:rPr>
          <w:noProof/>
          <w:color w:val="000000" w:themeColor="text1"/>
          <w:szCs w:val="20"/>
        </w:rPr>
        <w:t>.</w:t>
      </w:r>
      <w:bookmarkEnd w:id="35"/>
    </w:p>
    <w:p w:rsidR="00CC48C7" w:rsidRPr="00377F14" w:rsidRDefault="00CC48C7" w:rsidP="00CC48C7">
      <w:pPr>
        <w:spacing w:before="120"/>
        <w:ind w:firstLine="426"/>
      </w:pPr>
      <w:r w:rsidRPr="00377F14">
        <w:t xml:space="preserve">Ha sikerült a megfelelő éldetektálást elvégezni, akkor megkaphatjuk a P% értékét. Ennek módja az, hogy az eredeti kép éltérképből kivonjuk a küszöbölt kép éltérképét. Ha ezt minden </w:t>
      </w:r>
      <w:r w:rsidR="00AE438B">
        <w:t>P% értékre</w:t>
      </w:r>
      <w:r w:rsidRPr="00377F14">
        <w:t xml:space="preserve"> elvégezzünk, akkor a kapott értékekből megkaphatjuk a</w:t>
      </w:r>
      <w:r w:rsidR="00AE438B">
        <w:t xml:space="preserve"> legmegfelelőbbet</w:t>
      </w:r>
      <w:r w:rsidRPr="00377F14">
        <w:t xml:space="preserve"> ott, ahol ez a különbség a legkisebb volt. A két kép kivonását az MSE- v</w:t>
      </w:r>
      <w:r w:rsidR="00823236">
        <w:t>el (Mean Squared Error) végezzü</w:t>
      </w:r>
      <w:r w:rsidR="009005EC">
        <w:t>k</w:t>
      </w:r>
      <w:r w:rsidRPr="00377F14">
        <w:t xml:space="preserve">. </w:t>
      </w:r>
    </w:p>
    <w:p w:rsidR="0094134C" w:rsidRPr="00377F14" w:rsidRDefault="0094134C" w:rsidP="0048716A">
      <w:r w:rsidRPr="00377F14">
        <w:t>A</w:t>
      </w:r>
      <w:r w:rsidR="008851C1" w:rsidRPr="00377F14">
        <w:t xml:space="preserve"> függvényben szerepel egy</w:t>
      </w:r>
      <w:r w:rsidRPr="00377F14">
        <w:t xml:space="preserve"> Step érték</w:t>
      </w:r>
      <w:r w:rsidR="008851C1" w:rsidRPr="00377F14">
        <w:t>, aminek</w:t>
      </w:r>
      <w:r w:rsidRPr="00377F14">
        <w:t xml:space="preserve"> változtatásával növelhetjük</w:t>
      </w:r>
      <w:r w:rsidR="005E2835" w:rsidRPr="00377F14">
        <w:t>,</w:t>
      </w:r>
      <w:r w:rsidRPr="00377F14">
        <w:t xml:space="preserve"> illetve csökkenthetjük a pontosságot. Ha nagy értéket adunk neki a programunk gyorsabb, de pontatlanabb lesz, míg kis érték eset</w:t>
      </w:r>
      <w:r w:rsidR="000E15EB" w:rsidRPr="00377F14">
        <w:t>én pontosabb, de lassabb. E</w:t>
      </w:r>
      <w:r w:rsidRPr="00377F14">
        <w:t xml:space="preserve">setünkben a pontosság előbbre való a sebességnél, mivel a kép feldolgozására kb. 10 perc áll a </w:t>
      </w:r>
      <w:r w:rsidRPr="00377F14">
        <w:lastRenderedPageBreak/>
        <w:t>rendelkezésünkre az újabb kép készítése előtt. A hibrid algoritmus a tesztesetek többségében pontosabb eredmén</w:t>
      </w:r>
      <w:r w:rsidR="005E2835" w:rsidRPr="00377F14">
        <w:t>yt adott az Otsu binarizálásnál</w:t>
      </w:r>
      <w:r w:rsidR="0044348B" w:rsidRPr="00377F14">
        <w:t xml:space="preserve"> </w:t>
      </w:r>
      <w:r w:rsidR="001A6525" w:rsidRPr="00377F14">
        <w:fldChar w:fldCharType="begin" w:fldLock="1"/>
      </w:r>
      <w:r w:rsidR="0044348B" w:rsidRPr="00377F14">
        <w:instrText>ADDIN CSL_CITATION { "citationItems" : [ { "id" : "ITEM-1", "itemData" : { "author" : [ { "dropping-particle" : "", "family" : "Morse", "given" : "Bryan S", "non-dropping-particle" : "", "parse-names" : false, "suffix" : "" } ], "id" : "ITEM-1", "issued" : { "date-parts" : [ [ "2000" ] ] }, "title" : "Lecture 4 : Thresholding", "type" : "article-journal" }, "uris" : [ "http://www.mendeley.com/documents/?uuid=494a5391-0b32-4572-bdbc-2c3f88fe4a8f" ] } ], "mendeley" : { "formattedCitation" : "[6]", "plainTextFormattedCitation" : "[6]", "previouslyFormattedCitation" : "[6]" }, "properties" : { "noteIndex" : 0 }, "schema" : "https://github.com/citation-style-language/schema/raw/master/csl-citation.json" }</w:instrText>
      </w:r>
      <w:r w:rsidR="001A6525" w:rsidRPr="00377F14">
        <w:fldChar w:fldCharType="separate"/>
      </w:r>
      <w:r w:rsidR="0044348B" w:rsidRPr="00377F14">
        <w:rPr>
          <w:noProof/>
        </w:rPr>
        <w:t>[6]</w:t>
      </w:r>
      <w:r w:rsidR="001A6525" w:rsidRPr="00377F14">
        <w:fldChar w:fldCharType="end"/>
      </w:r>
      <w:r w:rsidR="00FF49EA" w:rsidRPr="00377F14">
        <w:t>.</w:t>
      </w:r>
    </w:p>
    <w:p w:rsidR="0094134C" w:rsidRPr="00377F14" w:rsidRDefault="0094134C" w:rsidP="00093A10">
      <w:pPr>
        <w:spacing w:before="120"/>
        <w:ind w:firstLine="426"/>
      </w:pPr>
      <w:r w:rsidRPr="00377F14">
        <w:t>Ezzel a megoldással azonban</w:t>
      </w:r>
      <w:r w:rsidR="008F2502" w:rsidRPr="00377F14">
        <w:t xml:space="preserve"> felhők esetén</w:t>
      </w:r>
      <w:r w:rsidRPr="00377F14">
        <w:t xml:space="preserve"> nem sikerült pontos eredményt elérni. Az első probléma, hogy mindig keres küszöbértéket, míg a mi esetünkben felhőtlen, vagy teljesen felhős </w:t>
      </w:r>
      <w:r w:rsidR="003846E9" w:rsidRPr="00377F14">
        <w:t xml:space="preserve">ég esetén </w:t>
      </w:r>
      <w:r w:rsidRPr="00377F14">
        <w:t>csak előtér vagy háttér van, tehát nincs szükségünk küszöbölésre. Ezen kívül egyetlen felhő is sokféle színárnyalatot felvehet egyszerre, így ilyen esetekben ez az algoritmus a felhőt is több objektumra bontja</w:t>
      </w:r>
      <w:r w:rsidR="00FF49EA" w:rsidRPr="00377F14">
        <w:t xml:space="preserve"> (lásd</w:t>
      </w:r>
      <w:r w:rsidR="00D509EC">
        <w:t xml:space="preserve"> </w:t>
      </w:r>
      <w:r w:rsidR="00D509EC">
        <w:fldChar w:fldCharType="begin"/>
      </w:r>
      <w:r w:rsidR="00D509EC">
        <w:instrText xml:space="preserve"> REF _Ref406767174 \h </w:instrText>
      </w:r>
      <w:r w:rsidR="00D509EC">
        <w:fldChar w:fldCharType="separate"/>
      </w:r>
      <w:r w:rsidR="00D509EC">
        <w:rPr>
          <w:noProof/>
          <w:color w:val="000000" w:themeColor="text1"/>
          <w:szCs w:val="20"/>
        </w:rPr>
        <w:t>2.3. ábra</w:t>
      </w:r>
      <w:r w:rsidR="00D509EC">
        <w:fldChar w:fldCharType="end"/>
      </w:r>
      <w:r w:rsidR="00FF49EA" w:rsidRPr="00377F14">
        <w:t>)</w:t>
      </w:r>
      <w:r w:rsidRPr="00377F14">
        <w:t>.</w:t>
      </w:r>
      <w:r w:rsidR="00093A10" w:rsidRPr="00377F14">
        <w:t xml:space="preserve"> </w:t>
      </w:r>
      <w:r w:rsidR="003846E9" w:rsidRPr="00377F14">
        <w:t>G</w:t>
      </w:r>
      <w:r w:rsidRPr="00377F14">
        <w:t xml:space="preserve">yakori probléma, hogy </w:t>
      </w:r>
      <w:r w:rsidR="00CC5817" w:rsidRPr="00377F14">
        <w:t xml:space="preserve">mivel a felhőzet és az ég színe is rendkívül széles skálán mozog, így </w:t>
      </w:r>
      <w:r w:rsidRPr="00377F14">
        <w:t>küszöbölés után a</w:t>
      </w:r>
      <w:r w:rsidR="00855D84" w:rsidRPr="00377F14">
        <w:t xml:space="preserve"> </w:t>
      </w:r>
      <w:r w:rsidR="00370B2F" w:rsidRPr="00377F14">
        <w:t>változó színe</w:t>
      </w:r>
      <w:r w:rsidR="00855D84" w:rsidRPr="00377F14">
        <w:t>k</w:t>
      </w:r>
      <w:r w:rsidRPr="00377F14">
        <w:t xml:space="preserve"> miatt nem mindig a felhő lesz az előtér az ég pedig a háttér, ami lehetetlenné teszi a borultság</w:t>
      </w:r>
      <w:r w:rsidR="00855D84" w:rsidRPr="00377F14">
        <w:t xml:space="preserve"> pontos</w:t>
      </w:r>
      <w:r w:rsidRPr="00377F14">
        <w:t xml:space="preserve"> számítását</w:t>
      </w:r>
      <w:r w:rsidR="005A42BE">
        <w:t xml:space="preserve"> egyszerű küszöbölő algoritmusokkal</w:t>
      </w:r>
      <w:r w:rsidR="007B698D" w:rsidRPr="00377F14">
        <w:t>, ugyanis az értékek ebben az esetben</w:t>
      </w:r>
      <w:r w:rsidR="00855D84" w:rsidRPr="00377F14">
        <w:t xml:space="preserve"> felcserélődnek</w:t>
      </w:r>
      <w:r w:rsidR="00250B60">
        <w:t xml:space="preserve"> a tudtunk nélkül</w:t>
      </w:r>
      <w:r w:rsidRPr="00377F14">
        <w:t xml:space="preserve">. </w:t>
      </w:r>
      <w:r w:rsidR="00093A10" w:rsidRPr="00377F14">
        <w:t>Így rájöttünk, hogy hagyományos küszöbölő módszerek segítségével nem tudunk</w:t>
      </w:r>
      <w:r w:rsidR="00A77AE0" w:rsidRPr="00377F14">
        <w:t xml:space="preserve"> megfelelő</w:t>
      </w:r>
      <w:r w:rsidR="00093A10" w:rsidRPr="00377F14">
        <w:t xml:space="preserve"> ered</w:t>
      </w:r>
      <w:r w:rsidR="00D34549" w:rsidRPr="00377F14">
        <w:t>ményt elérni. Új megoldásra van</w:t>
      </w:r>
      <w:r w:rsidR="00093A10" w:rsidRPr="00377F14">
        <w:t xml:space="preserve"> szükségünk.</w:t>
      </w:r>
    </w:p>
    <w:p w:rsidR="0094134C" w:rsidRPr="00377F14" w:rsidRDefault="00EC7750" w:rsidP="00C726CC">
      <w:pPr>
        <w:pStyle w:val="Cmsor2"/>
        <w:rPr>
          <w:rFonts w:cs="Times New Roman"/>
        </w:rPr>
      </w:pPr>
      <w:bookmarkStart w:id="36" w:name="_Toc371356725"/>
      <w:bookmarkStart w:id="37" w:name="_Toc385287716"/>
      <w:bookmarkStart w:id="38" w:name="_Toc407915874"/>
      <w:r w:rsidRPr="00377F14">
        <w:rPr>
          <w:rFonts w:cs="Times New Roman"/>
        </w:rPr>
        <w:t>Borultság vizsgálata s</w:t>
      </w:r>
      <w:r w:rsidR="0094134C" w:rsidRPr="00377F14">
        <w:rPr>
          <w:rFonts w:cs="Times New Roman"/>
        </w:rPr>
        <w:t>zaturáció mérés</w:t>
      </w:r>
      <w:bookmarkEnd w:id="36"/>
      <w:r w:rsidRPr="00377F14">
        <w:rPr>
          <w:rFonts w:cs="Times New Roman"/>
        </w:rPr>
        <w:t>sel</w:t>
      </w:r>
      <w:bookmarkEnd w:id="37"/>
      <w:bookmarkEnd w:id="38"/>
    </w:p>
    <w:p w:rsidR="0094134C" w:rsidRDefault="00FD276B" w:rsidP="00AF4298">
      <w:pPr>
        <w:spacing w:before="120"/>
        <w:ind w:firstLine="426"/>
      </w:pPr>
      <w:r w:rsidRPr="00377F14">
        <w:t>Létezik egy</w:t>
      </w:r>
      <w:r w:rsidR="0094134C" w:rsidRPr="00377F14">
        <w:t xml:space="preserve"> módszer</w:t>
      </w:r>
      <w:r w:rsidRPr="00377F14">
        <w:t>, amely</w:t>
      </w:r>
      <w:r w:rsidR="0094134C" w:rsidRPr="00377F14">
        <w:t xml:space="preserve"> kifejezetten felhők detektálására lett kifejlesztve</w:t>
      </w:r>
      <w:r w:rsidRPr="00377F14">
        <w:t>, ez pedig a szaturáció méréséből való következtetés</w:t>
      </w:r>
      <w:r w:rsidR="0094134C" w:rsidRPr="00377F14">
        <w:t>.</w:t>
      </w:r>
      <w:r w:rsidR="00EB4E80" w:rsidRPr="00377F14">
        <w:t xml:space="preserve"> </w:t>
      </w:r>
      <w:r w:rsidR="00507935" w:rsidRPr="00377F14">
        <w:t>A</w:t>
      </w:r>
      <w:r w:rsidR="00EB4E80" w:rsidRPr="00377F14">
        <w:t xml:space="preserve"> módszer a</w:t>
      </w:r>
      <w:r w:rsidR="00322155" w:rsidRPr="00377F14">
        <w:t xml:space="preserve"> </w:t>
      </w:r>
      <w:r w:rsidR="001A6525" w:rsidRPr="00377F14">
        <w:fldChar w:fldCharType="begin" w:fldLock="1"/>
      </w:r>
      <w:r w:rsidR="0044348B" w:rsidRPr="00377F14">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fldChar w:fldCharType="separate"/>
      </w:r>
      <w:r w:rsidR="0044348B" w:rsidRPr="00377F14">
        <w:rPr>
          <w:noProof/>
        </w:rPr>
        <w:t>[7]</w:t>
      </w:r>
      <w:r w:rsidR="001A6525" w:rsidRPr="00377F14">
        <w:fldChar w:fldCharType="end"/>
      </w:r>
      <w:r w:rsidR="00EB4E80" w:rsidRPr="00377F14">
        <w:t xml:space="preserve"> cikkben került ismertetésre, amely</w:t>
      </w:r>
      <w:r w:rsidR="0059786A" w:rsidRPr="00377F14">
        <w:t xml:space="preserve"> megvalósításával és</w:t>
      </w:r>
      <w:r w:rsidR="00F46159" w:rsidRPr="00377F14">
        <w:t xml:space="preserve"> alkalmazásával</w:t>
      </w:r>
      <w:r w:rsidR="00EB4E80" w:rsidRPr="00377F14">
        <w:t xml:space="preserve"> nagy előrelépést értünk el.</w:t>
      </w:r>
      <w:r w:rsidR="0094134C" w:rsidRPr="00377F14">
        <w:t xml:space="preserve"> </w:t>
      </w:r>
      <w:r w:rsidR="00EB4E80" w:rsidRPr="00377F14">
        <w:t>E szerint a</w:t>
      </w:r>
      <w:r w:rsidR="0094134C" w:rsidRPr="00377F14">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rsidRPr="00377F14">
        <w:t>.</w:t>
      </w:r>
    </w:p>
    <w:p w:rsidR="006F78DD" w:rsidRDefault="006F78DD" w:rsidP="006F78DD">
      <w:pPr>
        <w:keepNext/>
        <w:spacing w:before="120"/>
        <w:ind w:firstLine="426"/>
        <w:jc w:val="center"/>
      </w:pPr>
      <w:r>
        <w:rPr>
          <w:noProof/>
        </w:rPr>
        <w:drawing>
          <wp:inline distT="0" distB="0" distL="0" distR="0" wp14:anchorId="68E6D414" wp14:editId="7A62FB13">
            <wp:extent cx="3367617" cy="2331027"/>
            <wp:effectExtent l="19050" t="0" r="4233" b="0"/>
            <wp:docPr id="14"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l="50383" t="26462" r="9130" b="23677"/>
                    <a:stretch>
                      <a:fillRect/>
                    </a:stretch>
                  </pic:blipFill>
                  <pic:spPr bwMode="auto">
                    <a:xfrm>
                      <a:off x="0" y="0"/>
                      <a:ext cx="3367617" cy="2331027"/>
                    </a:xfrm>
                    <a:prstGeom prst="rect">
                      <a:avLst/>
                    </a:prstGeom>
                    <a:noFill/>
                    <a:ln w="9525">
                      <a:noFill/>
                      <a:miter lim="800000"/>
                      <a:headEnd/>
                      <a:tailEnd/>
                    </a:ln>
                  </pic:spPr>
                </pic:pic>
              </a:graphicData>
            </a:graphic>
          </wp:inline>
        </w:drawing>
      </w:r>
    </w:p>
    <w:bookmarkStart w:id="39" w:name="_Ref406771307"/>
    <w:p w:rsidR="006F78DD" w:rsidRPr="00377F14" w:rsidRDefault="0080618F" w:rsidP="006F78DD">
      <w:pPr>
        <w:pStyle w:val="Kpalrs"/>
      </w:pPr>
      <w:r>
        <w:fldChar w:fldCharType="begin"/>
      </w:r>
      <w:r>
        <w:instrText xml:space="preserve"> STYLEREF 1 \s </w:instrText>
      </w:r>
      <w:r>
        <w:fldChar w:fldCharType="separate"/>
      </w:r>
      <w:r>
        <w:rPr>
          <w:noProof/>
        </w:rPr>
        <w:t>2</w:t>
      </w:r>
      <w:r>
        <w:fldChar w:fldCharType="end"/>
      </w:r>
      <w:r>
        <w:t>.</w:t>
      </w:r>
      <w:fldSimple w:instr=" SEQ ábra \* ARABIC \s 1 ">
        <w:r>
          <w:rPr>
            <w:noProof/>
          </w:rPr>
          <w:t>4</w:t>
        </w:r>
      </w:fldSimple>
      <w:bookmarkStart w:id="40" w:name="_Toc407915770"/>
      <w:r w:rsidR="00CC6E95">
        <w:t>.</w:t>
      </w:r>
      <w:r w:rsidR="007B3DF2">
        <w:t xml:space="preserve"> ábra</w:t>
      </w:r>
      <w:bookmarkEnd w:id="39"/>
      <w:r w:rsidR="006F78DD">
        <w:t xml:space="preserve"> - RGB kocka a kék, zöld és vörös értékek ábrázolására.</w:t>
      </w:r>
      <w:bookmarkEnd w:id="40"/>
    </w:p>
    <w:p w:rsidR="00270F84" w:rsidRDefault="0094134C" w:rsidP="0094134C">
      <w:pPr>
        <w:spacing w:before="120"/>
        <w:ind w:firstLine="426"/>
      </w:pPr>
      <w:r w:rsidRPr="00377F14">
        <w:t>Az RGB modell széles körben elterjedt</w:t>
      </w:r>
      <w:r w:rsidR="004025F0">
        <w:t xml:space="preserve"> (lásd </w:t>
      </w:r>
      <w:r w:rsidR="004025F0">
        <w:fldChar w:fldCharType="begin"/>
      </w:r>
      <w:r w:rsidR="004025F0">
        <w:instrText xml:space="preserve"> REF _Ref406771307 \h </w:instrText>
      </w:r>
      <w:r w:rsidR="004025F0">
        <w:fldChar w:fldCharType="separate"/>
      </w:r>
      <w:r w:rsidR="004025F0">
        <w:rPr>
          <w:noProof/>
        </w:rPr>
        <w:t>2</w:t>
      </w:r>
      <w:r w:rsidR="004025F0">
        <w:t>.</w:t>
      </w:r>
      <w:r w:rsidR="004025F0">
        <w:rPr>
          <w:noProof/>
        </w:rPr>
        <w:t>4</w:t>
      </w:r>
      <w:r w:rsidR="0046579A">
        <w:rPr>
          <w:noProof/>
        </w:rPr>
        <w:t>.</w:t>
      </w:r>
      <w:r w:rsidR="004025F0">
        <w:t xml:space="preserve"> ábra</w:t>
      </w:r>
      <w:r w:rsidR="004025F0">
        <w:fldChar w:fldCharType="end"/>
      </w:r>
      <w:r w:rsidR="004025F0">
        <w:t>)</w:t>
      </w:r>
      <w:r w:rsidRPr="00377F14">
        <w:t>. Ez a színek és a szaturáció egy konstans fényerőn vett reprezentációja.</w:t>
      </w:r>
      <w:r w:rsidR="00946C67" w:rsidRPr="00377F14">
        <w:t xml:space="preserve"> Azonban </w:t>
      </w:r>
      <w:r w:rsidR="00DF0358" w:rsidRPr="00377F14">
        <w:t>mind a felhők és az ég színe rendkívül széles skálán mozog, így nem célszerű ezt a színteret választanunk.</w:t>
      </w:r>
      <w:r w:rsidRPr="00377F14">
        <w:t xml:space="preserve"> Az IHS rendszerben az intenzitás (I) a teljes energiát jelöli az összes hullámhosszon, ami eléri a </w:t>
      </w:r>
      <w:r w:rsidRPr="00377F14">
        <w:lastRenderedPageBreak/>
        <w:t>szemet</w:t>
      </w:r>
      <w:r w:rsidR="004025F0">
        <w:t xml:space="preserve"> (lásd </w:t>
      </w:r>
      <w:r w:rsidR="004025F0">
        <w:fldChar w:fldCharType="begin"/>
      </w:r>
      <w:r w:rsidR="004025F0">
        <w:instrText xml:space="preserve"> REF _Ref406771325 \h </w:instrText>
      </w:r>
      <w:r w:rsidR="004025F0">
        <w:fldChar w:fldCharType="separate"/>
      </w:r>
      <w:r w:rsidR="004025F0">
        <w:rPr>
          <w:noProof/>
        </w:rPr>
        <w:t>2</w:t>
      </w:r>
      <w:r w:rsidR="004025F0">
        <w:t>.</w:t>
      </w:r>
      <w:r w:rsidR="004025F0">
        <w:rPr>
          <w:noProof/>
        </w:rPr>
        <w:t>5</w:t>
      </w:r>
      <w:r w:rsidR="0046579A">
        <w:rPr>
          <w:noProof/>
        </w:rPr>
        <w:t>.</w:t>
      </w:r>
      <w:r w:rsidR="004025F0">
        <w:t xml:space="preserve"> ábra</w:t>
      </w:r>
      <w:r w:rsidR="004025F0">
        <w:fldChar w:fldCharType="end"/>
      </w:r>
      <w:r w:rsidR="004025F0">
        <w:t>)</w:t>
      </w:r>
      <w:r w:rsidRPr="00377F14">
        <w:t xml:space="preserve">. Ez </w:t>
      </w:r>
      <w:r w:rsidR="00270F84">
        <w:t>felelős a fényerő érzékeléséért, számítási módja sz RGB modell alapján:</w:t>
      </w:r>
    </w:p>
    <w:p w:rsidR="00270F84" w:rsidRDefault="00270F84" w:rsidP="0094134C">
      <w:pPr>
        <w:spacing w:before="120"/>
        <w:ind w:firstLine="426"/>
      </w:pPr>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R+G+B)</m:t>
          </m:r>
        </m:oMath>
      </m:oMathPara>
    </w:p>
    <w:p w:rsidR="00270F84" w:rsidRDefault="0094134C" w:rsidP="0094134C">
      <w:pPr>
        <w:spacing w:before="120"/>
        <w:ind w:firstLine="426"/>
      </w:pPr>
      <w:r w:rsidRPr="00377F14">
        <w:t xml:space="preserve"> A "Hue" (H) a fény elnyelését, visszaverődését adja meg, így ez felelős a</w:t>
      </w:r>
      <w:r w:rsidR="00270F84">
        <w:t xml:space="preserve"> tárgyak színé</w:t>
      </w:r>
      <w:r w:rsidRPr="00377F14">
        <w:t>ért</w:t>
      </w:r>
      <w:r w:rsidR="007C5FF1" w:rsidRPr="00377F14">
        <w:t>, magyarul színárnyalat</w:t>
      </w:r>
      <w:r w:rsidRPr="00377F14">
        <w:t>.</w:t>
      </w:r>
      <w:r w:rsidR="00270F84">
        <w:t xml:space="preserve"> Számítási módja:</w:t>
      </w:r>
    </w:p>
    <w:p w:rsidR="00270F84" w:rsidRDefault="00270F84" w:rsidP="0094134C">
      <w:pPr>
        <w:spacing w:before="120"/>
        <w:ind w:firstLine="426"/>
      </w:pPr>
      <m:oMathPara>
        <m:oMath>
          <m:r>
            <w:rPr>
              <w:rFonts w:ascii="Cambria Math" w:hAnsi="Cambria Math"/>
            </w:rPr>
            <m:t>H=</m:t>
          </m:r>
          <m:sSup>
            <m:sSupPr>
              <m:ctrlPr>
                <w:rPr>
                  <w:rFonts w:ascii="Cambria Math" w:hAnsi="Cambria Math"/>
                  <w:i/>
                </w:rPr>
              </m:ctrlPr>
            </m:sSupPr>
            <m:e>
              <m:r>
                <w:rPr>
                  <w:rFonts w:ascii="Cambria Math" w:hAnsi="Cambria Math"/>
                </w:rPr>
                <m:t>cos</m:t>
              </m:r>
            </m:e>
            <m:sup>
              <m:r>
                <w:rPr>
                  <w:rFonts w:ascii="Cambria Math" w:hAnsi="Cambria Math"/>
                </w:rPr>
                <m:t>-1</m:t>
              </m:r>
            </m:sup>
          </m:s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d>
                    <m:dPr>
                      <m:ctrlPr>
                        <w:rPr>
                          <w:rFonts w:ascii="Cambria Math" w:hAnsi="Cambria Math"/>
                          <w:i/>
                        </w:rPr>
                      </m:ctrlPr>
                    </m:dPr>
                    <m:e>
                      <m:r>
                        <w:rPr>
                          <w:rFonts w:ascii="Cambria Math" w:hAnsi="Cambria Math"/>
                        </w:rPr>
                        <m:t>R-G</m:t>
                      </m:r>
                    </m:e>
                  </m:d>
                  <m:r>
                    <w:rPr>
                      <w:rFonts w:ascii="Cambria Math" w:hAnsi="Cambria Math"/>
                    </w:rPr>
                    <m:t>+</m:t>
                  </m:r>
                  <m:d>
                    <m:dPr>
                      <m:ctrlPr>
                        <w:rPr>
                          <w:rFonts w:ascii="Cambria Math" w:hAnsi="Cambria Math"/>
                          <w:i/>
                        </w:rPr>
                      </m:ctrlPr>
                    </m:dPr>
                    <m:e>
                      <m:r>
                        <w:rPr>
                          <w:rFonts w:ascii="Cambria Math" w:hAnsi="Cambria Math"/>
                        </w:rPr>
                        <m:t>R-B</m:t>
                      </m:r>
                    </m:e>
                  </m:d>
                </m:e>
              </m:d>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G</m:t>
                              </m:r>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R-G</m:t>
                          </m:r>
                        </m:e>
                      </m:d>
                      <m:d>
                        <m:dPr>
                          <m:ctrlPr>
                            <w:rPr>
                              <w:rFonts w:ascii="Cambria Math" w:hAnsi="Cambria Math"/>
                              <w:i/>
                            </w:rPr>
                          </m:ctrlPr>
                        </m:dPr>
                        <m:e>
                          <m:r>
                            <w:rPr>
                              <w:rFonts w:ascii="Cambria Math" w:hAnsi="Cambria Math"/>
                            </w:rPr>
                            <m:t>G-B</m:t>
                          </m:r>
                        </m:e>
                      </m:d>
                    </m:e>
                  </m:d>
                </m:e>
                <m:sup>
                  <m:r>
                    <w:rPr>
                      <w:rFonts w:ascii="Cambria Math" w:hAnsi="Cambria Math"/>
                    </w:rPr>
                    <m:t>1/2</m:t>
                  </m:r>
                </m:sup>
              </m:sSup>
            </m:den>
          </m:f>
          <m:r>
            <w:rPr>
              <w:rFonts w:ascii="Cambria Math" w:hAnsi="Cambria Math"/>
            </w:rPr>
            <m:t>}</m:t>
          </m:r>
        </m:oMath>
      </m:oMathPara>
    </w:p>
    <w:p w:rsidR="008F2439" w:rsidRDefault="0094134C" w:rsidP="0094134C">
      <w:pPr>
        <w:spacing w:before="120"/>
        <w:ind w:firstLine="426"/>
        <w:rPr>
          <w:rFonts w:eastAsia="Calibri"/>
          <w:noProof/>
        </w:rPr>
      </w:pPr>
      <w:r w:rsidRPr="00377F14">
        <w:t xml:space="preserve"> A szaturáció (S) a</w:t>
      </w:r>
      <w:r w:rsidR="00F8014A" w:rsidRPr="00377F14">
        <w:t xml:space="preserve"> színtelítettség, ami a</w:t>
      </w:r>
      <w:r w:rsidRPr="00377F14">
        <w:t xml:space="preserve"> színek tisztaságát jelöli. A magas szaturációs értékekre azt mondják, hogy tiszta, mint a derült ég. Az alacsony értékűek olyanok, mint a felhők.</w:t>
      </w:r>
      <w:r w:rsidR="008F2439" w:rsidRPr="00377F14">
        <w:rPr>
          <w:rFonts w:eastAsia="Calibri"/>
          <w:noProof/>
        </w:rPr>
        <w:t xml:space="preserve"> </w:t>
      </w:r>
    </w:p>
    <w:p w:rsidR="007B3DF2" w:rsidRDefault="007B3DF2" w:rsidP="007B3DF2">
      <w:pPr>
        <w:keepNext/>
        <w:spacing w:before="120"/>
        <w:ind w:firstLine="426"/>
        <w:jc w:val="center"/>
      </w:pPr>
      <w:r>
        <w:rPr>
          <w:rFonts w:eastAsia="Calibri"/>
          <w:noProof/>
        </w:rPr>
        <w:drawing>
          <wp:inline distT="0" distB="0" distL="0" distR="0" wp14:anchorId="4246F2C0" wp14:editId="36DB8A7D">
            <wp:extent cx="4059978" cy="2404533"/>
            <wp:effectExtent l="19050" t="0" r="0" b="0"/>
            <wp:docPr id="16"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l="13597" t="11978" r="11324" b="8914"/>
                    <a:stretch>
                      <a:fillRect/>
                    </a:stretch>
                  </pic:blipFill>
                  <pic:spPr bwMode="auto">
                    <a:xfrm>
                      <a:off x="0" y="0"/>
                      <a:ext cx="4059978" cy="2404533"/>
                    </a:xfrm>
                    <a:prstGeom prst="rect">
                      <a:avLst/>
                    </a:prstGeom>
                    <a:noFill/>
                    <a:ln w="9525">
                      <a:noFill/>
                      <a:miter lim="800000"/>
                      <a:headEnd/>
                      <a:tailEnd/>
                    </a:ln>
                  </pic:spPr>
                </pic:pic>
              </a:graphicData>
            </a:graphic>
          </wp:inline>
        </w:drawing>
      </w:r>
    </w:p>
    <w:bookmarkStart w:id="41" w:name="_Ref406771325"/>
    <w:p w:rsidR="007B3DF2" w:rsidRPr="00377F14" w:rsidRDefault="0080618F" w:rsidP="007B3DF2">
      <w:pPr>
        <w:pStyle w:val="Kpalrs"/>
        <w:rPr>
          <w:rFonts w:eastAsia="Calibri"/>
          <w:noProof/>
        </w:rPr>
      </w:pPr>
      <w:r>
        <w:fldChar w:fldCharType="begin"/>
      </w:r>
      <w:r>
        <w:instrText xml:space="preserve"> STYLEREF 1 \s </w:instrText>
      </w:r>
      <w:r>
        <w:fldChar w:fldCharType="separate"/>
      </w:r>
      <w:r>
        <w:rPr>
          <w:noProof/>
        </w:rPr>
        <w:t>2</w:t>
      </w:r>
      <w:r>
        <w:fldChar w:fldCharType="end"/>
      </w:r>
      <w:r>
        <w:t>.</w:t>
      </w:r>
      <w:fldSimple w:instr=" SEQ ábra \* ARABIC \s 1 ">
        <w:r>
          <w:rPr>
            <w:noProof/>
          </w:rPr>
          <w:t>5</w:t>
        </w:r>
      </w:fldSimple>
      <w:bookmarkStart w:id="42" w:name="_Toc407915771"/>
      <w:r w:rsidR="00CC6E95">
        <w:t>.</w:t>
      </w:r>
      <w:r w:rsidR="007B3DF2">
        <w:t xml:space="preserve"> ábra</w:t>
      </w:r>
      <w:bookmarkEnd w:id="41"/>
      <w:r w:rsidR="007B3DF2">
        <w:t xml:space="preserve"> -</w:t>
      </w:r>
      <w:r w:rsidR="008860A3">
        <w:t xml:space="preserve"> </w:t>
      </w:r>
      <w:r w:rsidR="00A56F3F">
        <w:t>Az IHS színtér ábrázolása.</w:t>
      </w:r>
      <w:r w:rsidR="008B7257">
        <w:t>(a) Színháromszög, melynek pontjai a zöld, vörös és kék értékek.</w:t>
      </w:r>
      <w:r w:rsidR="00D67F68">
        <w:t xml:space="preserve"> (b) Árnyalat, telítettség és intenzitás kombinációja három dimenziós színtérben.</w:t>
      </w:r>
      <w:bookmarkEnd w:id="42"/>
    </w:p>
    <w:p w:rsidR="0094134C" w:rsidRDefault="0094134C" w:rsidP="0094134C">
      <w:pPr>
        <w:spacing w:before="120"/>
        <w:ind w:firstLine="426"/>
      </w:pPr>
      <w:r w:rsidRPr="00377F14">
        <w:t>Láthatjuk, hogy a felhőknek jó a fényvisszaverő képessége, általában fehérek, de számos színárnyalatot felvehetnek. Ezzel szemben a kék színű derült ég magas szaturációt eredményez</w:t>
      </w:r>
      <w:r w:rsidR="0046579A">
        <w:t xml:space="preserve"> (lásd </w:t>
      </w:r>
      <w:r w:rsidR="0046579A">
        <w:fldChar w:fldCharType="begin"/>
      </w:r>
      <w:r w:rsidR="0046579A">
        <w:instrText xml:space="preserve"> REF _Ref408076239 \h </w:instrText>
      </w:r>
      <w:r w:rsidR="0046579A">
        <w:fldChar w:fldCharType="separate"/>
      </w:r>
      <w:r w:rsidR="0046579A">
        <w:rPr>
          <w:noProof/>
        </w:rPr>
        <w:t>2</w:t>
      </w:r>
      <w:r w:rsidR="0046579A">
        <w:t>.</w:t>
      </w:r>
      <w:r w:rsidR="0046579A">
        <w:rPr>
          <w:noProof/>
        </w:rPr>
        <w:t>7</w:t>
      </w:r>
      <w:r w:rsidR="0046579A">
        <w:t>. ábra</w:t>
      </w:r>
      <w:r w:rsidR="0046579A">
        <w:fldChar w:fldCharType="end"/>
      </w:r>
      <w:r w:rsidR="0046579A">
        <w:t>)</w:t>
      </w:r>
      <w:r w:rsidRPr="00377F14">
        <w:t>. Ezért az IHS rendszerből mi a szaturációt</w:t>
      </w:r>
      <w:r w:rsidR="004223FA" w:rsidRPr="00377F14">
        <w:t xml:space="preserve"> (</w:t>
      </w:r>
      <w:r w:rsidR="004223FA" w:rsidRPr="00377F14">
        <w:rPr>
          <w:i/>
        </w:rPr>
        <w:t>S</w:t>
      </w:r>
      <w:r w:rsidR="004223FA" w:rsidRPr="00377F14">
        <w:t>)</w:t>
      </w:r>
      <w:r w:rsidRPr="00377F14">
        <w:t xml:space="preserve"> fogjuk használni algoritmusunk alapjául. Kiszámításának</w:t>
      </w:r>
      <w:r w:rsidR="00093A10" w:rsidRPr="00377F14">
        <w:t xml:space="preserve"> egy lehetséges</w:t>
      </w:r>
      <w:r w:rsidR="00824C30" w:rsidRPr="00377F14">
        <w:t xml:space="preserve"> módja, ha a vörös (</w:t>
      </w:r>
      <w:r w:rsidR="00824C30" w:rsidRPr="00377F14">
        <w:rPr>
          <w:i/>
        </w:rPr>
        <w:t>R</w:t>
      </w:r>
      <w:r w:rsidR="00824C30" w:rsidRPr="00377F14">
        <w:t>), a zöld (</w:t>
      </w:r>
      <w:r w:rsidR="00824C30" w:rsidRPr="00377F14">
        <w:rPr>
          <w:i/>
        </w:rPr>
        <w:t>G</w:t>
      </w:r>
      <w:r w:rsidR="00824C30" w:rsidRPr="00377F14">
        <w:t>) és a kék (</w:t>
      </w:r>
      <w:r w:rsidR="00824C30" w:rsidRPr="00377F14">
        <w:rPr>
          <w:i/>
        </w:rPr>
        <w:t>B</w:t>
      </w:r>
      <w:r w:rsidR="00824C30" w:rsidRPr="00377F14">
        <w:t>) összetevőt ismerjük:</w:t>
      </w:r>
    </w:p>
    <w:p w:rsidR="00356A53" w:rsidRPr="00377F14" w:rsidRDefault="00635BCA" w:rsidP="00635BCA">
      <w:pPr>
        <w:spacing w:before="120"/>
        <w:ind w:firstLine="426"/>
      </w:pPr>
      <m:oMathPara>
        <m:oMath>
          <m:r>
            <w:rPr>
              <w:rFonts w:ascii="Cambria Math" w:hAnsi="Cambria Math"/>
            </w:rPr>
            <m:t>S=1-</m:t>
          </m:r>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R+G+B</m:t>
                  </m:r>
                </m:den>
              </m:f>
            </m:e>
          </m:d>
          <m:r>
            <w:rPr>
              <w:rFonts w:ascii="Cambria Math" w:hAnsi="Cambria Math"/>
            </w:rPr>
            <m:t>*</m:t>
          </m:r>
          <m:r>
            <m:rPr>
              <m:sty m:val="p"/>
            </m:rPr>
            <w:rPr>
              <w:rFonts w:ascii="Cambria Math" w:hAnsi="Cambria Math"/>
            </w:rPr>
            <m:t>min⁡</m:t>
          </m:r>
          <m:r>
            <w:rPr>
              <w:rFonts w:ascii="Cambria Math" w:hAnsi="Cambria Math"/>
            </w:rPr>
            <m:t>(R, G,B)</m:t>
          </m:r>
        </m:oMath>
      </m:oMathPara>
    </w:p>
    <w:p w:rsidR="00106E29" w:rsidRPr="00377F14" w:rsidRDefault="006D0DEF" w:rsidP="00351AE7">
      <w:pPr>
        <w:spacing w:before="120"/>
        <w:ind w:firstLine="426"/>
      </w:pPr>
      <w:r w:rsidRPr="00377F14">
        <w:t>A szakirodalom alapján a képet nem 2 osztályra bontjuk a küszöböléssel, hanem hármat</w:t>
      </w:r>
      <w:r w:rsidR="0094134C" w:rsidRPr="00377F14">
        <w:t xml:space="preserve"> kell meghatároznunk</w:t>
      </w:r>
      <w:r w:rsidR="00023E76" w:rsidRPr="00377F14">
        <w:t>. A</w:t>
      </w:r>
      <w:r w:rsidR="0094134C" w:rsidRPr="00377F14">
        <w:t xml:space="preserve"> pixelek besorolásá</w:t>
      </w:r>
      <w:r w:rsidR="00ED2999" w:rsidRPr="00377F14">
        <w:t>ra szaturációs értékük alapján</w:t>
      </w:r>
      <w:r w:rsidR="00023E76" w:rsidRPr="00377F14">
        <w:t xml:space="preserve"> történik</w:t>
      </w:r>
      <w:r w:rsidR="00ED2999" w:rsidRPr="00377F14">
        <w:t xml:space="preserve"> </w:t>
      </w:r>
      <w:r w:rsidR="00AF4298" w:rsidRPr="00377F14">
        <w:t>(l</w:t>
      </w:r>
      <w:r w:rsidR="00E32DEB" w:rsidRPr="00377F14">
        <w:t>ásd</w:t>
      </w:r>
      <w:r w:rsidR="00DF4674">
        <w:t xml:space="preserve"> </w:t>
      </w:r>
      <w:r w:rsidR="00DF4674">
        <w:fldChar w:fldCharType="begin"/>
      </w:r>
      <w:r w:rsidR="00DF4674">
        <w:instrText xml:space="preserve"> REF _Ref407093010 \h </w:instrText>
      </w:r>
      <w:r w:rsidR="00DF4674">
        <w:fldChar w:fldCharType="separate"/>
      </w:r>
      <w:r w:rsidR="00DF4674">
        <w:rPr>
          <w:noProof/>
          <w:color w:val="000000" w:themeColor="text1"/>
          <w:szCs w:val="20"/>
        </w:rPr>
        <w:t>2.6</w:t>
      </w:r>
      <w:r w:rsidR="00DF4674" w:rsidRPr="00377F14">
        <w:rPr>
          <w:noProof/>
          <w:color w:val="000000" w:themeColor="text1"/>
          <w:szCs w:val="20"/>
        </w:rPr>
        <w:t>. ábra</w:t>
      </w:r>
      <w:r w:rsidR="00DF4674">
        <w:fldChar w:fldCharType="end"/>
      </w:r>
      <w:r w:rsidR="00AF4298" w:rsidRPr="00377F14">
        <w:t>)</w:t>
      </w:r>
      <w:r w:rsidR="00ED2999" w:rsidRPr="00377F14">
        <w:t>.</w:t>
      </w:r>
      <w:r w:rsidR="00EC7750" w:rsidRPr="00377F14">
        <w:t xml:space="preserve"> </w:t>
      </w:r>
      <w:r w:rsidR="0094134C" w:rsidRPr="00377F14">
        <w:t xml:space="preserve">Minden osztályt egy alsó és felső küszöb értékkel határolunk. Ezek után a pixeleket a megfelelő értékek alapján a megfelelő osztályokba sorolhatjuk. Ezeket az értékeket más, a témával foglalkozó </w:t>
      </w:r>
      <w:r w:rsidR="00ED4739" w:rsidRPr="00377F14">
        <w:t>szak</w:t>
      </w:r>
      <w:r w:rsidR="0094134C" w:rsidRPr="00377F14">
        <w:t>emberek</w:t>
      </w:r>
      <w:r w:rsidR="00654AC3" w:rsidRPr="00377F14">
        <w:t xml:space="preserve"> már</w:t>
      </w:r>
      <w:r w:rsidR="0094134C" w:rsidRPr="00377F14">
        <w:t xml:space="preserve"> megállapították</w:t>
      </w:r>
      <w:r w:rsidR="00FB7267" w:rsidRPr="00377F14">
        <w:t xml:space="preserve"> [4]</w:t>
      </w:r>
      <w:r w:rsidR="006B56CD">
        <w:t>, 29</w:t>
      </w:r>
      <w:r w:rsidR="00105FED" w:rsidRPr="00377F14">
        <w:t xml:space="preserve"> </w:t>
      </w:r>
      <w:r w:rsidR="00105FED" w:rsidRPr="00377F14">
        <w:lastRenderedPageBreak/>
        <w:t>különböző</w:t>
      </w:r>
      <w:r w:rsidR="00255735">
        <w:t xml:space="preserve"> felhőzetet tartalmazó</w:t>
      </w:r>
      <w:r w:rsidR="00105FED" w:rsidRPr="00377F14">
        <w:t xml:space="preserve"> kép feldolgozásával</w:t>
      </w:r>
      <w:r w:rsidR="0031005D">
        <w:t>, és azokon a megfelelő értékek meghatározásával</w:t>
      </w:r>
      <w:r w:rsidR="00105FED" w:rsidRPr="00377F14">
        <w:t xml:space="preserve"> (lásd </w:t>
      </w:r>
      <w:r w:rsidR="00AF5581" w:rsidRPr="00377F14">
        <w:t>2</w:t>
      </w:r>
      <w:r w:rsidR="00105FED" w:rsidRPr="00377F14">
        <w:t xml:space="preserve">. </w:t>
      </w:r>
      <w:r w:rsidR="00F20E55" w:rsidRPr="00377F14">
        <w:t>melléklet</w:t>
      </w:r>
      <w:r w:rsidR="00105FED" w:rsidRPr="00377F14">
        <w:t>).</w:t>
      </w:r>
      <w:r w:rsidR="00EC7750" w:rsidRPr="00377F14">
        <w:t xml:space="preserve"> </w:t>
      </w:r>
      <w:r w:rsidR="0094134C" w:rsidRPr="00377F14">
        <w:t xml:space="preserve">Az algoritmust meteorológusok segítségével tesztelték. </w:t>
      </w:r>
      <w:r w:rsidR="00DF3CCA">
        <w:t>A valós idejű megfigyelés nem volt számukra megoldható, így képeket adtak a szakembereknek</w:t>
      </w:r>
      <w:r w:rsidR="0094134C" w:rsidRPr="00377F14">
        <w:t>, amiken</w:t>
      </w:r>
      <w:r w:rsidR="004750A3">
        <w:t xml:space="preserve"> ezek után</w:t>
      </w:r>
      <w:r w:rsidR="0094134C" w:rsidRPr="00377F14">
        <w:t xml:space="preserve"> meghatározták a borultságot, majd a kapott értékeket összehasonlították a program által számolt értékekkel. Végeredményként az algoritmus 94%-os pontosságot eredményezett tiszta ég, és 99%-osat felhős ég esetén.</w:t>
      </w:r>
      <w:r w:rsidR="00F32EB8" w:rsidRPr="00377F14">
        <w:t xml:space="preserve"> Azonban itt meg kell jegyezni, hogy ez nem a tényle</w:t>
      </w:r>
      <w:r w:rsidR="00782973" w:rsidRPr="00377F14">
        <w:t xml:space="preserve">ges borultságra vonatkozó mérés </w:t>
      </w:r>
      <w:r w:rsidR="00085CDB" w:rsidRPr="00377F14">
        <w:t>–</w:t>
      </w:r>
      <w:r w:rsidR="00782973" w:rsidRPr="00377F14">
        <w:t>a kép</w:t>
      </w:r>
      <w:r w:rsidR="00E97387">
        <w:t xml:space="preserve"> </w:t>
      </w:r>
      <w:r w:rsidR="00E97387" w:rsidRPr="00377F14">
        <w:t>nem fedi</w:t>
      </w:r>
      <w:r w:rsidR="00782973" w:rsidRPr="00377F14">
        <w:t xml:space="preserve"> a teljes eget </w:t>
      </w:r>
      <w:r w:rsidR="00085CDB" w:rsidRPr="00377F14">
        <w:t xml:space="preserve">– </w:t>
      </w:r>
      <w:r w:rsidR="00F32EB8" w:rsidRPr="00377F14">
        <w:t>csupán a képen látható területre.</w:t>
      </w:r>
    </w:p>
    <w:p w:rsidR="00356A53" w:rsidRPr="00377F14" w:rsidRDefault="00356A53" w:rsidP="00356A53">
      <w:pPr>
        <w:keepNext/>
        <w:ind w:firstLine="0"/>
        <w:jc w:val="center"/>
      </w:pPr>
      <w:r w:rsidRPr="00377F14">
        <w:rPr>
          <w:rFonts w:eastAsia="Calibri"/>
          <w:noProof/>
        </w:rPr>
        <w:drawing>
          <wp:inline distT="0" distB="0" distL="0" distR="0" wp14:anchorId="784FCEE8" wp14:editId="28C190D2">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1" cstate="print"/>
                    <a:stretch>
                      <a:fillRect/>
                    </a:stretch>
                  </pic:blipFill>
                  <pic:spPr>
                    <a:xfrm>
                      <a:off x="0" y="0"/>
                      <a:ext cx="3515478" cy="1808116"/>
                    </a:xfrm>
                    <a:prstGeom prst="rect">
                      <a:avLst/>
                    </a:prstGeom>
                  </pic:spPr>
                </pic:pic>
              </a:graphicData>
            </a:graphic>
          </wp:inline>
        </w:drawing>
      </w:r>
    </w:p>
    <w:bookmarkStart w:id="43" w:name="_Ref407093010"/>
    <w:p w:rsidR="00356A53" w:rsidRPr="00377F14" w:rsidRDefault="0080618F" w:rsidP="00356A5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6</w:t>
      </w:r>
      <w:r>
        <w:rPr>
          <w:noProof/>
          <w:color w:val="000000" w:themeColor="text1"/>
          <w:szCs w:val="20"/>
        </w:rPr>
        <w:fldChar w:fldCharType="end"/>
      </w:r>
      <w:bookmarkStart w:id="44" w:name="_Toc407915772"/>
      <w:r w:rsidR="00356A53" w:rsidRPr="00377F14">
        <w:rPr>
          <w:noProof/>
          <w:color w:val="000000" w:themeColor="text1"/>
          <w:szCs w:val="20"/>
        </w:rPr>
        <w:t>. ábra</w:t>
      </w:r>
      <w:bookmarkEnd w:id="43"/>
      <w:r w:rsidR="00356A53" w:rsidRPr="00377F14">
        <w:rPr>
          <w:noProof/>
          <w:color w:val="000000" w:themeColor="text1"/>
          <w:szCs w:val="20"/>
        </w:rPr>
        <w:t xml:space="preserve"> – Osztályok a pixelek besorolására. Class 1: tiszta ég; Class 2: nem meghatározott; Class 3: felhő </w:t>
      </w:r>
      <w:r w:rsidR="001A6525"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rPr>
          <w:noProof/>
          <w:color w:val="000000" w:themeColor="text1"/>
          <w:szCs w:val="20"/>
        </w:rPr>
        <w:fldChar w:fldCharType="separate"/>
      </w:r>
      <w:r w:rsidR="0044348B" w:rsidRPr="00377F14">
        <w:rPr>
          <w:i w:val="0"/>
          <w:noProof/>
          <w:color w:val="000000" w:themeColor="text1"/>
          <w:szCs w:val="20"/>
        </w:rPr>
        <w:t>[7]</w:t>
      </w:r>
      <w:bookmarkEnd w:id="44"/>
      <w:r w:rsidR="001A6525" w:rsidRPr="00377F14">
        <w:rPr>
          <w:noProof/>
          <w:color w:val="000000" w:themeColor="text1"/>
          <w:szCs w:val="20"/>
        </w:rPr>
        <w:fldChar w:fldCharType="end"/>
      </w:r>
    </w:p>
    <w:p w:rsidR="001B648D" w:rsidRPr="00377F14" w:rsidRDefault="00106E29" w:rsidP="00C726CC">
      <w:pPr>
        <w:pStyle w:val="Cmsor2"/>
        <w:rPr>
          <w:rFonts w:cs="Times New Roman"/>
          <w:szCs w:val="20"/>
        </w:rPr>
      </w:pPr>
      <w:bookmarkStart w:id="45" w:name="_Toc407915875"/>
      <w:r w:rsidRPr="00377F14">
        <w:rPr>
          <w:rFonts w:cs="Times New Roman"/>
        </w:rPr>
        <w:t>Borultság vizsgálat megvalósítása</w:t>
      </w:r>
      <w:bookmarkEnd w:id="45"/>
      <w:r w:rsidR="00F32EB8" w:rsidRPr="00377F14">
        <w:rPr>
          <w:rFonts w:cs="Times New Roman"/>
        </w:rPr>
        <w:t xml:space="preserve"> </w:t>
      </w:r>
      <w:r w:rsidR="0094134C" w:rsidRPr="00377F14">
        <w:rPr>
          <w:rFonts w:cs="Times New Roman"/>
        </w:rPr>
        <w:t xml:space="preserve"> </w:t>
      </w:r>
      <w:bookmarkStart w:id="46" w:name="_Toc371356726"/>
    </w:p>
    <w:bookmarkEnd w:id="46"/>
    <w:p w:rsidR="00C21441" w:rsidRDefault="00C21441" w:rsidP="0094134C">
      <w:pPr>
        <w:spacing w:before="120"/>
        <w:ind w:firstLine="426"/>
      </w:pPr>
      <w:r w:rsidRPr="00377F14">
        <w:t>A f</w:t>
      </w:r>
      <w:r w:rsidR="001E5306">
        <w:t>ent leírt két módszer közül a szaturációs mérés bizonyult eredményesebbnek, így ezt a megoldást</w:t>
      </w:r>
      <w:r w:rsidR="00B1383B">
        <w:t xml:space="preserve"> implementáltuk programunkban</w:t>
      </w:r>
      <w:r w:rsidRPr="00377F14">
        <w:t>. Ebben az esetben kiküszöböltük a hagyományos dinamikus küszöbölések azon hibáját, hogy mindenképpen keresnek küszöbértéket.</w:t>
      </w:r>
      <w:r w:rsidR="00DD3AE9" w:rsidRPr="00377F14">
        <w:t xml:space="preserve"> Ezen kívül a több osztályba való besor</w:t>
      </w:r>
      <w:r w:rsidR="00676138">
        <w:t>olást is eredményesnek találtuk, ugyanis így még</w:t>
      </w:r>
      <w:r w:rsidR="005F3B4F">
        <w:t xml:space="preserve"> </w:t>
      </w:r>
      <w:r w:rsidR="00676138">
        <w:t>több információ nyerhető ki a képből, ezzel is javítva a feldolgozás eredményét.</w:t>
      </w:r>
      <w:r w:rsidRPr="00377F14">
        <w:t xml:space="preserve"> </w:t>
      </w:r>
    </w:p>
    <w:p w:rsidR="008D02AF" w:rsidRDefault="008D02AF" w:rsidP="008D02AF">
      <w:pPr>
        <w:keepNext/>
        <w:spacing w:before="120"/>
        <w:ind w:firstLine="426"/>
        <w:jc w:val="center"/>
      </w:pPr>
      <w:r>
        <w:rPr>
          <w:noProof/>
        </w:rPr>
        <w:lastRenderedPageBreak/>
        <w:drawing>
          <wp:inline distT="0" distB="0" distL="0" distR="0" wp14:anchorId="24DD898E" wp14:editId="61F2C814">
            <wp:extent cx="4842934" cy="2858462"/>
            <wp:effectExtent l="0" t="0" r="0" b="0"/>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13480" t="16171" r="12696" b="6323"/>
                    <a:stretch/>
                  </pic:blipFill>
                  <pic:spPr bwMode="auto">
                    <a:xfrm>
                      <a:off x="0" y="0"/>
                      <a:ext cx="4844833" cy="2859583"/>
                    </a:xfrm>
                    <a:prstGeom prst="rect">
                      <a:avLst/>
                    </a:prstGeom>
                    <a:ln>
                      <a:noFill/>
                    </a:ln>
                    <a:extLst>
                      <a:ext uri="{53640926-AAD7-44D8-BBD7-CCE9431645EC}">
                        <a14:shadowObscured xmlns:a14="http://schemas.microsoft.com/office/drawing/2010/main"/>
                      </a:ext>
                    </a:extLst>
                  </pic:spPr>
                </pic:pic>
              </a:graphicData>
            </a:graphic>
          </wp:inline>
        </w:drawing>
      </w:r>
    </w:p>
    <w:bookmarkStart w:id="47" w:name="_Ref408076239"/>
    <w:p w:rsidR="008D02AF" w:rsidRPr="00377F14" w:rsidRDefault="0080618F" w:rsidP="008D02AF">
      <w:pPr>
        <w:pStyle w:val="Kpalrs"/>
      </w:pPr>
      <w:r>
        <w:fldChar w:fldCharType="begin"/>
      </w:r>
      <w:r>
        <w:instrText xml:space="preserve"> STYLEREF 1 \s </w:instrText>
      </w:r>
      <w:r>
        <w:fldChar w:fldCharType="separate"/>
      </w:r>
      <w:r>
        <w:rPr>
          <w:noProof/>
        </w:rPr>
        <w:t>2</w:t>
      </w:r>
      <w:r>
        <w:fldChar w:fldCharType="end"/>
      </w:r>
      <w:r>
        <w:t>.</w:t>
      </w:r>
      <w:fldSimple w:instr=" SEQ ábra \* ARABIC \s 1 ">
        <w:r>
          <w:rPr>
            <w:noProof/>
          </w:rPr>
          <w:t>7</w:t>
        </w:r>
      </w:fldSimple>
      <w:bookmarkStart w:id="48" w:name="_Toc407915773"/>
      <w:r w:rsidR="008D02AF">
        <w:t>. ábra</w:t>
      </w:r>
      <w:bookmarkEnd w:id="47"/>
      <w:r w:rsidR="008D02AF">
        <w:t xml:space="preserve"> – (a) Eredeti kép, amin a piros egyenes jelzi a vizsgált tartományt. (b) Szaturációs értékek az eredeti képen található vonal egyes részein. Jól megfigyelhető az ég és felhő értékei közti különbség.</w:t>
      </w:r>
      <w:bookmarkEnd w:id="48"/>
      <w:r w:rsidR="008D02AF">
        <w:t xml:space="preserve"> </w:t>
      </w:r>
    </w:p>
    <w:p w:rsidR="006B32A2" w:rsidRPr="00377F14" w:rsidRDefault="00CD247B" w:rsidP="0094134C">
      <w:pPr>
        <w:spacing w:before="120"/>
        <w:ind w:firstLine="426"/>
      </w:pPr>
      <w:r>
        <w:t>A</w:t>
      </w:r>
      <w:r w:rsidR="004E4F01" w:rsidRPr="00377F14">
        <w:t>z algoritmusban</w:t>
      </w:r>
      <w:r w:rsidR="002564C4" w:rsidRPr="00377F14">
        <w:t xml:space="preserve"> (lásd</w:t>
      </w:r>
      <w:r w:rsidR="00665660">
        <w:t xml:space="preserve"> </w:t>
      </w:r>
      <w:r w:rsidR="00665660">
        <w:fldChar w:fldCharType="begin"/>
      </w:r>
      <w:r w:rsidR="00665660">
        <w:instrText xml:space="preserve"> REF _Ref407093805 \h </w:instrText>
      </w:r>
      <w:r w:rsidR="00665660">
        <w:fldChar w:fldCharType="separate"/>
      </w:r>
      <w:r w:rsidR="00665660">
        <w:rPr>
          <w:noProof/>
          <w:color w:val="000000" w:themeColor="text1"/>
          <w:szCs w:val="20"/>
        </w:rPr>
        <w:t>2.8</w:t>
      </w:r>
      <w:r w:rsidR="00665660" w:rsidRPr="00377F14">
        <w:rPr>
          <w:noProof/>
          <w:color w:val="000000" w:themeColor="text1"/>
          <w:szCs w:val="20"/>
        </w:rPr>
        <w:t>. ábra</w:t>
      </w:r>
      <w:r w:rsidR="00665660">
        <w:fldChar w:fldCharType="end"/>
      </w:r>
      <w:r w:rsidR="002564C4" w:rsidRPr="00377F14">
        <w:t xml:space="preserve">) </w:t>
      </w:r>
      <w:r w:rsidR="004E4F01" w:rsidRPr="00377F14">
        <w:t>első lépésként a szaturációs érték megállapítását kell elvégeznünk minden pixelre</w:t>
      </w:r>
      <w:r w:rsidR="00BE7C69">
        <w:t>, ami alapján egy</w:t>
      </w:r>
      <w:r w:rsidR="00122470">
        <w:t xml:space="preserve"> úgynevezett</w:t>
      </w:r>
      <w:r w:rsidR="00BE7C69">
        <w:t xml:space="preserve"> szaturációs térképet kapunk</w:t>
      </w:r>
      <w:r w:rsidR="004E4F01" w:rsidRPr="00377F14">
        <w:t xml:space="preserve">. </w:t>
      </w:r>
      <w:r w:rsidR="00BE4E23" w:rsidRPr="00377F14">
        <w:t>Ennek kiszámítására</w:t>
      </w:r>
      <w:r w:rsidR="0094134C" w:rsidRPr="00377F14">
        <w:t xml:space="preserve"> több</w:t>
      </w:r>
      <w:r w:rsidR="00C16AEF" w:rsidRPr="00377F14">
        <w:t xml:space="preserve"> lehetséges</w:t>
      </w:r>
      <w:r w:rsidR="0094134C" w:rsidRPr="00377F14">
        <w:t xml:space="preserve"> képletet is kipróbáltunk, de a fent említett adta a legtisztább eredményt. Más módszereknél gyakran erősen ki lettek emelve az élek, amire nekünk jelenleg </w:t>
      </w:r>
      <w:r w:rsidR="00093A10" w:rsidRPr="00377F14">
        <w:t>nincs</w:t>
      </w:r>
      <w:r w:rsidR="0094134C" w:rsidRPr="00377F14">
        <w:t xml:space="preserve"> szükségünk</w:t>
      </w:r>
      <w:r w:rsidR="001619D5" w:rsidRPr="00377F14">
        <w:t>, rontja a küszöbölés pontosságát</w:t>
      </w:r>
      <w:r w:rsidR="0094134C" w:rsidRPr="00377F14">
        <w:t>.</w:t>
      </w:r>
      <w:r w:rsidR="00502F14" w:rsidRPr="00377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rsidRPr="00377F14">
        <w:t>g</w:t>
      </w:r>
      <w:r w:rsidR="00502F14" w:rsidRPr="00377F14">
        <w:t>yel helyettesítjük a képletben</w:t>
      </w:r>
      <w:r w:rsidR="008763B8">
        <w:t>, ami még nem eredményez észrevehető eltérést a végeredményben</w:t>
      </w:r>
      <w:r w:rsidR="00502F14" w:rsidRPr="00377F14">
        <w:t>.</w:t>
      </w:r>
      <w:r w:rsidR="0094134C" w:rsidRPr="00377F14">
        <w:t xml:space="preserve"> Azonban a </w:t>
      </w:r>
      <w:r w:rsidR="00A66826" w:rsidRPr="00377F14">
        <w:t>szakirodalom</w:t>
      </w:r>
      <w:r w:rsidR="00FC22D5" w:rsidRPr="00377F14">
        <w:t xml:space="preserve"> [4]</w:t>
      </w:r>
      <w:r w:rsidR="00A66826" w:rsidRPr="00377F14">
        <w:t xml:space="preserve"> által meghatározott</w:t>
      </w:r>
      <w:r w:rsidR="0094134C" w:rsidRPr="00377F14">
        <w:t xml:space="preserve"> értékek alkalmazásával a különböző szintek határaira nem kaptunk pontos eredményt.</w:t>
      </w:r>
      <w:r w:rsidR="001F7AE3" w:rsidRPr="00377F14">
        <w:t xml:space="preserve"> A probléma megoldására a tesztek során folyamatosan mértük a küszöbértékeket, és ez alapján próbáltuk meg a lehető </w:t>
      </w:r>
      <w:r w:rsidR="00C3722B">
        <w:t>legpontosabb értékeket</w:t>
      </w:r>
      <w:r w:rsidR="005A0FF8">
        <w:t xml:space="preserve"> meghatározni</w:t>
      </w:r>
      <w:r w:rsidR="001F7AE3" w:rsidRPr="00377F14">
        <w:t>.</w:t>
      </w:r>
      <w:r w:rsidR="00BB03F2" w:rsidRPr="00377F14">
        <w:t xml:space="preserve"> Azonban</w:t>
      </w:r>
      <w:r w:rsidR="00FE56B7" w:rsidRPr="00377F14">
        <w:t xml:space="preserve"> </w:t>
      </w:r>
      <w:r w:rsidR="0094134C" w:rsidRPr="00377F14">
        <w:t>figyelembe kell venni ezen a téren azt is, hogy nem fogja minden felhasználó azonos körülmények között, azonos típusú fényképező géppel alkalmazni a programot.</w:t>
      </w:r>
      <w:r w:rsidR="001F7AE3" w:rsidRPr="00377F14">
        <w:t xml:space="preserve"> </w:t>
      </w:r>
      <w:r w:rsidR="0094134C" w:rsidRPr="00377F14">
        <w:t>Így célszerű egy konfigurálási megoldást bevezetni, hogy ezeket a határokat gyorsan és pontosan beállíthassuk használat előtt. Erre egy manuális és egy automatikus megoldást készítettünk</w:t>
      </w:r>
      <w:r w:rsidR="00931CE0" w:rsidRPr="00377F14">
        <w:t>, amelyek alkalmazásával gyorsan és pontosan állíthatjuk be a küszöbértékeket</w:t>
      </w:r>
      <w:r w:rsidR="006B32A2" w:rsidRPr="00377F14">
        <w:t>.</w:t>
      </w:r>
    </w:p>
    <w:p w:rsidR="003F393B" w:rsidRPr="00377F14" w:rsidRDefault="0094134C" w:rsidP="0094134C">
      <w:pPr>
        <w:spacing w:before="120"/>
        <w:ind w:firstLine="426"/>
      </w:pPr>
      <w:r w:rsidRPr="00377F14">
        <w:t>Automatikusnál a program előállítja a szaturációs képet (célszerű olyan képen végezni a konfigurálást, amin a felhő és ég jól elkülöníthető), ezen egy Otsu binarizálást végez, ami megad egy küszöbértéket, ma</w:t>
      </w:r>
      <w:r w:rsidR="00276798" w:rsidRPr="00377F14">
        <w:t>jd ez alapján az érték alapján két</w:t>
      </w:r>
      <w:r w:rsidRPr="00377F14">
        <w:t xml:space="preserve"> határt ad meg.</w:t>
      </w:r>
      <w:r w:rsidR="00E753CE" w:rsidRPr="00377F14">
        <w:t xml:space="preserve"> A korábban már említett okok miatt ez a megoldás a borultság vizsgálatára nem alkalmas, azonban egyetlen általunk megadott képen pontosan meg tudjuk határozni a küszöbértékeket a segítségével.</w:t>
      </w:r>
      <w:r w:rsidR="00F77C82" w:rsidRPr="00377F14">
        <w:t xml:space="preserve"> A binarizálás végeredményéhez képest a két határt egy-</w:t>
      </w:r>
      <w:r w:rsidR="00F77C82" w:rsidRPr="00377F14">
        <w:lastRenderedPageBreak/>
        <w:t>egy</w:t>
      </w:r>
      <w:r w:rsidR="00550527" w:rsidRPr="00377F14">
        <w:t>,</w:t>
      </w:r>
      <w:r w:rsidR="00F77C82" w:rsidRPr="00377F14">
        <w:t xml:space="preserve"> a tesztek alapján megkapott fix érték hozzáadásával</w:t>
      </w:r>
      <w:r w:rsidR="00F75B06" w:rsidRPr="00377F14">
        <w:t>,</w:t>
      </w:r>
      <w:r w:rsidR="00F77C82" w:rsidRPr="00377F14">
        <w:t xml:space="preserve"> illetve kivonásával kapjuk.</w:t>
      </w:r>
      <w:r w:rsidR="0079543E" w:rsidRPr="00377F14">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rsidRPr="00377F14">
        <w:t xml:space="preserve"> Ennek kiküszöbölésére a</w:t>
      </w:r>
      <w:r w:rsidRPr="00377F14">
        <w:t>z ég felső- és a felhők alsó korlátját kihagytuk</w:t>
      </w:r>
      <w:r w:rsidR="00190B31" w:rsidRPr="00377F14">
        <w:t>.</w:t>
      </w:r>
      <w:r w:rsidR="00866278" w:rsidRPr="00377F14">
        <w:t xml:space="preserve"> </w:t>
      </w:r>
      <w:r w:rsidR="009538BC" w:rsidRPr="00377F14">
        <w:t>Így végeredmény képpen az automatizált megoldással gyors és pontos határértékeket kaptunk</w:t>
      </w:r>
      <w:r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jc w:val="center"/>
      </w:pPr>
      <w:r w:rsidRPr="00377F14">
        <w:rPr>
          <w:noProof/>
        </w:rPr>
        <w:drawing>
          <wp:inline distT="0" distB="0" distL="0" distR="0" wp14:anchorId="20125CAD" wp14:editId="7B7A29D8">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bookmarkStart w:id="49" w:name="_Ref407093805"/>
    <w:p w:rsidR="00FF7261" w:rsidRPr="00377F14" w:rsidRDefault="0080618F"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8</w:t>
      </w:r>
      <w:r>
        <w:rPr>
          <w:noProof/>
          <w:color w:val="000000" w:themeColor="text1"/>
          <w:szCs w:val="20"/>
        </w:rPr>
        <w:fldChar w:fldCharType="end"/>
      </w:r>
      <w:bookmarkStart w:id="50" w:name="_Toc407915774"/>
      <w:r w:rsidR="00FF7261" w:rsidRPr="00377F14">
        <w:rPr>
          <w:noProof/>
          <w:color w:val="000000" w:themeColor="text1"/>
          <w:szCs w:val="20"/>
        </w:rPr>
        <w:t>. ábra</w:t>
      </w:r>
      <w:bookmarkEnd w:id="49"/>
      <w:r w:rsidR="00FF7261" w:rsidRPr="00377F14">
        <w:rPr>
          <w:noProof/>
          <w:color w:val="000000" w:themeColor="text1"/>
          <w:szCs w:val="20"/>
        </w:rPr>
        <w:t xml:space="preserve"> – Borultság vizsgálat folyamata</w:t>
      </w:r>
      <w:bookmarkEnd w:id="50"/>
    </w:p>
    <w:p w:rsidR="00FF7261" w:rsidRPr="00377F14" w:rsidRDefault="00FF7261" w:rsidP="00FF7261"/>
    <w:p w:rsidR="00FF7261" w:rsidRPr="00377F14" w:rsidRDefault="00FF7261" w:rsidP="00FF7261">
      <w:pPr>
        <w:keepNext/>
        <w:spacing w:before="120"/>
        <w:ind w:firstLine="0"/>
        <w:jc w:val="center"/>
      </w:pPr>
      <w:r w:rsidRPr="00377F14">
        <w:rPr>
          <w:noProof/>
        </w:rPr>
        <w:drawing>
          <wp:inline distT="0" distB="0" distL="0" distR="0" wp14:anchorId="18A42ADF" wp14:editId="6D0D79F6">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bookmarkStart w:id="51" w:name="_Ref407095855"/>
    <w:p w:rsidR="00FF7261" w:rsidRPr="00377F14" w:rsidRDefault="0080618F"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9</w:t>
      </w:r>
      <w:r>
        <w:rPr>
          <w:noProof/>
          <w:color w:val="000000" w:themeColor="text1"/>
          <w:szCs w:val="20"/>
        </w:rPr>
        <w:fldChar w:fldCharType="end"/>
      </w:r>
      <w:bookmarkStart w:id="52" w:name="_Toc407915775"/>
      <w:r w:rsidR="00FF7261" w:rsidRPr="00377F14">
        <w:rPr>
          <w:noProof/>
          <w:color w:val="000000" w:themeColor="text1"/>
          <w:szCs w:val="20"/>
        </w:rPr>
        <w:t>. ábra</w:t>
      </w:r>
      <w:bookmarkEnd w:id="51"/>
      <w:r w:rsidR="00FF7261" w:rsidRPr="00377F14">
        <w:rPr>
          <w:noProof/>
          <w:color w:val="000000" w:themeColor="text1"/>
          <w:szCs w:val="20"/>
        </w:rPr>
        <w:t xml:space="preserve"> – Eredeti kép, szaturációs kép, küszöbölt kép</w:t>
      </w:r>
      <w:bookmarkEnd w:id="52"/>
    </w:p>
    <w:p w:rsidR="008D1806" w:rsidRDefault="003722D0" w:rsidP="00C5697D">
      <w:pPr>
        <w:spacing w:before="120"/>
        <w:ind w:firstLine="426"/>
      </w:pPr>
      <w:r w:rsidRPr="00377F14">
        <w:t>Ha az automatikus konfigurálás értékét</w:t>
      </w:r>
      <w:r w:rsidR="0094134C" w:rsidRPr="00377F14">
        <w:t xml:space="preserve"> mégis pontatlannak találjuk, lehetőségünk van manuális beállításra. Ebben az </w:t>
      </w:r>
      <w:r w:rsidR="00081893" w:rsidRPr="00377F14">
        <w:t>esetben, egy új ablak nyílik meg, melyben</w:t>
      </w:r>
      <w:r w:rsidR="0094134C" w:rsidRPr="00377F14">
        <w:t xml:space="preserve"> maximum 3 képet nyithatunk m</w:t>
      </w:r>
      <w:r w:rsidR="0071521D" w:rsidRPr="00377F14">
        <w:t>eg. Ezekre célszerű egy Cumulus-, egy Stratus- és egy vegyes típusú felhőzetet tartalmazó képet beállítani.</w:t>
      </w:r>
      <w:r w:rsidR="00235456" w:rsidRPr="00377F14">
        <w:t xml:space="preserve"> A megnyitott képeken</w:t>
      </w:r>
      <w:r w:rsidR="00F62EE3" w:rsidRPr="00377F14">
        <w:t xml:space="preserve"> 2 csúszka</w:t>
      </w:r>
      <w:r w:rsidR="0094134C" w:rsidRPr="00377F14">
        <w:t xml:space="preserve"> és valós időben végzett küszöbölés segítségével állíthatjuk be a határokat.</w:t>
      </w:r>
      <w:r w:rsidR="00DA786D" w:rsidRPr="00377F14">
        <w:t xml:space="preserve"> A betöltött képek méretét csökkentettük. Ennek eredm</w:t>
      </w:r>
      <w:r w:rsidR="00FF15BC" w:rsidRPr="00377F14">
        <w:t>ényeként a feldolgozás pontatlanabb lett, de nem annyira, hogy a konfigurálás</w:t>
      </w:r>
      <w:r w:rsidR="00464E00" w:rsidRPr="00377F14">
        <w:t xml:space="preserve"> pontatlan legyen, viszont nagy</w:t>
      </w:r>
      <w:r w:rsidR="00FF15BC" w:rsidRPr="00377F14">
        <w:t>mértékben felgyorsult</w:t>
      </w:r>
      <w:r w:rsidR="00386E87" w:rsidRPr="00377F14">
        <w:t>, így a beállítást gördülékenyen végezhetjük</w:t>
      </w:r>
      <w:r w:rsidR="00DA786D" w:rsidRPr="00377F14">
        <w:t>.</w:t>
      </w:r>
      <w:r w:rsidR="0094134C" w:rsidRPr="00377F14">
        <w:t xml:space="preserve"> Így mindig jól látható a változás, és egész pontosan be tudjuk állítani a küszö</w:t>
      </w:r>
      <w:r w:rsidR="00A6404D" w:rsidRPr="00377F14">
        <w:t>bértékeket a nekünk megfelelőre.</w:t>
      </w:r>
      <w:r w:rsidR="006208D0" w:rsidRPr="00377F14">
        <w:t xml:space="preserve"> A konfigurálás a rendszer működése közben is, bármikor elvégezhető.</w:t>
      </w:r>
      <w:r w:rsidR="0087795C" w:rsidRPr="00377F14">
        <w:t xml:space="preserve"> </w:t>
      </w:r>
    </w:p>
    <w:p w:rsidR="00306838" w:rsidRDefault="008D1806" w:rsidP="00C5697D">
      <w:pPr>
        <w:spacing w:before="120"/>
        <w:ind w:firstLine="426"/>
      </w:pPr>
      <w:r>
        <w:t xml:space="preserve">Azonban az előzetes tesztek alatt azt tapasztaltuk, hogy az előállt szaturációs térkép még </w:t>
      </w:r>
      <w:r w:rsidR="009539E3">
        <w:t>nagymértékű</w:t>
      </w:r>
      <w:r>
        <w:t xml:space="preserve"> zajt tartalmaz, így valamilyen előfeldolgozásra is </w:t>
      </w:r>
      <w:r w:rsidR="00A93655">
        <w:t>szükségünk lesz folytatás előtt.</w:t>
      </w:r>
      <w:r>
        <w:t xml:space="preserve"> </w:t>
      </w:r>
      <w:r w:rsidR="00F409F5">
        <w:t>Így elengedhetetlen</w:t>
      </w:r>
      <w:r w:rsidR="0087795C" w:rsidRPr="00377F14">
        <w:t xml:space="preserve"> lépés még az előállt szaturációs képen végzett elmosás. A megfelelő algoritmus segít</w:t>
      </w:r>
      <w:r w:rsidR="00522843" w:rsidRPr="00377F14">
        <w:t>ségével a képet sokkal tisztábbá tehetjük, ezzel nagymértékben fokozva a pontosságot.</w:t>
      </w:r>
      <w:r w:rsidR="00020B20" w:rsidRPr="00377F14">
        <w:t xml:space="preserve"> Több módszert is kipróbáltunk, </w:t>
      </w:r>
      <w:r w:rsidR="009E2056" w:rsidRPr="00377F14">
        <w:t xml:space="preserve">köztük a Gauss </w:t>
      </w:r>
      <w:r w:rsidR="00FC4DFD" w:rsidRPr="00377F14">
        <w:t>módszert</w:t>
      </w:r>
      <w:r w:rsidR="009E2056" w:rsidRPr="00377F14">
        <w:t>, de messze a legjobb eredményt az AForge "Blur" algoritmusával kaptuk</w:t>
      </w:r>
      <w:r w:rsidR="0072197A">
        <w:t xml:space="preserve"> (lásd </w:t>
      </w:r>
      <w:r w:rsidR="0072197A">
        <w:fldChar w:fldCharType="begin"/>
      </w:r>
      <w:r w:rsidR="0072197A">
        <w:instrText xml:space="preserve"> REF _Ref407095590 \h </w:instrText>
      </w:r>
      <w:r w:rsidR="0072197A">
        <w:fldChar w:fldCharType="separate"/>
      </w:r>
      <w:r w:rsidR="0072197A">
        <w:rPr>
          <w:noProof/>
        </w:rPr>
        <w:t>2</w:t>
      </w:r>
      <w:r w:rsidR="0072197A">
        <w:t>.</w:t>
      </w:r>
      <w:r w:rsidR="0072197A">
        <w:rPr>
          <w:noProof/>
        </w:rPr>
        <w:t>10</w:t>
      </w:r>
      <w:r w:rsidR="0072197A">
        <w:t>. ábra</w:t>
      </w:r>
      <w:r w:rsidR="0072197A">
        <w:fldChar w:fldCharType="end"/>
      </w:r>
      <w:r w:rsidR="0072197A">
        <w:t>)</w:t>
      </w:r>
      <w:r w:rsidR="00020B20" w:rsidRPr="00377F14">
        <w:t>.</w:t>
      </w:r>
    </w:p>
    <w:p w:rsidR="00F568D7" w:rsidRDefault="00306838" w:rsidP="00F568D7">
      <w:pPr>
        <w:keepNext/>
        <w:spacing w:before="120"/>
        <w:ind w:firstLine="0"/>
        <w:jc w:val="center"/>
      </w:pPr>
      <w:r>
        <w:rPr>
          <w:noProof/>
        </w:rPr>
        <w:lastRenderedPageBreak/>
        <w:drawing>
          <wp:inline distT="0" distB="0" distL="0" distR="0" wp14:anchorId="390CC11D" wp14:editId="39593AFF">
            <wp:extent cx="2810933" cy="1890111"/>
            <wp:effectExtent l="0" t="0" r="0" b="0"/>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56897" t="5297" r="6739" b="51210"/>
                    <a:stretch/>
                  </pic:blipFill>
                  <pic:spPr bwMode="auto">
                    <a:xfrm>
                      <a:off x="0" y="0"/>
                      <a:ext cx="2810933" cy="1890111"/>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F390ABA" wp14:editId="3A5D3CFD">
            <wp:extent cx="2813827" cy="1888067"/>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57054" t="5298" r="6739" b="51489"/>
                    <a:stretch/>
                  </pic:blipFill>
                  <pic:spPr bwMode="auto">
                    <a:xfrm>
                      <a:off x="0" y="0"/>
                      <a:ext cx="2813827" cy="188806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F99153" wp14:editId="7248E7B4">
            <wp:extent cx="2832097" cy="1888067"/>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57054" t="5297" r="6739" b="51768"/>
                    <a:stretch/>
                  </pic:blipFill>
                  <pic:spPr bwMode="auto">
                    <a:xfrm>
                      <a:off x="0" y="0"/>
                      <a:ext cx="2832097" cy="1888067"/>
                    </a:xfrm>
                    <a:prstGeom prst="rect">
                      <a:avLst/>
                    </a:prstGeom>
                    <a:ln>
                      <a:noFill/>
                    </a:ln>
                    <a:extLst>
                      <a:ext uri="{53640926-AAD7-44D8-BBD7-CCE9431645EC}">
                        <a14:shadowObscured xmlns:a14="http://schemas.microsoft.com/office/drawing/2010/main"/>
                      </a:ext>
                    </a:extLst>
                  </pic:spPr>
                </pic:pic>
              </a:graphicData>
            </a:graphic>
          </wp:inline>
        </w:drawing>
      </w:r>
    </w:p>
    <w:bookmarkStart w:id="53" w:name="_Ref407095590"/>
    <w:p w:rsidR="00351AE7" w:rsidRPr="00377F14" w:rsidRDefault="0080618F" w:rsidP="00F568D7">
      <w:pPr>
        <w:pStyle w:val="Kpalrs"/>
      </w:pPr>
      <w:r>
        <w:fldChar w:fldCharType="begin"/>
      </w:r>
      <w:r>
        <w:instrText xml:space="preserve"> STYLEREF 1 \s </w:instrText>
      </w:r>
      <w:r>
        <w:fldChar w:fldCharType="separate"/>
      </w:r>
      <w:r>
        <w:rPr>
          <w:noProof/>
        </w:rPr>
        <w:t>2</w:t>
      </w:r>
      <w:r>
        <w:fldChar w:fldCharType="end"/>
      </w:r>
      <w:r>
        <w:t>.</w:t>
      </w:r>
      <w:fldSimple w:instr=" SEQ ábra \* ARABIC \s 1 ">
        <w:r>
          <w:rPr>
            <w:noProof/>
          </w:rPr>
          <w:t>10</w:t>
        </w:r>
      </w:fldSimple>
      <w:bookmarkStart w:id="54" w:name="_Toc407915776"/>
      <w:r w:rsidR="00F568D7">
        <w:t>. ábra</w:t>
      </w:r>
      <w:bookmarkEnd w:id="53"/>
      <w:r w:rsidR="00F568D7">
        <w:t xml:space="preserve"> – Az első képen az elmosás nélküli szaturációs térkép látható, míg a második az AForge Bl</w:t>
      </w:r>
      <w:r w:rsidR="00663619">
        <w:t>ur</w:t>
      </w:r>
      <w:r w:rsidR="00F568D7">
        <w:t xml:space="preserve"> algoritmusát, a harmadik</w:t>
      </w:r>
      <w:r w:rsidR="00EE455C">
        <w:t xml:space="preserve"> pedig</w:t>
      </w:r>
      <w:r w:rsidR="00F568D7">
        <w:t xml:space="preserve"> a Gauss módszert alkalmazza.</w:t>
      </w:r>
      <w:bookmarkEnd w:id="54"/>
      <w:r w:rsidR="00F568D7">
        <w:t xml:space="preserve"> </w:t>
      </w:r>
    </w:p>
    <w:p w:rsidR="00C00A5C" w:rsidRPr="00377F14" w:rsidRDefault="000B618E" w:rsidP="00CA6EAB">
      <w:pPr>
        <w:spacing w:before="120"/>
        <w:ind w:firstLine="426"/>
      </w:pPr>
      <w:r>
        <w:t>K</w:t>
      </w:r>
      <w:r w:rsidR="0094134C" w:rsidRPr="00377F14">
        <w:t xml:space="preserve">onfigurálás után már </w:t>
      </w:r>
      <w:r w:rsidR="00943E5E" w:rsidRPr="00377F14">
        <w:t xml:space="preserve">megfelelő pontossággal </w:t>
      </w:r>
      <w:r w:rsidR="00E84306" w:rsidRPr="00377F14">
        <w:t>detektálhatjuk</w:t>
      </w:r>
      <w:r w:rsidR="00AB2F36" w:rsidRPr="00377F14">
        <w:t xml:space="preserve"> </w:t>
      </w:r>
      <w:r w:rsidR="00661108" w:rsidRPr="00377F14">
        <w:t>a felhőket</w:t>
      </w:r>
      <w:r w:rsidR="00943E5E" w:rsidRPr="00377F14">
        <w:t>.</w:t>
      </w:r>
      <w:r w:rsidR="002865EF" w:rsidRPr="00377F14">
        <w:t xml:space="preserve"> Ezt úgy végezzük, hogy a beállítások után kapott két küszöbérték, valamint a 0 és 255 értékek határokként való alkalmazásával a kép minden pixelét egy-egy csoportba soroljuk. </w:t>
      </w:r>
      <w:r w:rsidR="00CB5907" w:rsidRPr="00377F14">
        <w:t>A</w:t>
      </w:r>
      <w:r w:rsidR="002865EF" w:rsidRPr="00377F14">
        <w:t xml:space="preserve">z </w:t>
      </w:r>
      <w:r w:rsidR="00223F8A">
        <w:t xml:space="preserve">eredeti képről </w:t>
      </w:r>
      <w:r w:rsidR="007704E3">
        <w:t>egy másolatot készítünk, majd a vizsgált</w:t>
      </w:r>
      <w:r w:rsidR="002865EF" w:rsidRPr="00377F14">
        <w:t xml:space="preserve"> képpont színét, a csoport értékének megfelelően módosítjuk, így a későbbiekben egyértelműen azonosítani tudjuk.</w:t>
      </w:r>
      <w:r w:rsidR="00232632" w:rsidRPr="00377F14">
        <w:t xml:space="preserve"> A három színnek a kék, zöld és fehér értékeket választottuk, melyek ebben a sorrendben az eget, nem meghatározottat és a felhőket jelölik</w:t>
      </w:r>
      <w:r w:rsidR="00B46903" w:rsidRPr="00377F14">
        <w:t xml:space="preserve"> </w:t>
      </w:r>
      <w:r w:rsidR="00E40ADA">
        <w:t xml:space="preserve">(lásd </w:t>
      </w:r>
      <w:r w:rsidR="00E40ADA">
        <w:fldChar w:fldCharType="begin"/>
      </w:r>
      <w:r w:rsidR="00E40ADA">
        <w:instrText xml:space="preserve"> REF _Ref407095855 \h </w:instrText>
      </w:r>
      <w:r w:rsidR="00E40ADA">
        <w:fldChar w:fldCharType="separate"/>
      </w:r>
      <w:r w:rsidR="00E40ADA">
        <w:rPr>
          <w:noProof/>
          <w:color w:val="000000" w:themeColor="text1"/>
          <w:szCs w:val="20"/>
        </w:rPr>
        <w:t>2.9</w:t>
      </w:r>
      <w:r w:rsidR="00E40ADA" w:rsidRPr="00377F14">
        <w:rPr>
          <w:noProof/>
          <w:color w:val="000000" w:themeColor="text1"/>
          <w:szCs w:val="20"/>
        </w:rPr>
        <w:t>. ábra</w:t>
      </w:r>
      <w:r w:rsidR="00E40ADA">
        <w:fldChar w:fldCharType="end"/>
      </w:r>
      <w:r w:rsidR="00B46903" w:rsidRPr="00377F14">
        <w:t>)</w:t>
      </w:r>
      <w:r w:rsidR="00232632" w:rsidRPr="00377F14">
        <w:t>.</w:t>
      </w:r>
      <w:r w:rsidR="00B2419F" w:rsidRPr="00377F14">
        <w:t xml:space="preserve"> Ezek után következik</w:t>
      </w:r>
      <w:r w:rsidR="0094134C" w:rsidRPr="00377F14">
        <w:t xml:space="preserve"> a küszöbölés utáni 3 szint arányainak összehasonlítása</w:t>
      </w:r>
      <w:r w:rsidR="009A1F84" w:rsidRPr="00377F14">
        <w:t>. Első sorban egy sz</w:t>
      </w:r>
      <w:r w:rsidR="00E40ADA">
        <w:t>ázalékos értéket határozunk meg</w:t>
      </w:r>
      <w:r w:rsidR="00492F85">
        <w:t>. Ennek számításához két értéket kell ismernünk: a felhők számát és a kép méretét.</w:t>
      </w:r>
      <w:r w:rsidR="007832B4">
        <w:t xml:space="preserve"> Ezek után a kép méretéből meghatározható az összes </w:t>
      </w:r>
      <w:r w:rsidR="007832B4">
        <w:lastRenderedPageBreak/>
        <w:t>pixel mennyisége, amit nyolccal elosztva megkapjuk az egy okta mértékét.</w:t>
      </w:r>
      <w:r w:rsidR="0094029C">
        <w:t xml:space="preserve"> A felhőnek detektált pixelek számát ezzel az értékkel elosztva megkapjuk, hogy az hány oktának felel meg.</w:t>
      </w:r>
      <w:r w:rsidR="00CA6EAB">
        <w:t xml:space="preserve"> </w:t>
      </w:r>
      <w:r w:rsidR="00070DC8">
        <w:t>Ennek számításánál v</w:t>
      </w:r>
      <w:r w:rsidR="00197AC5" w:rsidRPr="00377F14">
        <w:t>égeztünk teszteket felfelé illetve lefelé kerekítéssel is, de a legpontosabb eredményt úgy kaptuk, ha a</w:t>
      </w:r>
      <w:r w:rsidR="00DD5FA1" w:rsidRPr="00377F14">
        <w:t>z érték kerekítését mindig a matematikai</w:t>
      </w:r>
      <w:r w:rsidR="00AD357A" w:rsidRPr="00377F14">
        <w:t xml:space="preserve"> szabályoknak megfelelően végezt</w:t>
      </w:r>
      <w:r w:rsidR="00DD5FA1" w:rsidRPr="00377F14">
        <w:t>ük.</w:t>
      </w:r>
      <w:r w:rsidR="0094134C" w:rsidRPr="00377F14">
        <w:t xml:space="preserve"> </w:t>
      </w:r>
    </w:p>
    <w:p w:rsidR="00FF7261" w:rsidRPr="00377F14" w:rsidRDefault="00FF7261" w:rsidP="00FF7261">
      <w:pPr>
        <w:keepNext/>
        <w:ind w:firstLine="0"/>
        <w:jc w:val="center"/>
      </w:pPr>
      <w:r w:rsidRPr="00377F14">
        <w:rPr>
          <w:noProof/>
        </w:rPr>
        <w:drawing>
          <wp:inline distT="0" distB="0" distL="0" distR="0" wp14:anchorId="71EDDA53" wp14:editId="4CDD9EC2">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bookmarkStart w:id="55" w:name="_Ref407129313"/>
    <w:p w:rsidR="00FF7261" w:rsidRPr="00377F14" w:rsidRDefault="0080618F" w:rsidP="00FF7261">
      <w:pPr>
        <w:pStyle w:val="Kpalrs"/>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1</w:t>
      </w:r>
      <w:r>
        <w:rPr>
          <w:noProof/>
        </w:rPr>
        <w:fldChar w:fldCharType="end"/>
      </w:r>
      <w:bookmarkStart w:id="56" w:name="_Toc407915777"/>
      <w:r w:rsidR="00FF7261" w:rsidRPr="00377F14">
        <w:rPr>
          <w:noProof/>
        </w:rPr>
        <w:t>. ábra</w:t>
      </w:r>
      <w:bookmarkEnd w:id="55"/>
      <w:r w:rsidR="00FF7261" w:rsidRPr="00377F14">
        <w:rPr>
          <w:noProof/>
        </w:rPr>
        <w:t xml:space="preserve"> – Felhőtlen ég esetén zajt tapasztalhatunk, melynek kezelésére külön figyelmet kell fordítanunk.</w:t>
      </w:r>
      <w:bookmarkEnd w:id="56"/>
    </w:p>
    <w:p w:rsidR="0094134C" w:rsidRPr="00377F14" w:rsidRDefault="00C00A5C" w:rsidP="0094134C">
      <w:pPr>
        <w:spacing w:before="120"/>
        <w:ind w:firstLine="426"/>
      </w:pPr>
      <w:r w:rsidRPr="00377F14">
        <w:t>Hogy a feldolgozás pontosságát tovább növeljük, célszerű kihasználnunk, hogy nem kettő, hanem háro</w:t>
      </w:r>
      <w:r w:rsidR="00575111" w:rsidRPr="00377F14">
        <w:t>m osztály áll a rendelkezésünkre</w:t>
      </w:r>
      <w:r w:rsidR="00AA0EF9" w:rsidRPr="00377F14">
        <w:t>, és figyelembe kell vennü</w:t>
      </w:r>
      <w:r w:rsidR="00BC37AF" w:rsidRPr="00377F14">
        <w:t>n</w:t>
      </w:r>
      <w:r w:rsidR="00AA0EF9" w:rsidRPr="00377F14">
        <w:t>k, hogy előfordulhatnak</w:t>
      </w:r>
      <w:r w:rsidR="00895D4C" w:rsidRPr="00377F14">
        <w:t xml:space="preserve"> speciális esetek is.</w:t>
      </w:r>
      <w:r w:rsidR="00E03E68" w:rsidRPr="00377F14">
        <w:t xml:space="preserve"> Ilyen a felhőtlen ég</w:t>
      </w:r>
      <w:r w:rsidR="006968AA" w:rsidRPr="00377F14">
        <w:t>, illetve a már korábban külön kiemelt 1 és 7 oktás esetek, melyeknél a lyukak vagy felhők mennyiségét kell figyelnünk</w:t>
      </w:r>
      <w:r w:rsidR="00E03E68" w:rsidRPr="00377F14">
        <w:t>.</w:t>
      </w:r>
      <w:r w:rsidR="006921C8" w:rsidRPr="00377F14">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rsidRPr="00377F14">
        <w:t xml:space="preserve"> Ha az elején 0 oktát kapunk eredményül megvizsgáljuk, hogy a kép századánál több vagy kevesebb felhőt találtunk-e.</w:t>
      </w:r>
      <w:r w:rsidR="00E27329" w:rsidRPr="00377F14">
        <w:t xml:space="preserve"> Ezt az értéket számos teszt után választottuk, hogy a rosszul detektált zajok kiszűrésével pontosabb eredményt kaphassunk.</w:t>
      </w:r>
      <w:r w:rsidR="00E61512" w:rsidRPr="00377F14">
        <w:t xml:space="preserve"> Ha </w:t>
      </w:r>
      <w:r w:rsidR="00C5697D" w:rsidRPr="00377F14">
        <w:t>kevesebb</w:t>
      </w:r>
      <w:r w:rsidR="00E61512" w:rsidRPr="00377F14">
        <w:t xml:space="preserve"> a mennyiség, akkor 0 oktát állapíthatunk meg</w:t>
      </w:r>
      <w:r w:rsidR="001857FE" w:rsidRPr="00377F14">
        <w:t>, és befejezzük a számítást</w:t>
      </w:r>
      <w:r w:rsidR="007B5F5E" w:rsidRPr="00377F14">
        <w:t>, ha nagyobb, akkor folytatjuk a vizsgálatot</w:t>
      </w:r>
      <w:r w:rsidR="005C2F1B" w:rsidRPr="00377F14">
        <w:t>.</w:t>
      </w:r>
      <w:r w:rsidR="0089433F" w:rsidRPr="00377F14">
        <w:t xml:space="preserve"> Megnézzük, hogy</w:t>
      </w:r>
      <w:r w:rsidR="002E7E66" w:rsidRPr="00377F14">
        <w:t xml:space="preserve"> az érték 8 okta volt</w:t>
      </w:r>
      <w:r w:rsidR="00342903" w:rsidRPr="00377F14">
        <w:t>-e. Ha igen,</w:t>
      </w:r>
      <w:r w:rsidR="002E7E66" w:rsidRPr="00377F14">
        <w:t xml:space="preserve"> akkor az</w:t>
      </w:r>
      <w:r w:rsidR="00D947C9" w:rsidRPr="00377F14">
        <w:t>t</w:t>
      </w:r>
      <w:r w:rsidR="002E7E66" w:rsidRPr="00377F14">
        <w:t xml:space="preserve"> hasonló módon, de az ég mennyiségét figyelve vizsgáljuk meg a képet.</w:t>
      </w:r>
      <w:r w:rsidR="007F08C9" w:rsidRPr="00377F14">
        <w:t xml:space="preserve"> Ha </w:t>
      </w:r>
      <w:r w:rsidR="00977390" w:rsidRPr="00377F14">
        <w:t>a meghatározott aránynál kevesebb</w:t>
      </w:r>
      <w:r w:rsidR="008B2179" w:rsidRPr="00377F14">
        <w:t xml:space="preserve"> mennyiségű lyukat</w:t>
      </w:r>
      <w:r w:rsidR="007F08C9" w:rsidRPr="00377F14">
        <w:t xml:space="preserve"> találtunk</w:t>
      </w:r>
      <w:r w:rsidR="008B2179" w:rsidRPr="00377F14">
        <w:t xml:space="preserve">, akkor megállapíthatjuk, hogy </w:t>
      </w:r>
      <w:r w:rsidR="00DC05F7" w:rsidRPr="00377F14">
        <w:t xml:space="preserve">8 </w:t>
      </w:r>
      <w:r w:rsidR="008B2179" w:rsidRPr="00377F14">
        <w:t>okta a borultság. Ha nem, akkor a feldolgozást tovább folytatjuk, a második módszerrel is kiszámoljuk az értéket.</w:t>
      </w:r>
      <w:r w:rsidR="00DC05F7" w:rsidRPr="00377F14">
        <w:t xml:space="preserve"> Ebben az esetben</w:t>
      </w:r>
      <w:r w:rsidR="00F36914" w:rsidRPr="00377F14">
        <w:t xml:space="preserve"> már nem végzünk további vizs</w:t>
      </w:r>
      <w:r w:rsidR="006D4C2D" w:rsidRPr="00377F14">
        <w:t xml:space="preserve">gálatokat. </w:t>
      </w:r>
      <w:r w:rsidR="00E46062" w:rsidRPr="00377F14">
        <w:t xml:space="preserve">Az algoritmus helyes működése esetén </w:t>
      </w:r>
      <w:r w:rsidR="00837D15" w:rsidRPr="00377F14">
        <w:t>abban az esetben sem merül fel probléma</w:t>
      </w:r>
      <w:r w:rsidR="00E46062" w:rsidRPr="00377F14">
        <w:t>,</w:t>
      </w:r>
      <w:r w:rsidR="00837D15" w:rsidRPr="00377F14">
        <w:t xml:space="preserve"> ha teljesen felhőtlen, a Nap által megvilágított ég szerepel a képen (lásd</w:t>
      </w:r>
      <w:r w:rsidR="007A77CE">
        <w:t xml:space="preserve"> </w:t>
      </w:r>
      <w:r w:rsidR="007A77CE">
        <w:fldChar w:fldCharType="begin"/>
      </w:r>
      <w:r w:rsidR="007A77CE">
        <w:instrText xml:space="preserve"> REF _Ref407129313 \h </w:instrText>
      </w:r>
      <w:r w:rsidR="007A77CE">
        <w:fldChar w:fldCharType="separate"/>
      </w:r>
      <w:r w:rsidR="007A77CE">
        <w:rPr>
          <w:noProof/>
        </w:rPr>
        <w:t>2.11</w:t>
      </w:r>
      <w:r w:rsidR="007A77CE" w:rsidRPr="00377F14">
        <w:rPr>
          <w:noProof/>
        </w:rPr>
        <w:t>. ábra</w:t>
      </w:r>
      <w:r w:rsidR="007A77CE">
        <w:fldChar w:fldCharType="end"/>
      </w:r>
      <w:r w:rsidR="00837D15" w:rsidRPr="00377F14">
        <w:t>)</w:t>
      </w:r>
      <w:r w:rsidR="00DF39CA" w:rsidRPr="00377F14">
        <w:t xml:space="preserve">, </w:t>
      </w:r>
      <w:r w:rsidR="00CD731C" w:rsidRPr="00377F14">
        <w:t>ugyanis ezt "Nem meg</w:t>
      </w:r>
      <w:r w:rsidR="00DF39CA" w:rsidRPr="00377F14">
        <w:t>h</w:t>
      </w:r>
      <w:r w:rsidR="00CD731C" w:rsidRPr="00377F14">
        <w:t>a</w:t>
      </w:r>
      <w:r w:rsidR="00DF39CA" w:rsidRPr="00377F14">
        <w:t>tározott"-nak detektáljuk, amit első alkalomnál nem veszünk f</w:t>
      </w:r>
      <w:r w:rsidR="00A87A3A" w:rsidRPr="00377F14">
        <w:t>igyelembe, ha nem található</w:t>
      </w:r>
      <w:r w:rsidR="0027467E" w:rsidRPr="00377F14">
        <w:t xml:space="preserve"> felhő</w:t>
      </w:r>
      <w:r w:rsidR="00DF39CA" w:rsidRPr="00377F14">
        <w:t xml:space="preserve"> az égen.</w:t>
      </w:r>
    </w:p>
    <w:p w:rsidR="00A17308" w:rsidRPr="00377F14" w:rsidRDefault="00A17308" w:rsidP="0094134C">
      <w:pPr>
        <w:spacing w:before="120"/>
        <w:ind w:firstLine="426"/>
      </w:pPr>
      <w:r w:rsidRPr="00377F14">
        <w:t>A kapott értékekkel jó eredményt kaptunk a teszteken, azonban ezeket a későbbiekben még a felhők típusának megfelelően változtathatjuk.</w:t>
      </w:r>
    </w:p>
    <w:p w:rsidR="0094134C" w:rsidRPr="00377F14" w:rsidRDefault="00A16430" w:rsidP="00FF7261">
      <w:pPr>
        <w:spacing w:before="120"/>
        <w:ind w:firstLine="426"/>
        <w:rPr>
          <w:noProof/>
          <w:color w:val="000000" w:themeColor="text1"/>
          <w:szCs w:val="20"/>
        </w:rPr>
      </w:pPr>
      <w:r w:rsidRPr="00377F14">
        <w:t>A program éles környezetében a képek megjelenítésére nincs szükségünk, csak az adatok kiszámítására, így a feldolgozás folyamata nem lesz grafikusa</w:t>
      </w:r>
      <w:r w:rsidR="00FF4246">
        <w:t>n látható. Minden lépés után biztosít azonban a program szöveges információt a</w:t>
      </w:r>
      <w:r w:rsidR="00275634">
        <w:t xml:space="preserve">z aktuális lépés </w:t>
      </w:r>
      <w:r w:rsidR="00275634">
        <w:lastRenderedPageBreak/>
        <w:t>eredményéről és sikerességéről</w:t>
      </w:r>
      <w:r w:rsidRPr="00377F14">
        <w:t>, ami jelzi az aktuális fázis befejezését, illetve annak sikerességét. A feldolgozás végén az eredményt szövegesen kijelezzük, és leh</w:t>
      </w:r>
      <w:r w:rsidR="00F9708F" w:rsidRPr="00377F14">
        <w:t>etőségünk adódik a továbbítására.</w:t>
      </w:r>
      <w:r w:rsidR="00941B82" w:rsidRPr="00377F14">
        <w:t xml:space="preserve"> Hogy minél kevesebb memóriát igényeljen a program, a változtatásokat mindig az eredeti képen végezzük</w:t>
      </w:r>
      <w:r w:rsidR="005614F5">
        <w:t>, ezzel elkerülhetjük a memória megteléséből adódó hibákat</w:t>
      </w:r>
      <w:r w:rsidR="00941B82" w:rsidRPr="00377F14">
        <w:t xml:space="preserve">. Ezen kívül szükséges egy másolatot készítenünk az eredetiből, mivel a </w:t>
      </w:r>
      <w:r w:rsidR="00731005" w:rsidRPr="00377F14">
        <w:t>későbbiekben, a felhő típusának megállapításánál a küszöbölt és az eredeti képünkre is szükségünk lesz.</w:t>
      </w:r>
    </w:p>
    <w:p w:rsidR="003230E0" w:rsidRPr="00377F14" w:rsidRDefault="003230E0" w:rsidP="00C726CC">
      <w:pPr>
        <w:pStyle w:val="Cmsor2"/>
        <w:rPr>
          <w:rFonts w:cs="Times New Roman"/>
        </w:rPr>
      </w:pPr>
      <w:bookmarkStart w:id="57" w:name="_Toc385287717"/>
      <w:bookmarkStart w:id="58" w:name="_Toc407915876"/>
      <w:r w:rsidRPr="00377F14">
        <w:rPr>
          <w:rFonts w:cs="Times New Roman"/>
        </w:rPr>
        <w:t>Felhők osztályozása képfeldolgozással</w:t>
      </w:r>
      <w:bookmarkEnd w:id="57"/>
      <w:bookmarkEnd w:id="58"/>
    </w:p>
    <w:p w:rsidR="00B123D9" w:rsidRPr="00377F14" w:rsidRDefault="00527D55" w:rsidP="0094134C">
      <w:pPr>
        <w:spacing w:before="120"/>
        <w:ind w:firstLine="426"/>
      </w:pPr>
      <w:r>
        <w:t>Felhő típusának megállapítására leggyakrabban radarképek alapján tesznek becsléseket, azonban ez költséges és egyetlen konkrét, kis területre nem alkalmazható.</w:t>
      </w:r>
      <w:r w:rsidR="001B0DD7">
        <w:t xml:space="preserve"> Az algoritmust így az észlelőktől, illetve szakirodalmakból szerzett információk alapján magunknak kellett kialakítanunk úgy, hogy egyszerű kamerákkal is működőképes legyen.</w:t>
      </w:r>
      <w:r>
        <w:t xml:space="preserve"> </w:t>
      </w:r>
      <w:r w:rsidR="00447D85" w:rsidRPr="00377F14">
        <w:t>A felhők sikeres detektálásából és a mért borultságból kiindulva próbáltuk megállapítani a felhők típusát is (lásd</w:t>
      </w:r>
      <w:r>
        <w:t xml:space="preserve"> </w:t>
      </w:r>
      <w:r>
        <w:fldChar w:fldCharType="begin"/>
      </w:r>
      <w:r>
        <w:instrText xml:space="preserve"> REF _Ref407129671 \h </w:instrText>
      </w:r>
      <w:r>
        <w:fldChar w:fldCharType="separate"/>
      </w:r>
      <w:r>
        <w:rPr>
          <w:noProof/>
        </w:rPr>
        <w:t>2.12</w:t>
      </w:r>
      <w:r w:rsidRPr="00377F14">
        <w:rPr>
          <w:noProof/>
        </w:rPr>
        <w:t>. ábra</w:t>
      </w:r>
      <w:r>
        <w:fldChar w:fldCharType="end"/>
      </w:r>
      <w:r w:rsidR="00582EE7">
        <w:t xml:space="preserve">). </w:t>
      </w:r>
      <w:r w:rsidR="000158D2">
        <w:t>A</w:t>
      </w:r>
      <w:r w:rsidR="007E629C" w:rsidRPr="00377F14">
        <w:t xml:space="preserve"> metódusnak szüksége van paraméterként az e</w:t>
      </w:r>
      <w:r w:rsidR="007449AE" w:rsidRPr="00377F14">
        <w:t>redeti képre, a küszöbölt képre</w:t>
      </w:r>
      <w:r w:rsidR="007E629C" w:rsidRPr="00377F14">
        <w:t xml:space="preserve"> és a már korábban kiszámított borultság értékre.</w:t>
      </w:r>
      <w:r w:rsidR="00C210E1" w:rsidRPr="00377F14">
        <w:t xml:space="preserve"> Első lépésként</w:t>
      </w:r>
      <w:r w:rsidR="00447D85" w:rsidRPr="00377F14">
        <w:t xml:space="preserve"> az eredeti képet vizsgálva egy hisztogramot kell készítenünk, de csak azokat a részeket </w:t>
      </w:r>
      <w:r w:rsidR="006339A6" w:rsidRPr="00377F14">
        <w:t>vizsgálva, ahol felhő található. Ehhez maszkként használhatjuk fel a küszöbölt képet.</w:t>
      </w:r>
      <w:r w:rsidR="00B06437" w:rsidRPr="00377F14">
        <w:t xml:space="preserve"> A hisztogram készítéséhez minden pixel esetében a három érték (vörös, kék, zöld) átlagát vesszük figyelembe</w:t>
      </w:r>
      <w:r w:rsidR="006C67D3">
        <w:t>, ezt tekinthetjük szürkeárnyalatos képnek is</w:t>
      </w:r>
      <w:r w:rsidR="00B06437" w:rsidRPr="00377F14">
        <w:t>.</w:t>
      </w:r>
      <w:r w:rsidR="00447D85" w:rsidRPr="00377F14">
        <w:t xml:space="preserve"> </w:t>
      </w:r>
      <w:r w:rsidR="00241BDE" w:rsidRPr="00377F14">
        <w:t>Ezek után</w:t>
      </w:r>
      <w:r w:rsidR="00447D85" w:rsidRPr="00377F14">
        <w:t xml:space="preserve"> össze kell számolnunk, hogy hány intenzitás értéket találtunk</w:t>
      </w:r>
      <w:r w:rsidR="001005F9" w:rsidRPr="00377F14">
        <w:t xml:space="preserve"> összesen</w:t>
      </w:r>
      <w:r w:rsidR="00447D85" w:rsidRPr="00377F14">
        <w:t>. Ezeken az értékeken célszerű egy szűrést alkalmazni, hogy a zajokat kiszűrjük. Ezt úgy tettük meg, hogy csak</w:t>
      </w:r>
      <w:r w:rsidR="007651A8" w:rsidRPr="00377F14">
        <w:t xml:space="preserve"> a</w:t>
      </w:r>
      <w:r w:rsidR="00447D85" w:rsidRPr="00377F14">
        <w:t xml:space="preserve"> bizonyos mennyiségű pixelt tartalmazó </w:t>
      </w:r>
      <w:r w:rsidR="00F56EF0" w:rsidRPr="00377F14">
        <w:t xml:space="preserve">hisztogram </w:t>
      </w:r>
      <w:r w:rsidR="00447D85" w:rsidRPr="00377F14">
        <w:t>értékeket vettük figyelembe. Innentől kezdve minden szükséges információ a rendelkezésünkre áll a típus meghatározásához.</w:t>
      </w:r>
      <w:r w:rsidR="00EE1363" w:rsidRPr="00377F14">
        <w:t xml:space="preserve"> Tudjuk a felhő színeinek mennyiségét, valamint a borultságot.</w:t>
      </w:r>
      <w:r w:rsidR="00447D85" w:rsidRPr="00377F14">
        <w:t xml:space="preserve"> Több kép vizsgálatával megállapítottunk egy küszöbértéket</w:t>
      </w:r>
      <w:r w:rsidR="00FA266B" w:rsidRPr="00377F14">
        <w:t xml:space="preserve"> a színek</w:t>
      </w:r>
      <w:r w:rsidR="00FA2FF8" w:rsidRPr="00377F14">
        <w:t xml:space="preserve"> mennyiségére</w:t>
      </w:r>
      <w:r w:rsidR="00447D85" w:rsidRPr="00377F14">
        <w:t>, ami felett a felhő Cumulus, alatta pedig Stratus. Ez lesz az elsődleges szempontunk a vizsgálatnál.</w:t>
      </w:r>
      <w:r w:rsidR="00654231" w:rsidRPr="00377F14">
        <w:t xml:space="preserve"> Azonban a 7 okta alatti, és az e feletti értékekkel külön számolunk. Ha alatta van a borultság, tovább vizsgáljuk az értékeit. Ha 0, akkor tiszta az ég, nem található felhő, így az intenzitások számával nem kell foglalkoznunk.</w:t>
      </w:r>
      <w:r w:rsidR="00FF4763">
        <w:t xml:space="preserve"> Ettől eltérő esetben a</w:t>
      </w:r>
      <w:r w:rsidR="00090D74" w:rsidRPr="00377F14">
        <w:t xml:space="preserve"> színek számának megfelelően döntünk.</w:t>
      </w:r>
      <w:r w:rsidR="00C03107" w:rsidRPr="00377F14">
        <w:t xml:space="preserve"> </w:t>
      </w:r>
      <w:r w:rsidR="00356CD5">
        <w:t>Ha egy előre definiált határérték fölött van, akkor Cumulus típusú a fel</w:t>
      </w:r>
      <w:r w:rsidR="00C316FD">
        <w:t>hő, míg ha alatta, ismét a borultságot</w:t>
      </w:r>
      <w:r w:rsidR="00356CD5">
        <w:t xml:space="preserve"> vizsgáljuk.</w:t>
      </w:r>
      <w:r w:rsidR="00C316FD">
        <w:t xml:space="preserve"> Ha</w:t>
      </w:r>
      <w:r w:rsidR="0031486A">
        <w:t xml:space="preserve"> 1 okta</w:t>
      </w:r>
      <w:r w:rsidR="00C316FD">
        <w:t xml:space="preserve"> az érték</w:t>
      </w:r>
      <w:r w:rsidR="0031486A">
        <w:t>, akkor Cumulus, míg ettől eltérő esetben Stratus a felhő típusa.</w:t>
      </w:r>
      <w:r w:rsidR="004928C2">
        <w:t xml:space="preserve"> Ha a borultság 7 vagy 8 okta volt, ak</w:t>
      </w:r>
      <w:r w:rsidR="00E345E8">
        <w:t>kor elegendő csak a színek számá</w:t>
      </w:r>
      <w:r w:rsidR="004928C2">
        <w:t>t vizsgálnunk.</w:t>
      </w:r>
      <w:r w:rsidR="00E345E8">
        <w:t xml:space="preserve"> Ha a már fent is említett határ feletti az érték Cumulus, míg az alatti esetén Stra</w:t>
      </w:r>
      <w:r w:rsidR="00F063FE">
        <w:t>tus típusú a felhőnk</w:t>
      </w:r>
      <w:r w:rsidR="00E345E8">
        <w:t>.</w:t>
      </w:r>
      <w:r w:rsidR="00BF04F4">
        <w:t xml:space="preserve"> </w:t>
      </w:r>
      <w:r w:rsidR="00C07F59" w:rsidRPr="00377F14">
        <w:t xml:space="preserve"> </w:t>
      </w:r>
    </w:p>
    <w:p w:rsidR="00447D85" w:rsidRDefault="00447D85" w:rsidP="0094134C">
      <w:pPr>
        <w:spacing w:before="120"/>
        <w:ind w:firstLine="426"/>
      </w:pPr>
      <w:r w:rsidRPr="00377F14">
        <w:t>Ha ez alapján megállapítottuk a típust, meg kell vizsgálnunk azt is, hogy a kapott érték megfelel-e a korábban kiszámított borultságnak.</w:t>
      </w:r>
      <w:r w:rsidR="00294B5A" w:rsidRPr="00377F14">
        <w:t xml:space="preserve"> Tudjuk, hogy 8 oktás borultsághoz nem tartozhat Cumulus típus, így a</w:t>
      </w:r>
      <w:r w:rsidRPr="00377F14">
        <w:t>mennyiben nem</w:t>
      </w:r>
      <w:r w:rsidR="00294B5A" w:rsidRPr="00377F14">
        <w:t xml:space="preserve"> felelnek meg egymásnak az értékek</w:t>
      </w:r>
      <w:r w:rsidR="00331C2C" w:rsidRPr="00377F14">
        <w:t>, a</w:t>
      </w:r>
      <w:r w:rsidR="007174F9" w:rsidRPr="00377F14">
        <w:t>z elvárásnak</w:t>
      </w:r>
      <w:r w:rsidRPr="00377F14">
        <w:t xml:space="preserve"> megfelelően módosítanunk kell.</w:t>
      </w:r>
      <w:r w:rsidR="005D4183">
        <w:t xml:space="preserve"> </w:t>
      </w:r>
      <w:r w:rsidR="008314FC">
        <w:t xml:space="preserve">A felhő típusánál </w:t>
      </w:r>
      <w:r w:rsidR="008314FC">
        <w:lastRenderedPageBreak/>
        <w:t xml:space="preserve">nem jönnek elő az egyszerű, </w:t>
      </w:r>
      <w:r w:rsidR="00395709">
        <w:t>kisméretű</w:t>
      </w:r>
      <w:r w:rsidR="008314FC">
        <w:t xml:space="preserve"> fényképből adódó hibák, míg a borultságot befolyásolhatja, így ezt az értéket korrigáljuk, és a típust vesszük helyesnek.</w:t>
      </w:r>
      <w:r w:rsidRPr="00377F14">
        <w:t xml:space="preserve"> </w:t>
      </w:r>
      <w:r w:rsidR="00023EE7" w:rsidRPr="00377F14">
        <w:t>Ezt az észlelők a gyakorlatban is így végzik. Előfordul, hogy az eget teljesen elfedi egy Cumulus típusú felhő, de ekkor feltételezik, hogy lyukak találhatók, csak nem láthatók, és az érték így 7 okta.</w:t>
      </w:r>
      <w:r w:rsidR="00395709">
        <w:t xml:space="preserve"> Mi ezt az esetet a borultság megállapításánál már lekezeltük, így itt ezzel nem kell foglalkoznunk.</w:t>
      </w:r>
    </w:p>
    <w:p w:rsidR="00882BA0" w:rsidRPr="00377F14" w:rsidRDefault="00882BA0" w:rsidP="00882BA0">
      <w:pPr>
        <w:pStyle w:val="Cmsor2"/>
      </w:pPr>
      <w:bookmarkStart w:id="59" w:name="_Toc407915877"/>
      <w:r>
        <w:t>Speciális esetek kezelése</w:t>
      </w:r>
      <w:bookmarkEnd w:id="59"/>
    </w:p>
    <w:p w:rsidR="00745983" w:rsidRDefault="008C070C" w:rsidP="00745983">
      <w:pPr>
        <w:spacing w:before="120"/>
        <w:ind w:firstLine="426"/>
      </w:pPr>
      <w:r>
        <w:t xml:space="preserve">Az elkészített algoritmussal számos tesztet végeztünk. </w:t>
      </w:r>
      <w:r w:rsidR="008B41A5">
        <w:t>A</w:t>
      </w:r>
      <w:r w:rsidR="009D61E6">
        <w:t xml:space="preserve"> kapott</w:t>
      </w:r>
      <w:r w:rsidR="008B41A5">
        <w:t xml:space="preserve"> hibás </w:t>
      </w:r>
      <w:r w:rsidR="003531BC" w:rsidRPr="00377F14">
        <w:t xml:space="preserve">értékek közül számos abból adódik, hogy a kamera képe nem fedi le a teljes égboltot, míg az észlelők </w:t>
      </w:r>
      <w:r w:rsidR="005B27D5" w:rsidRPr="00377F14">
        <w:t xml:space="preserve">annak egészét </w:t>
      </w:r>
      <w:r w:rsidR="003531BC" w:rsidRPr="00377F14">
        <w:t>vizsgálják.</w:t>
      </w:r>
      <w:r w:rsidR="004B7C64" w:rsidRPr="00377F14">
        <w:t xml:space="preserve"> Ahogy már említettük, borultság meghatározásában jelenleg a gépe</w:t>
      </w:r>
      <w:r w:rsidR="00207176">
        <w:t>k pontosabbak, így a szakemberek</w:t>
      </w:r>
      <w:r w:rsidR="00B20F3B">
        <w:t xml:space="preserve"> által</w:t>
      </w:r>
      <w:r w:rsidR="004B7C64" w:rsidRPr="00377F14">
        <w:t xml:space="preserve"> megállapított értékek többségében megegyeznek a</w:t>
      </w:r>
      <w:r w:rsidR="00B20F3B">
        <w:t xml:space="preserve"> program számított értékeivel</w:t>
      </w:r>
      <w:r w:rsidR="004B7C64" w:rsidRPr="00377F14">
        <w:t xml:space="preserve">, de a teljes ég vizsgálatával készített hivatalos dokumentumok </w:t>
      </w:r>
      <w:r w:rsidR="00296D8F" w:rsidRPr="00377F14">
        <w:t>adatai</w:t>
      </w:r>
      <w:r w:rsidR="004B7C64" w:rsidRPr="00377F14">
        <w:t xml:space="preserve"> </w:t>
      </w:r>
      <w:r w:rsidR="005C7147" w:rsidRPr="00377F14">
        <w:t>a képek alapján megállapítottaktól eltér</w:t>
      </w:r>
      <w:r w:rsidR="00463156" w:rsidRPr="00377F14">
        <w:t>het</w:t>
      </w:r>
      <w:r w:rsidR="005C7147" w:rsidRPr="00377F14">
        <w:t>nek</w:t>
      </w:r>
      <w:r w:rsidR="004B7C64" w:rsidRPr="00377F14">
        <w:t>.</w:t>
      </w:r>
      <w:r w:rsidR="003531BC" w:rsidRPr="00377F14">
        <w:t xml:space="preserve"> </w:t>
      </w:r>
      <w:r w:rsidR="00F1454A" w:rsidRPr="00377F14">
        <w:t>Ennek javítására készíthetnénk egy rendszert, ami az egész eget figyeli</w:t>
      </w:r>
      <w:r w:rsidR="00B20F3B">
        <w:t>, ehhez hasonló gépekkel a hasonló rendszerek elemzésekor is találkoztunk</w:t>
      </w:r>
      <w:r w:rsidR="00F1454A" w:rsidRPr="00377F14">
        <w:t>, de célkitű</w:t>
      </w:r>
      <w:r w:rsidR="003230E0" w:rsidRPr="00377F14">
        <w:t>zéseink között a jelenleg</w:t>
      </w:r>
      <w:r w:rsidR="00F1454A" w:rsidRPr="00377F14">
        <w:t xml:space="preserve"> is használt kamerákkal való megvalósítás szerepelt. Tehát algoritmikus megoldás kell.</w:t>
      </w:r>
    </w:p>
    <w:p w:rsidR="003531BC" w:rsidRPr="00377F14" w:rsidRDefault="00F1454A" w:rsidP="00745983">
      <w:pPr>
        <w:spacing w:before="120"/>
        <w:ind w:firstLine="426"/>
      </w:pPr>
      <w:r w:rsidRPr="00377F14">
        <w:t>Mivel más funkciókhoz sorozatképek szükségesek, így célszerű ebben az esetben is több képet vizsgálni egy helyett. A kamera mozdulatlan, de a felhők folyamatos mozgásban vannak a fényképezés ideje alatt. Ilyen módon</w:t>
      </w:r>
      <w:r w:rsidR="00745983">
        <w:t xml:space="preserve"> sorozatfelvételekkel</w:t>
      </w:r>
      <w:r w:rsidRPr="00377F14">
        <w:t xml:space="preserve"> hasonló hatást érünk el, m</w:t>
      </w:r>
      <w:r w:rsidR="00B62A7D">
        <w:t>intha a kamerát mozgatnánk, és</w:t>
      </w:r>
      <w:r w:rsidRPr="00377F14">
        <w:t xml:space="preserve"> az égbolt nagyobb részét rögzíthessük. </w:t>
      </w:r>
      <w:r w:rsidR="00196B04" w:rsidRPr="00377F14">
        <w:t>Természetesen így az eredmény függ a felhők mozgásának sebességétől, a képek készítésének gyakoriságától, és az első és utolsó</w:t>
      </w:r>
      <w:r w:rsidR="00F00F5E" w:rsidRPr="00377F14">
        <w:t xml:space="preserve"> felvétel</w:t>
      </w:r>
      <w:r w:rsidR="00196B04" w:rsidRPr="00377F14">
        <w:t xml:space="preserve"> között eltelt időtől. Az algoritmus végig fut az adott sorozaton, minden képre egyenként megállapítja a borultság értékeket, majd ezeknek az átlagát veszi.</w:t>
      </w:r>
      <w:r w:rsidR="00FA48F1" w:rsidRPr="00377F14">
        <w:t xml:space="preserve"> A típusok közül a legnagyobb mértékben előfordulót választja.</w:t>
      </w:r>
      <w:r w:rsidR="00196B04" w:rsidRPr="00377F14">
        <w:t xml:space="preserve"> Habár a teljes égbolt még így sincs vizsgálva, nagyobb területet figyelhetünk, mint egyetlen képpel</w:t>
      </w:r>
      <w:r w:rsidR="003E0DAD" w:rsidRPr="00377F14">
        <w:t>, és csökkenthetjük a véletlenszerű zajok miatti hibás detektálás valószínűségét</w:t>
      </w:r>
      <w:r w:rsidR="003B480C">
        <w:t>, mivel több képen kevésbé valószínű, hogy ugyanolyan módon előfordulnak ugyanazok a hibák</w:t>
      </w:r>
      <w:r w:rsidR="00196B04"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pPr>
      <w:bookmarkStart w:id="60" w:name="_Toc371356730"/>
      <w:r w:rsidRPr="00377F14">
        <w:rPr>
          <w:noProof/>
        </w:rPr>
        <w:drawing>
          <wp:inline distT="0" distB="0" distL="0" distR="0" wp14:anchorId="6D205503" wp14:editId="0C6A3A72">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bookmarkStart w:id="61" w:name="_Ref407129671"/>
    <w:p w:rsidR="00FF7261" w:rsidRPr="00377F14" w:rsidRDefault="0080618F" w:rsidP="00FF7261">
      <w:pPr>
        <w:pStyle w:val="Kpalrs"/>
        <w:spacing w:after="240"/>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2</w:t>
      </w:r>
      <w:r>
        <w:rPr>
          <w:noProof/>
        </w:rPr>
        <w:fldChar w:fldCharType="end"/>
      </w:r>
      <w:bookmarkStart w:id="62" w:name="_Toc407915778"/>
      <w:r w:rsidR="00FF7261" w:rsidRPr="00377F14">
        <w:rPr>
          <w:noProof/>
        </w:rPr>
        <w:t>. ábra</w:t>
      </w:r>
      <w:bookmarkEnd w:id="61"/>
      <w:r w:rsidR="00FF7261" w:rsidRPr="00377F14">
        <w:rPr>
          <w:noProof/>
        </w:rPr>
        <w:t xml:space="preserve"> – Felhő típus detektálásának folyamat</w:t>
      </w:r>
      <w:bookmarkEnd w:id="60"/>
      <w:r w:rsidR="00FF7261" w:rsidRPr="00377F14">
        <w:rPr>
          <w:noProof/>
        </w:rPr>
        <w:t>a</w:t>
      </w:r>
      <w:bookmarkEnd w:id="62"/>
    </w:p>
    <w:p w:rsidR="00FF7261" w:rsidRPr="00377F14" w:rsidRDefault="00FF7261" w:rsidP="0094134C">
      <w:pPr>
        <w:spacing w:before="120"/>
        <w:ind w:firstLine="426"/>
      </w:pPr>
    </w:p>
    <w:p w:rsidR="00FF7261" w:rsidRPr="00377F14" w:rsidRDefault="00FF7261" w:rsidP="0094134C">
      <w:pPr>
        <w:spacing w:before="120"/>
        <w:ind w:firstLine="426"/>
      </w:pPr>
    </w:p>
    <w:p w:rsidR="007F4ED8" w:rsidRPr="00377F14" w:rsidRDefault="00A77A37" w:rsidP="0094134C">
      <w:pPr>
        <w:spacing w:before="120"/>
        <w:ind w:firstLine="426"/>
      </w:pPr>
      <w:r w:rsidRPr="00377F14">
        <w:lastRenderedPageBreak/>
        <w:t>A kamerák a nap 24 órájában készítenek képeket, de az éjszakai képeken felhők</w:t>
      </w:r>
      <w:r w:rsidR="00534F8E" w:rsidRPr="00377F14">
        <w:t xml:space="preserve"> már nem láthatók a sötét miatt.</w:t>
      </w:r>
      <w:r w:rsidR="00014A30" w:rsidRPr="00377F14">
        <w:t xml:space="preserve"> Időponthoz a sötétedés nehezen köthető, mivel</w:t>
      </w:r>
      <w:r w:rsidR="00CF561B" w:rsidRPr="00377F14">
        <w:t xml:space="preserve"> az</w:t>
      </w:r>
      <w:r w:rsidR="00014A30" w:rsidRPr="00377F14">
        <w:t xml:space="preserve"> folyamatosan változik.</w:t>
      </w:r>
      <w:r w:rsidR="002F3EA8">
        <w:t xml:space="preserve"> Használhatnánk internetről kapott információt a naplemete és napfelkelte időpontjairól, azonban helységtől és pozíciótól függően még ez is relatív, így célszerű ennek vizsgálatára is képfeldolgozást alkalmaznunk.</w:t>
      </w:r>
      <w:r w:rsidR="0030050F">
        <w:t xml:space="preserve"> P</w:t>
      </w:r>
      <w:r w:rsidRPr="00377F14">
        <w:t>rogramunkban ezt az esetet is le kell kezelnünk. Erre megoldásnak egy algoritmust készítettünk, mely a kép</w:t>
      </w:r>
      <w:r w:rsidR="003E2C84" w:rsidRPr="00377F14">
        <w:t xml:space="preserve"> szürkeárnyalatos</w:t>
      </w:r>
      <w:r w:rsidRPr="00377F14">
        <w:t xml:space="preserve"> intenzitás értékeinek átlagá</w:t>
      </w:r>
      <w:r w:rsidR="00D950F9" w:rsidRPr="00377F14">
        <w:t>t vizsgálja. Számos képet megvi</w:t>
      </w:r>
      <w:r w:rsidRPr="00377F14">
        <w:t>z</w:t>
      </w:r>
      <w:r w:rsidR="00D950F9" w:rsidRPr="00377F14">
        <w:t>s</w:t>
      </w:r>
      <w:r w:rsidRPr="00377F14">
        <w:t>gálva azt figyeltük meg, hogy 8 oktás, teljesen sötét felhőzet esetén is jelentősen magasabb az intenzitások átlaga, mint esténként.</w:t>
      </w:r>
      <w:r w:rsidR="001D6501" w:rsidRPr="00377F14">
        <w:t xml:space="preserve"> Rendelkezésünkre álltak sorozatfelvételek, melyeken sötétből indulunk, és közben kivilágosodik, </w:t>
      </w:r>
      <w:r w:rsidR="007F7774" w:rsidRPr="00377F14">
        <w:t>ezért</w:t>
      </w:r>
      <w:r w:rsidR="001D6501" w:rsidRPr="00377F14">
        <w:t xml:space="preserve"> számos időpontban és fényviszonyban tesztelhettük az algoritmust.</w:t>
      </w:r>
      <w:r w:rsidRPr="00377F14">
        <w:t xml:space="preserve"> Így megállapítottunk egy értéket, amin még sikerült a felhőket detektálni,</w:t>
      </w:r>
      <w:r w:rsidR="00EF155A" w:rsidRPr="00377F14">
        <w:t xml:space="preserve"> </w:t>
      </w:r>
      <w:r w:rsidRPr="00377F14">
        <w:t>de ami alatt már nem lehetséges. Ezt a vizsgálatot a program minden detektálás előtt lefuttat</w:t>
      </w:r>
      <w:r w:rsidR="00941CC6" w:rsidRPr="00377F14">
        <w:t>ja, és amennyiben az intenzitások átlaga ez alatt az érték alatt van</w:t>
      </w:r>
      <w:r w:rsidR="00C5697D" w:rsidRPr="00377F14">
        <w:t>, akkor</w:t>
      </w:r>
      <w:r w:rsidR="009A56A4" w:rsidRPr="00377F14">
        <w:t xml:space="preserve"> jelzi, hogy</w:t>
      </w:r>
      <w:r w:rsidRPr="00377F14">
        <w:t xml:space="preserve"> a detektálás nem lehetséges</w:t>
      </w:r>
      <w:r w:rsidR="00D950F9" w:rsidRPr="00377F14">
        <w:t>,</w:t>
      </w:r>
      <w:r w:rsidR="00B04B90" w:rsidRPr="00377F14">
        <w:t xml:space="preserve"> és</w:t>
      </w:r>
      <w:r w:rsidR="00D950F9" w:rsidRPr="00377F14">
        <w:t xml:space="preserve"> leállítja a folyamatot</w:t>
      </w:r>
      <w:r w:rsidRPr="00377F14">
        <w:t>.</w:t>
      </w:r>
    </w:p>
    <w:p w:rsidR="0059608B" w:rsidRPr="00377F14" w:rsidRDefault="00CC1158" w:rsidP="0094134C">
      <w:pPr>
        <w:spacing w:before="120"/>
        <w:ind w:firstLine="426"/>
      </w:pPr>
      <w:r w:rsidRPr="00377F14">
        <w:t xml:space="preserve">A nappallal és éjszakákkal már egyaránt számoltunk, de figyelembe kell vennünk a köztes állapotokat is. </w:t>
      </w:r>
      <w:r w:rsidR="001F530B" w:rsidRPr="00377F14">
        <w:t>Naplementekor</w:t>
      </w:r>
      <w:r w:rsidR="0059608B" w:rsidRPr="00377F14">
        <w:t xml:space="preserve"> illetve napfelkeltekor a felhők színezete gyakran narancssárgásra változik.</w:t>
      </w:r>
      <w:r w:rsidR="00EA3D42" w:rsidRPr="00377F14">
        <w:t xml:space="preserve"> </w:t>
      </w:r>
      <w:r w:rsidR="00817696" w:rsidRPr="00377F14">
        <w:t>Így a felh</w:t>
      </w:r>
      <w:r w:rsidR="00C5697D" w:rsidRPr="00377F14">
        <w:t>ők szaturációs értéke változhat</w:t>
      </w:r>
      <w:r w:rsidR="00817696" w:rsidRPr="00377F14">
        <w:t>, így ezekkel az esetekkel is külön teszteltünk. Azonban azt tapasztaltuk, hogy függőlegesen felfelé néző kamera esetén rendkívül ritkán található elszíneződés, és az</w:t>
      </w:r>
      <w:r w:rsidR="007C463A" w:rsidRPr="00377F14">
        <w:t xml:space="preserve"> is</w:t>
      </w:r>
      <w:r w:rsidR="00817696" w:rsidRPr="00377F14">
        <w:t xml:space="preserve"> olyan </w:t>
      </w:r>
      <w:r w:rsidR="00C5697D" w:rsidRPr="00377F14">
        <w:t>kicsi</w:t>
      </w:r>
      <w:r w:rsidR="00817696" w:rsidRPr="00377F14">
        <w:t xml:space="preserve"> mértékű, hogy a végeredményt nem befolyásolja.</w:t>
      </w:r>
    </w:p>
    <w:p w:rsidR="00A77A37" w:rsidRPr="00377F14" w:rsidRDefault="007F4ED8" w:rsidP="0094134C">
      <w:pPr>
        <w:spacing w:before="120"/>
        <w:ind w:firstLine="426"/>
      </w:pPr>
      <w:r w:rsidRPr="00377F14">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rsidRPr="00377F14">
        <w:t xml:space="preserve"> </w:t>
      </w:r>
    </w:p>
    <w:p w:rsidR="0094134C" w:rsidRPr="00377F14" w:rsidRDefault="009E0D7B" w:rsidP="00C726CC">
      <w:pPr>
        <w:pStyle w:val="Cmsor2"/>
        <w:rPr>
          <w:rFonts w:cs="Times New Roman"/>
        </w:rPr>
      </w:pPr>
      <w:bookmarkStart w:id="63" w:name="_Toc371356727"/>
      <w:bookmarkStart w:id="64" w:name="_Toc385287718"/>
      <w:bookmarkStart w:id="65" w:name="_Toc407915878"/>
      <w:r w:rsidRPr="00377F14">
        <w:rPr>
          <w:rFonts w:cs="Times New Roman"/>
        </w:rPr>
        <w:t xml:space="preserve">Eredmények </w:t>
      </w:r>
      <w:r w:rsidR="0094134C" w:rsidRPr="00377F14">
        <w:rPr>
          <w:rFonts w:cs="Times New Roman"/>
        </w:rPr>
        <w:t>értékelése</w:t>
      </w:r>
      <w:bookmarkEnd w:id="63"/>
      <w:bookmarkEnd w:id="64"/>
      <w:bookmarkEnd w:id="65"/>
    </w:p>
    <w:p w:rsidR="009F2A15" w:rsidRPr="00377F14" w:rsidRDefault="0094134C" w:rsidP="0094134C">
      <w:pPr>
        <w:spacing w:before="120"/>
        <w:ind w:firstLine="426"/>
      </w:pPr>
      <w:r w:rsidRPr="00377F14">
        <w:t>Felhős ég esetén az algoritmus rendkívül pontosan képes az eget elkülöníteni a felhőktől, legyen szó akár sötét</w:t>
      </w:r>
      <w:r w:rsidR="003230E0" w:rsidRPr="00377F14">
        <w:t>ebb, akár világosabb félékről</w:t>
      </w:r>
      <w:r w:rsidRPr="00377F14">
        <w:t xml:space="preserve">. Ezen kívül teljesen </w:t>
      </w:r>
      <w:r w:rsidR="003230E0" w:rsidRPr="00377F14">
        <w:t>borult</w:t>
      </w:r>
      <w:r w:rsidR="00474A97" w:rsidRPr="00377F14">
        <w:t xml:space="preserve"> ég</w:t>
      </w:r>
      <w:r w:rsidRPr="00377F14">
        <w:t xml:space="preserve"> esetén is képes megmondani, hogy a képen csak felhő látható, és felhőtlen ég</w:t>
      </w:r>
      <w:r w:rsidR="00E12A21" w:rsidRPr="00377F14">
        <w:t>bolt</w:t>
      </w:r>
      <w:r w:rsidRPr="00377F14">
        <w:t xml:space="preserve"> esetén is pontos értéket ad. Ennek megfelelően a borultságra is </w:t>
      </w:r>
      <w:r w:rsidR="00093A10" w:rsidRPr="00377F14">
        <w:t>jó</w:t>
      </w:r>
      <w:r w:rsidRPr="00377F14">
        <w:t xml:space="preserve"> értéket kapunk. </w:t>
      </w:r>
      <w:r w:rsidR="003230E0" w:rsidRPr="00377F14">
        <w:t>Fontos megjegyeznünk, hogy a</w:t>
      </w:r>
      <w:r w:rsidRPr="00377F14">
        <w:t xml:space="preserve"> meteorológiai észlelők 1 oktás hibahatárral dolgoznak,</w:t>
      </w:r>
      <w:r w:rsidR="009E0D7B" w:rsidRPr="00377F14">
        <w:t xml:space="preserve"> azaz</w:t>
      </w:r>
      <w:r w:rsidRPr="00377F14">
        <w:t xml:space="preserve"> bármikor előfordulhat, hogy 1 oktát tévednek a becslésekben. Ezért a mi algoritmusunk tesztelésénél is az 1 oktás</w:t>
      </w:r>
      <w:r w:rsidR="003230E0" w:rsidRPr="00377F14">
        <w:t xml:space="preserve"> eltérést még jónak számítottuk!</w:t>
      </w:r>
    </w:p>
    <w:p w:rsidR="00C054B7" w:rsidRPr="00377F14" w:rsidRDefault="00E21F69" w:rsidP="003230E0">
      <w:pPr>
        <w:spacing w:before="120"/>
        <w:ind w:firstLine="426"/>
      </w:pPr>
      <w:r w:rsidRPr="00377F14">
        <w:t>A programot több típusú felhőn, teljesen borult és felhőtlen égen egyaránt teszteltük különböző körülmények között. Ezek alapján az látszik, hogy viszonylag nagy mértéki</w:t>
      </w:r>
      <w:r w:rsidR="007103FA" w:rsidRPr="00377F14">
        <w:t xml:space="preserve">g kiszűri a zavaró tényezőket, </w:t>
      </w:r>
      <w:r w:rsidRPr="00377F14">
        <w:t xml:space="preserve">és jó aránnyal helyesen állapítja meg a </w:t>
      </w:r>
      <w:r w:rsidR="003230E0" w:rsidRPr="00377F14">
        <w:lastRenderedPageBreak/>
        <w:t xml:space="preserve">típust. </w:t>
      </w:r>
      <w:r w:rsidR="00C054B7" w:rsidRPr="00377F14">
        <w:t xml:space="preserve">Azonban </w:t>
      </w:r>
      <w:r w:rsidR="003230E0" w:rsidRPr="00377F14">
        <w:t>figyelembe kell vennünk</w:t>
      </w:r>
      <w:r w:rsidR="00C054B7" w:rsidRPr="00377F14">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AA5240" w:rsidRPr="00377F14" w:rsidRDefault="009F2A15" w:rsidP="00EF155A">
      <w:r w:rsidRPr="00377F14">
        <w:t>Az OMSZ képei közül</w:t>
      </w:r>
      <w:r w:rsidR="005200A2" w:rsidRPr="00377F14">
        <w:t xml:space="preserve"> a hivatalos észlelések dokumentumai alapján </w:t>
      </w:r>
      <w:r w:rsidR="00DE3E5D" w:rsidRPr="00377F14">
        <w:t>megközelítőleg száz</w:t>
      </w:r>
      <w:r w:rsidRPr="00377F14">
        <w:t xml:space="preserve"> képen megállapítottuk a felhő típusát, és a borultságot.</w:t>
      </w:r>
      <w:r w:rsidR="005200A2" w:rsidRPr="00377F14">
        <w:t xml:space="preserve"> Ezt az adatot előre meghatározott módon (Típus_Sorszám_Borultság.jpg) a képek címébe foglaltuk. A képek között s</w:t>
      </w:r>
      <w:r w:rsidR="00EF155A" w:rsidRPr="00377F14">
        <w:t>zerepel sorozat is, de véletlen</w:t>
      </w:r>
      <w:r w:rsidR="008C4E0E" w:rsidRPr="00377F14">
        <w:t>szerű időpontban rögzített</w:t>
      </w:r>
      <w:r w:rsidR="005200A2" w:rsidRPr="00377F14">
        <w:t xml:space="preserve"> képek is készültek.</w:t>
      </w:r>
      <w:r w:rsidRPr="00377F14">
        <w:t xml:space="preserve"> A programban </w:t>
      </w:r>
      <w:r w:rsidR="00071B2A" w:rsidRPr="00377F14">
        <w:t>megvalósítottunk</w:t>
      </w:r>
      <w:r w:rsidRPr="00377F14">
        <w:t xml:space="preserve"> egy funkciót, mely több képen egymás után képes elvégezni a detektálást, és a kapott értéket összehasonlítani az észlelők által mértekkel</w:t>
      </w:r>
      <w:r w:rsidR="00ED03A8" w:rsidRPr="00377F14">
        <w:t>, valamint</w:t>
      </w:r>
      <w:r w:rsidR="005200A2" w:rsidRPr="00377F14">
        <w:t xml:space="preserve"> a méréseket egy szöveges állományban rögzíti</w:t>
      </w:r>
      <w:r w:rsidRPr="00377F14">
        <w:t>.</w:t>
      </w:r>
      <w:r w:rsidR="00092379" w:rsidRPr="00377F14">
        <w:t xml:space="preserve"> Ezen kívül külön funkció kész</w:t>
      </w:r>
      <w:r w:rsidR="005200A2" w:rsidRPr="00377F14">
        <w:t>ült a sorozatképekkel való tesztelésre, ahol beállíthatjuk, hogy hány egymás utáni képet tekintünk egy sorozatnak, majd a futtatás után az eredményt hasonló módon tárolja.</w:t>
      </w:r>
      <w:r w:rsidR="0094134C" w:rsidRPr="00377F14">
        <w:t xml:space="preserve"> </w:t>
      </w:r>
    </w:p>
    <w:p w:rsidR="00065F6F" w:rsidRPr="00377F14" w:rsidRDefault="00CF75E7" w:rsidP="00351AE7">
      <w:pPr>
        <w:spacing w:before="120"/>
        <w:ind w:firstLine="426"/>
      </w:pPr>
      <w:r w:rsidRPr="00377F14">
        <w:t>A program az elmúlt időszakban a nagyobb mennyiségű tesztképnek köszönhetően jelentős fejlőd</w:t>
      </w:r>
      <w:r w:rsidR="00890407" w:rsidRPr="00377F14">
        <w:t>ésen ment keresztül. Ez részben</w:t>
      </w:r>
      <w:r w:rsidR="005D1E60" w:rsidRPr="00377F14">
        <w:t xml:space="preserve"> új</w:t>
      </w:r>
      <w:r w:rsidRPr="00377F14">
        <w:t xml:space="preserve">fajta elmosás alkalmazásának köszönhető, részben </w:t>
      </w:r>
      <w:r w:rsidR="005D1E60" w:rsidRPr="00377F14">
        <w:t xml:space="preserve">pedig a </w:t>
      </w:r>
      <w:r w:rsidRPr="00377F14">
        <w:t>r</w:t>
      </w:r>
      <w:r w:rsidR="005D1E60" w:rsidRPr="00377F14">
        <w:t>égebbi algoritmus</w:t>
      </w:r>
      <w:r w:rsidR="002442D6" w:rsidRPr="00377F14">
        <w:t xml:space="preserve"> </w:t>
      </w:r>
      <w:r w:rsidRPr="00377F14">
        <w:t xml:space="preserve">hibák kijavításának, amik bizonyos esetekben elrontották az értékeket. </w:t>
      </w:r>
      <w:r w:rsidR="00A953E0" w:rsidRPr="00377F14">
        <w:t xml:space="preserve">Az elért eredmény </w:t>
      </w:r>
      <w:r w:rsidR="00065F6F" w:rsidRPr="00377F14">
        <w:t>491 képen tesztelve</w:t>
      </w:r>
      <w:r w:rsidR="00A953E0" w:rsidRPr="00377F14">
        <w:t xml:space="preserve"> 87.06% lett</w:t>
      </w:r>
      <w:r w:rsidR="00686B6E" w:rsidRPr="00377F14">
        <w:t>, ami sorozatot</w:t>
      </w:r>
      <w:r w:rsidR="00065F6F" w:rsidRPr="00377F14">
        <w:t xml:space="preserve"> és önálló képeket egyaránt tartalmaz.</w:t>
      </w:r>
      <w:r w:rsidR="002819FE" w:rsidRPr="00377F14">
        <w:t xml:space="preserve"> Ezt az értéket úg</w:t>
      </w:r>
      <w:r w:rsidR="00D6221A" w:rsidRPr="00377F14">
        <w:t>y kaptuk, hogy azokat a képeket</w:t>
      </w:r>
      <w:r w:rsidR="002819FE" w:rsidRPr="00377F14">
        <w:t xml:space="preserve"> melyeknél</w:t>
      </w:r>
      <w:r w:rsidR="00783CA5" w:rsidRPr="00377F14">
        <w:t xml:space="preserve"> csak az egyik érték helyes, </w:t>
      </w:r>
      <w:r w:rsidR="002819FE" w:rsidRPr="00377F14">
        <w:t>0.5-ös súllyal számítottuk.</w:t>
      </w:r>
      <w:r w:rsidR="00AC47BB" w:rsidRPr="00377F14">
        <w:t xml:space="preserve"> A teszteket külö</w:t>
      </w:r>
      <w:r w:rsidR="00BC6A5A" w:rsidRPr="00377F14">
        <w:t>n-külön is elvégeztük sorozaton</w:t>
      </w:r>
      <w:r w:rsidR="00AC47BB" w:rsidRPr="00377F14">
        <w:t xml:space="preserve"> és egyedi képeken</w:t>
      </w:r>
      <w:r w:rsidR="002819FE" w:rsidRPr="00377F14">
        <w:t>, súlyozás nélkül</w:t>
      </w:r>
      <w:r w:rsidR="008B1E0D" w:rsidRPr="00377F14">
        <w:t xml:space="preserve"> (ha egy érték is hibás, akkor teljesen rossznak számítjuk</w:t>
      </w:r>
      <w:r w:rsidR="00C2087E" w:rsidRPr="00377F14">
        <w:t xml:space="preserve"> a képet</w:t>
      </w:r>
      <w:r w:rsidR="008B1E0D" w:rsidRPr="00377F14">
        <w:t>)</w:t>
      </w:r>
      <w:r w:rsidR="009043AB">
        <w:t xml:space="preserve">. Az eredményt a </w:t>
      </w:r>
      <w:r w:rsidR="009043AB">
        <w:fldChar w:fldCharType="begin"/>
      </w:r>
      <w:r w:rsidR="009043AB">
        <w:instrText xml:space="preserve"> REF _Ref408076442 \h </w:instrText>
      </w:r>
      <w:r w:rsidR="009043AB">
        <w:fldChar w:fldCharType="separate"/>
      </w:r>
      <w:r w:rsidR="009043AB">
        <w:rPr>
          <w:noProof/>
        </w:rPr>
        <w:t>2</w:t>
      </w:r>
      <w:r w:rsidR="009043AB">
        <w:t>.</w:t>
      </w:r>
      <w:r w:rsidR="009043AB">
        <w:rPr>
          <w:noProof/>
        </w:rPr>
        <w:t>13</w:t>
      </w:r>
      <w:r w:rsidR="009043AB" w:rsidRPr="00377F14">
        <w:t>. ábra</w:t>
      </w:r>
      <w:r w:rsidR="009043AB">
        <w:fldChar w:fldCharType="end"/>
      </w:r>
      <w:r w:rsidR="00AC47BB" w:rsidRPr="00377F14">
        <w:t xml:space="preserve"> tartalmazza.</w:t>
      </w:r>
      <w:r w:rsidR="007D6E2E" w:rsidRPr="00377F14">
        <w:t xml:space="preserve"> Korábban említettük az esős képek kérdését. A tesztek alapján az ilyen képek 85.71%-a helyesen lett detektálva.</w:t>
      </w:r>
    </w:p>
    <w:p w:rsidR="004B16B5" w:rsidRPr="00377F14" w:rsidRDefault="004B16B5" w:rsidP="0094134C">
      <w:pPr>
        <w:spacing w:before="120"/>
        <w:ind w:firstLine="426"/>
      </w:pPr>
      <w:r w:rsidRPr="00377F14">
        <w:t>A hivatalos dokumentumokban a mérések 30 percenként vannak bejegyezve,</w:t>
      </w:r>
      <w:r w:rsidR="000C774B" w:rsidRPr="00377F14">
        <w:t xml:space="preserve"> </w:t>
      </w:r>
      <w:r w:rsidRPr="00377F14">
        <w:t>de a képeink gyakran ezen időpontok között készültek, így a beállított értékek bizonyos esetekben egyértelműen eltérnek</w:t>
      </w:r>
      <w:r w:rsidR="00D739CC" w:rsidRPr="00377F14">
        <w:t xml:space="preserve"> a készítés időpontjához legközelebbi</w:t>
      </w:r>
      <w:r w:rsidR="0008420E" w:rsidRPr="00377F14">
        <w:t xml:space="preserve"> bejegyzett adattól</w:t>
      </w:r>
      <w:r w:rsidRPr="00377F14">
        <w:t>. Ez alapján megvizsgáltuk újra a képeket, és fals negatív,</w:t>
      </w:r>
      <w:r w:rsidR="00AE7A7B" w:rsidRPr="00377F14">
        <w:t xml:space="preserve"> illetve</w:t>
      </w:r>
      <w:r w:rsidRPr="00377F14">
        <w:t xml:space="preserve"> fals pozitív csoportokba is besoroltuk őket</w:t>
      </w:r>
      <w:r w:rsidR="003B68FD" w:rsidRPr="00377F14">
        <w:t>, majd ezek alapján megállapí</w:t>
      </w:r>
      <w:r w:rsidR="006055D4" w:rsidRPr="00377F14">
        <w:t xml:space="preserve">tottunk szokásos paramétereket. </w:t>
      </w:r>
      <w:r w:rsidRPr="00377F14">
        <w:t>Az</w:t>
      </w:r>
      <w:r w:rsidR="00D37A19" w:rsidRPr="00377F14">
        <w:t xml:space="preserve"> eredményeket</w:t>
      </w:r>
      <w:r w:rsidR="00EA16EA" w:rsidRPr="00377F14">
        <w:t xml:space="preserve"> a</w:t>
      </w:r>
      <w:r w:rsidRPr="00377F14">
        <w:t xml:space="preserve"> </w:t>
      </w:r>
      <w:r w:rsidR="00AF5581" w:rsidRPr="00377F14">
        <w:t>3</w:t>
      </w:r>
      <w:r w:rsidRPr="00377F14">
        <w:t>.</w:t>
      </w:r>
      <w:r w:rsidR="006055D4" w:rsidRPr="00377F14">
        <w:t xml:space="preserve">-5. </w:t>
      </w:r>
      <w:r w:rsidR="00EA16EA" w:rsidRPr="00377F14">
        <w:t>mellékletben található táblázatok</w:t>
      </w:r>
      <w:r w:rsidR="006055D4" w:rsidRPr="00377F14">
        <w:t xml:space="preserve"> </w:t>
      </w:r>
      <w:r w:rsidR="00EA16EA" w:rsidRPr="00377F14">
        <w:t>mutatják</w:t>
      </w:r>
      <w:r w:rsidRPr="00377F14">
        <w:t>.</w:t>
      </w:r>
    </w:p>
    <w:p w:rsidR="007D0040" w:rsidRPr="00377F14" w:rsidRDefault="007D0040" w:rsidP="007D0040">
      <w:pPr>
        <w:keepNext/>
        <w:spacing w:before="120"/>
        <w:ind w:firstLine="426"/>
      </w:pPr>
      <w:r w:rsidRPr="00377F14">
        <w:rPr>
          <w:noProof/>
        </w:rPr>
        <w:lastRenderedPageBreak/>
        <w:drawing>
          <wp:inline distT="0" distB="0" distL="0" distR="0" wp14:anchorId="7FEF0BF6" wp14:editId="10AAD9F3">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bookmarkStart w:id="66" w:name="_Ref408076442"/>
    <w:p w:rsidR="00AA5240" w:rsidRPr="00377F14" w:rsidRDefault="0080618F" w:rsidP="00C5697D">
      <w:pPr>
        <w:pStyle w:val="Kpalrs"/>
        <w:rPr>
          <w:noProof/>
          <w:color w:val="000000" w:themeColor="text1"/>
          <w:szCs w:val="20"/>
        </w:rPr>
      </w:pPr>
      <w:r>
        <w:fldChar w:fldCharType="begin"/>
      </w:r>
      <w:r>
        <w:instrText xml:space="preserve"> STYLEREF 1 \s </w:instrText>
      </w:r>
      <w:r>
        <w:fldChar w:fldCharType="separate"/>
      </w:r>
      <w:r>
        <w:rPr>
          <w:noProof/>
        </w:rPr>
        <w:t>2</w:t>
      </w:r>
      <w:r>
        <w:fldChar w:fldCharType="end"/>
      </w:r>
      <w:r>
        <w:t>.</w:t>
      </w:r>
      <w:fldSimple w:instr=" SEQ ábra \* ARABIC \s 1 ">
        <w:r>
          <w:rPr>
            <w:noProof/>
          </w:rPr>
          <w:t>13</w:t>
        </w:r>
      </w:fldSimple>
      <w:bookmarkStart w:id="67" w:name="_Toc407915779"/>
      <w:r w:rsidR="003230E0" w:rsidRPr="00377F14">
        <w:t>. ábra</w:t>
      </w:r>
      <w:bookmarkEnd w:id="66"/>
      <w:r w:rsidR="003230E0" w:rsidRPr="00377F14">
        <w:t xml:space="preserve"> –</w:t>
      </w:r>
      <w:r w:rsidR="007D0040" w:rsidRPr="00377F14">
        <w:t xml:space="preserve"> A programot véletlenszerűen készített, nagyban eltérő képeken, és sorozaton is teszteltük. A diagram a </w:t>
      </w:r>
      <w:r w:rsidR="00614C53" w:rsidRPr="00377F14">
        <w:t>nem súlyozott</w:t>
      </w:r>
      <w:r w:rsidR="007D0040" w:rsidRPr="00377F14">
        <w:t xml:space="preserve"> értékekkel való számítás eredményét ábrázolja.</w:t>
      </w:r>
      <w:bookmarkEnd w:id="67"/>
      <w:r w:rsidR="00AA5240" w:rsidRPr="00377F14">
        <w:br w:type="page"/>
      </w:r>
    </w:p>
    <w:p w:rsidR="008F381F" w:rsidRPr="00377F14" w:rsidRDefault="008F381F" w:rsidP="00EF155A">
      <w:pPr>
        <w:pStyle w:val="Cmsor1"/>
      </w:pPr>
      <w:bookmarkStart w:id="68" w:name="_Toc385287719"/>
      <w:bookmarkStart w:id="69" w:name="_Toc407915879"/>
      <w:bookmarkEnd w:id="4"/>
      <w:r w:rsidRPr="00377F14">
        <w:lastRenderedPageBreak/>
        <w:t>Magassági szélirány meghatározása</w:t>
      </w:r>
      <w:bookmarkEnd w:id="68"/>
      <w:bookmarkEnd w:id="69"/>
    </w:p>
    <w:p w:rsidR="008F381F" w:rsidRPr="00377F14" w:rsidRDefault="008F381F" w:rsidP="00C726CC">
      <w:pPr>
        <w:pStyle w:val="Cmsor2"/>
        <w:rPr>
          <w:rFonts w:cs="Times New Roman"/>
        </w:rPr>
      </w:pPr>
      <w:bookmarkStart w:id="70" w:name="_Toc385287720"/>
      <w:bookmarkStart w:id="71" w:name="_Toc407915880"/>
      <w:r w:rsidRPr="00377F14">
        <w:rPr>
          <w:rFonts w:cs="Times New Roman"/>
        </w:rPr>
        <w:t>Cél meghatározása</w:t>
      </w:r>
      <w:bookmarkEnd w:id="70"/>
      <w:bookmarkEnd w:id="71"/>
    </w:p>
    <w:p w:rsidR="008F381F" w:rsidRPr="00377F14" w:rsidRDefault="008F381F" w:rsidP="0049423C">
      <w:pPr>
        <w:spacing w:before="120"/>
        <w:ind w:firstLine="426"/>
      </w:pPr>
      <w:r w:rsidRPr="00377F14">
        <w:t xml:space="preserve">Az OMSZ szeretné, ha felhőtípusok meghatározása után a felhők mozgásának az irányát is </w:t>
      </w:r>
      <w:r w:rsidR="00A8745D" w:rsidRPr="00377F14">
        <w:t>meg tudnánk</w:t>
      </w:r>
      <w:r w:rsidRPr="00377F14">
        <w:t xml:space="preserve"> határozni</w:t>
      </w:r>
      <w:r w:rsidR="00712842" w:rsidRPr="00377F14">
        <w:t>.</w:t>
      </w:r>
      <w:r w:rsidRPr="00377F14">
        <w:t xml:space="preserve"> </w:t>
      </w:r>
      <w:r w:rsidR="00712842" w:rsidRPr="00377F14">
        <w:t>A</w:t>
      </w:r>
      <w:r w:rsidRPr="00377F14">
        <w:t xml:space="preserve"> rendszerünk következő mérföldköve</w:t>
      </w:r>
      <w:r w:rsidR="00712842" w:rsidRPr="00377F14">
        <w:t xml:space="preserve"> tehát így</w:t>
      </w:r>
      <w:r w:rsidRPr="00377F14">
        <w:t xml:space="preserve"> nem más, mint az objektumok követése és mozgásainak meghatározása. A kinyert adatokból szeretnénk megbecsülni, hogy az adott </w:t>
      </w:r>
      <w:r w:rsidR="00712842" w:rsidRPr="00377F14">
        <w:t>időpillanatban</w:t>
      </w:r>
      <w:r w:rsidRPr="00377F14">
        <w:t xml:space="preserve"> az </w:t>
      </w:r>
      <w:r w:rsidR="00712842" w:rsidRPr="00377F14">
        <w:t>idő</w:t>
      </w:r>
      <w:r w:rsidRPr="00377F14">
        <w:t xml:space="preserve"> szélcsendesnek mondható-e vagy sem</w:t>
      </w:r>
      <w:r w:rsidR="00712842" w:rsidRPr="00377F14">
        <w:t>.</w:t>
      </w:r>
      <w:r w:rsidRPr="00377F14">
        <w:t xml:space="preserve"> </w:t>
      </w:r>
      <w:r w:rsidR="00712842" w:rsidRPr="00377F14">
        <w:t>H</w:t>
      </w:r>
      <w:r w:rsidRPr="00377F14">
        <w:t>a nem</w:t>
      </w:r>
      <w:r w:rsidR="00712842" w:rsidRPr="00377F14">
        <w:t>,</w:t>
      </w:r>
      <w:r w:rsidRPr="00377F14">
        <w:t xml:space="preserve"> akkor </w:t>
      </w:r>
      <w:r w:rsidR="00712842" w:rsidRPr="00377F14">
        <w:t>meg kell tudnunk határozni a magassági szél irányát</w:t>
      </w:r>
      <w:r w:rsidRPr="00377F14">
        <w:t xml:space="preserve">. </w:t>
      </w:r>
      <w:r w:rsidR="00771A3B" w:rsidRPr="00377F14">
        <w:t xml:space="preserve">A szél iránya a felhők mozgásából meghatározható. Fontos megjegyezni, hogy ez az érték nem egyezik a lent, gépek vagy észlelők által mért értékkel, mivel a szél erőssége és iránya a föld felszínétől távolodva folyamatosan változik. </w:t>
      </w:r>
    </w:p>
    <w:p w:rsidR="00771A3B" w:rsidRPr="00377F14" w:rsidRDefault="00771A3B" w:rsidP="0049423C">
      <w:pPr>
        <w:spacing w:before="120"/>
        <w:ind w:firstLine="426"/>
      </w:pPr>
      <w:r w:rsidRPr="00377F14">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rsidRPr="00377F14">
        <w:t xml:space="preserve"> A programban a második verzió is megvalósításra kerül,</w:t>
      </w:r>
      <w:r w:rsidR="00AC4463" w:rsidRPr="00377F14">
        <w:t xml:space="preserve"> azonban a folytatásban mindig </w:t>
      </w:r>
      <w:r w:rsidR="008030D3" w:rsidRPr="00377F14">
        <w:t>fix értékekkel számolunk a könnyebb áttekinthetőség érdekében.</w:t>
      </w:r>
      <w:r w:rsidRPr="00377F14">
        <w:t xml:space="preserve"> </w:t>
      </w:r>
    </w:p>
    <w:p w:rsidR="00771A3B" w:rsidRPr="00377F14" w:rsidRDefault="00771A3B" w:rsidP="0049423C">
      <w:pPr>
        <w:spacing w:before="120"/>
        <w:ind w:firstLine="426"/>
      </w:pPr>
      <w:r w:rsidRPr="00377F14">
        <w:t>Figyelembe kell vennünk, hogy a magasság változásával változhat a szél irány</w:t>
      </w:r>
      <w:r w:rsidR="0065029F" w:rsidRPr="00377F14">
        <w:t>a, valamint a</w:t>
      </w:r>
      <w:r w:rsidRPr="00377F14">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rsidRPr="00377F14">
        <w:t>több réteg figyelésére nem térünk ki.</w:t>
      </w:r>
    </w:p>
    <w:p w:rsidR="008F381F" w:rsidRPr="00377F14" w:rsidRDefault="008F381F" w:rsidP="007A51C3">
      <w:pPr>
        <w:spacing w:before="120"/>
        <w:ind w:firstLine="426"/>
      </w:pPr>
      <w:r w:rsidRPr="00377F14">
        <w:t xml:space="preserve">Az OMSZ </w:t>
      </w:r>
      <w:r w:rsidR="00D205D1" w:rsidRPr="00377F14">
        <w:t>több sorozatfelvételt is készített számunkra</w:t>
      </w:r>
      <w:r w:rsidR="009E7A42" w:rsidRPr="00377F14">
        <w:t xml:space="preserve"> (</w:t>
      </w:r>
      <w:r w:rsidR="008030D3" w:rsidRPr="00377F14">
        <w:t>kb.</w:t>
      </w:r>
      <w:r w:rsidR="009E7A42" w:rsidRPr="00377F14">
        <w:t xml:space="preserve"> ezer kép</w:t>
      </w:r>
      <w:r w:rsidR="0065029F" w:rsidRPr="00377F14">
        <w:t>et</w:t>
      </w:r>
      <w:r w:rsidR="009E7A42" w:rsidRPr="00377F14">
        <w:t>)</w:t>
      </w:r>
      <w:r w:rsidR="0049423C" w:rsidRPr="00377F14">
        <w:t>, így</w:t>
      </w:r>
      <w:r w:rsidRPr="00377F14">
        <w:t xml:space="preserve"> ezeken a felvételeken kell megfelelő eredménnyel detektálnunk az elmozdulásokat.</w:t>
      </w:r>
      <w:r w:rsidR="00AE5DAD" w:rsidRPr="00377F14">
        <w:t xml:space="preserve"> A sorozatokban Cumulus és Stratus típusú felhők is találhatóak, magasságuk 800</w:t>
      </w:r>
      <w:r w:rsidR="000B45B3" w:rsidRPr="00377F14">
        <w:t>–</w:t>
      </w:r>
      <w:r w:rsidR="00AE5DAD" w:rsidRPr="00377F14">
        <w:t>1000m, és 1500</w:t>
      </w:r>
      <w:r w:rsidR="000B45B3" w:rsidRPr="00377F14">
        <w:t>–</w:t>
      </w:r>
      <w:r w:rsidR="00AE5DAD" w:rsidRPr="00377F14">
        <w:t xml:space="preserve">1800m között van. </w:t>
      </w:r>
      <w:r w:rsidR="0049423C" w:rsidRPr="00377F14">
        <w:t>A</w:t>
      </w:r>
      <w:r w:rsidRPr="00377F14">
        <w:t xml:space="preserve"> magassági </w:t>
      </w:r>
      <w:r w:rsidR="00AE5DAD" w:rsidRPr="00377F14">
        <w:t xml:space="preserve">szél mind a </w:t>
      </w:r>
      <w:r w:rsidR="00106611" w:rsidRPr="00377F14">
        <w:t>két</w:t>
      </w:r>
      <w:r w:rsidR="00AE5DAD" w:rsidRPr="00377F14">
        <w:t xml:space="preserve"> szinten kb. 15</w:t>
      </w:r>
      <w:r w:rsidR="000B45B3" w:rsidRPr="00377F14">
        <w:t>–</w:t>
      </w:r>
      <w:r w:rsidRPr="00377F14">
        <w:t>17 m/s, ám a seb</w:t>
      </w:r>
      <w:r w:rsidR="00345488" w:rsidRPr="00377F14">
        <w:t>esség meghatározása nem elvárás, ehhez ugyanis a felhők magasságát is meg kéne tudnunk becsülni kép alapján</w:t>
      </w:r>
      <w:r w:rsidR="00D30983" w:rsidRPr="00377F14">
        <w:t>, de ilyen információt nem tudunk kinyerni</w:t>
      </w:r>
      <w:r w:rsidR="00345488" w:rsidRPr="00377F14">
        <w:t>.</w:t>
      </w:r>
      <w:r w:rsidR="001954FE" w:rsidRPr="00377F14">
        <w:t xml:space="preserve"> Így feldolgozás során csak a képsíkkal párhuzamos összetevőt tudjuk meghatározni</w:t>
      </w:r>
      <w:r w:rsidR="008D351B" w:rsidRPr="00377F14">
        <w:t xml:space="preserve"> (látszólagos szélirány</w:t>
      </w:r>
      <w:r w:rsidR="0065029F" w:rsidRPr="00377F14">
        <w:t>t</w:t>
      </w:r>
      <w:r w:rsidR="008D351B" w:rsidRPr="00377F14">
        <w:t>)</w:t>
      </w:r>
      <w:r w:rsidR="001954FE" w:rsidRPr="00377F14">
        <w:t>.</w:t>
      </w:r>
    </w:p>
    <w:p w:rsidR="00FF7261" w:rsidRPr="00377F14" w:rsidRDefault="00FF7261" w:rsidP="00FF7261">
      <w:pPr>
        <w:keepNext/>
        <w:spacing w:before="120"/>
        <w:jc w:val="center"/>
      </w:pPr>
      <w:bookmarkStart w:id="72" w:name="_Toc385287721"/>
      <w:r w:rsidRPr="00377F14">
        <w:rPr>
          <w:noProof/>
        </w:rPr>
        <w:lastRenderedPageBreak/>
        <w:drawing>
          <wp:inline distT="0" distB="0" distL="0" distR="0" wp14:anchorId="0EA136E5" wp14:editId="59C3AF07">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bookmarkStart w:id="73" w:name="_Ref407358007"/>
    <w:p w:rsidR="00FF7261" w:rsidRPr="00377F14" w:rsidRDefault="0080618F"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1</w:t>
      </w:r>
      <w:r>
        <w:rPr>
          <w:noProof/>
          <w:color w:val="000000" w:themeColor="text1"/>
          <w:szCs w:val="20"/>
        </w:rPr>
        <w:fldChar w:fldCharType="end"/>
      </w:r>
      <w:bookmarkStart w:id="74" w:name="_Toc407915780"/>
      <w:r w:rsidR="00FF7261" w:rsidRPr="00377F14">
        <w:rPr>
          <w:noProof/>
          <w:color w:val="000000" w:themeColor="text1"/>
          <w:szCs w:val="20"/>
        </w:rPr>
        <w:t>. ábra</w:t>
      </w:r>
      <w:bookmarkEnd w:id="73"/>
      <w:r w:rsidR="00FF7261" w:rsidRPr="00377F14">
        <w:rPr>
          <w:noProof/>
          <w:color w:val="000000" w:themeColor="text1"/>
          <w:szCs w:val="20"/>
        </w:rPr>
        <w:t xml:space="preserve"> – Sarokpontok detektálása felhős képen előfeldolgozó algoritmus futtatása előtt (balra) és után (jobbra).</w:t>
      </w:r>
      <w:bookmarkEnd w:id="74"/>
    </w:p>
    <w:p w:rsidR="00FF7261" w:rsidRPr="00377F14" w:rsidRDefault="00FF7261" w:rsidP="00FF7261">
      <w:pPr>
        <w:keepNext/>
        <w:spacing w:before="120"/>
        <w:jc w:val="center"/>
      </w:pPr>
      <w:r w:rsidRPr="00377F14">
        <w:rPr>
          <w:noProof/>
        </w:rPr>
        <w:drawing>
          <wp:inline distT="0" distB="0" distL="0" distR="0" wp14:anchorId="431E9674" wp14:editId="077EC419">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bookmarkStart w:id="75" w:name="_Ref407357841"/>
    <w:p w:rsidR="00FF7261" w:rsidRPr="00377F14" w:rsidRDefault="0080618F"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bookmarkStart w:id="76" w:name="_Toc407915781"/>
      <w:r w:rsidR="00FF7261" w:rsidRPr="00377F14">
        <w:rPr>
          <w:noProof/>
          <w:color w:val="000000" w:themeColor="text1"/>
          <w:szCs w:val="20"/>
        </w:rPr>
        <w:t>. ábra</w:t>
      </w:r>
      <w:bookmarkEnd w:id="75"/>
      <w:r w:rsidR="00FF7261" w:rsidRPr="00377F14">
        <w:rPr>
          <w:noProof/>
          <w:color w:val="000000" w:themeColor="text1"/>
          <w:szCs w:val="20"/>
        </w:rPr>
        <w:t xml:space="preserve"> – A szélirány meghatározásának a lépései.</w:t>
      </w:r>
      <w:bookmarkEnd w:id="76"/>
    </w:p>
    <w:p w:rsidR="004340C3" w:rsidRPr="00377F14" w:rsidRDefault="004340C3" w:rsidP="004340C3">
      <w:pPr>
        <w:pStyle w:val="Cmsor2"/>
        <w:rPr>
          <w:rFonts w:cs="Times New Roman"/>
        </w:rPr>
      </w:pPr>
      <w:bookmarkStart w:id="77" w:name="_Toc407915881"/>
      <w:r w:rsidRPr="00377F14">
        <w:rPr>
          <w:rFonts w:cs="Times New Roman"/>
        </w:rPr>
        <w:t xml:space="preserve">Probléma </w:t>
      </w:r>
      <w:r w:rsidR="002520AA" w:rsidRPr="00377F14">
        <w:rPr>
          <w:rFonts w:cs="Times New Roman"/>
        </w:rPr>
        <w:t>elemzése</w:t>
      </w:r>
      <w:bookmarkEnd w:id="77"/>
    </w:p>
    <w:p w:rsidR="003D2FF5" w:rsidRPr="00377F14" w:rsidRDefault="003D2FF5" w:rsidP="008B5452">
      <w:r w:rsidRPr="00377F14">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rsidRPr="00377F14">
        <w:t xml:space="preserve">et. Ebből egyből látszik, hogy </w:t>
      </w:r>
      <w:r w:rsidRPr="00377F14">
        <w:t>nem lesz elég a felhők elmozdulásának meghatározása, speciális eseteket is kezelnünk kell. Ilyen lesz a tiszta ég, illetve a teljesen homogén kép, amin nem látszik az elmozdulás. Ehhez célszerű felhasználni az előző fejezetekben ismer</w:t>
      </w:r>
      <w:r w:rsidR="00C852DB" w:rsidRPr="00377F14">
        <w:t>tetett algoritmusok eredményeit, ugyanis ez pontosan a borultságot jelenti.</w:t>
      </w:r>
      <w:r w:rsidR="002348D6" w:rsidRPr="00377F14">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rsidRPr="00377F14">
        <w:t>tunk felhőt, akkor megadhatjuk az értéket,</w:t>
      </w:r>
      <w:r w:rsidR="002348D6" w:rsidRPr="00377F14">
        <w:t xml:space="preserve"> de ha nem, akkor ismét csak azt mondhatjuk, hogy nem lehet detektálni.</w:t>
      </w:r>
    </w:p>
    <w:p w:rsidR="00DC53C9" w:rsidRPr="00377F14" w:rsidRDefault="00067028" w:rsidP="00DC53C9">
      <w:r w:rsidRPr="00377F14">
        <w:t>Amint azt már korábban ismertettük, a kamerák 10 percenként fognak képet készíteni, így az algoritmusnak is ennyi ideje lesz a futásra. Ebből következik, hogy az elsődleges szempont nem a sebesség, hanem a pontosság</w:t>
      </w:r>
      <w:r w:rsidR="002B1B02" w:rsidRPr="00377F14">
        <w:t xml:space="preserve"> lesz</w:t>
      </w:r>
      <w:r w:rsidRPr="00377F14">
        <w:t>.</w:t>
      </w:r>
      <w:r w:rsidR="004B10C0" w:rsidRPr="00377F14">
        <w:t xml:space="preserve"> Minden alkalommal 3</w:t>
      </w:r>
      <w:r w:rsidR="001A242C" w:rsidRPr="00377F14">
        <w:t>–</w:t>
      </w:r>
      <w:r w:rsidR="004B10C0" w:rsidRPr="00377F14">
        <w:t>4 kép fog a rendelkezésünkre állni, körülbelül 5</w:t>
      </w:r>
      <w:r w:rsidR="001A242C" w:rsidRPr="00377F14">
        <w:t>–</w:t>
      </w:r>
      <w:r w:rsidR="004B10C0" w:rsidRPr="00377F14">
        <w:t>10 másodperc eltéréssel készítve.</w:t>
      </w:r>
      <w:r w:rsidR="004F4254" w:rsidRPr="00377F14">
        <w:t xml:space="preserve"> Ezeken kell meghatároznunk a szél irányát.</w:t>
      </w:r>
      <w:r w:rsidR="00FE6B0A" w:rsidRPr="00377F14">
        <w:t xml:space="preserve"> Ennek megvalósítására a képek egymáshoz való megfeleltetése szükséges.</w:t>
      </w:r>
    </w:p>
    <w:p w:rsidR="00185ED5" w:rsidRPr="00377F14" w:rsidRDefault="00A92659" w:rsidP="00DC53C9">
      <w:r w:rsidRPr="00377F14">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rsidRPr="00377F14">
        <w:t>blémától nem kell tartanunk. A</w:t>
      </w:r>
      <w:r w:rsidRPr="00377F14">
        <w:t xml:space="preserve"> </w:t>
      </w:r>
      <w:r w:rsidRPr="00377F14">
        <w:lastRenderedPageBreak/>
        <w:t xml:space="preserve">megvalósítást </w:t>
      </w:r>
      <w:r w:rsidR="0065029F" w:rsidRPr="00377F14">
        <w:t xml:space="preserve">így </w:t>
      </w:r>
      <w:r w:rsidRPr="00377F14">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rsidR="002106D1" w:rsidRPr="00377F14" w:rsidRDefault="002106D1" w:rsidP="002106D1">
      <w:pPr>
        <w:pStyle w:val="Cmsor2"/>
        <w:rPr>
          <w:rFonts w:cs="Times New Roman"/>
        </w:rPr>
      </w:pPr>
      <w:bookmarkStart w:id="78" w:name="_Toc407915882"/>
      <w:r w:rsidRPr="00377F14">
        <w:rPr>
          <w:rFonts w:cs="Times New Roman"/>
        </w:rPr>
        <w:t>Megvalósítás</w:t>
      </w:r>
      <w:bookmarkEnd w:id="78"/>
    </w:p>
    <w:p w:rsidR="00F07A24" w:rsidRPr="00377F14" w:rsidRDefault="0065029F" w:rsidP="007D6A35">
      <w:r w:rsidRPr="00377F14">
        <w:t>Abban az esetben, ha</w:t>
      </w:r>
      <w:r w:rsidR="00CC3B7F" w:rsidRPr="00377F14">
        <w:t xml:space="preserve"> a fent leírt módszert sikerül megvalósítani, vagyis a helytelenül detektált vagy párosított részeket ki tudjuk szűrni, akkor nincs szükségünk </w:t>
      </w:r>
      <w:r w:rsidR="00B63C95" w:rsidRPr="00377F14">
        <w:t>elő feldolgozásra</w:t>
      </w:r>
      <w:r w:rsidR="00CC3B7F" w:rsidRPr="00377F14">
        <w:t>.</w:t>
      </w:r>
      <w:r w:rsidR="00222445" w:rsidRPr="00377F14">
        <w:t xml:space="preserve"> Azonban először egy olyan módszert valósítottunk meg, ami megpróbálja a különböző zajok kiszűrését. Ennek érekében első lépésként egy előfeldolgozást kell végeznünk</w:t>
      </w:r>
      <w:r w:rsidR="00FF7261" w:rsidRPr="00377F14">
        <w:t xml:space="preserve"> (lásd</w:t>
      </w:r>
      <w:r w:rsidR="00A8745D">
        <w:t xml:space="preserve"> </w:t>
      </w:r>
      <w:r w:rsidR="00A8745D">
        <w:fldChar w:fldCharType="begin"/>
      </w:r>
      <w:r w:rsidR="00A8745D">
        <w:instrText xml:space="preserve"> REF _Ref407357841 \h </w:instrText>
      </w:r>
      <w:r w:rsidR="00A8745D">
        <w:fldChar w:fldCharType="separate"/>
      </w:r>
      <w:r w:rsidR="00A8745D">
        <w:rPr>
          <w:noProof/>
          <w:color w:val="000000" w:themeColor="text1"/>
          <w:szCs w:val="20"/>
        </w:rPr>
        <w:t>3.2</w:t>
      </w:r>
      <w:r w:rsidR="00A8745D" w:rsidRPr="00377F14">
        <w:rPr>
          <w:noProof/>
          <w:color w:val="000000" w:themeColor="text1"/>
          <w:szCs w:val="20"/>
        </w:rPr>
        <w:t>. ábra</w:t>
      </w:r>
      <w:r w:rsidR="00A8745D">
        <w:fldChar w:fldCharType="end"/>
      </w:r>
      <w:r w:rsidR="00FF7261" w:rsidRPr="00377F14">
        <w:t>)</w:t>
      </w:r>
      <w:r w:rsidR="00222445" w:rsidRPr="00377F14">
        <w:t>.</w:t>
      </w:r>
      <w:r w:rsidR="00CC3B7F" w:rsidRPr="00377F14">
        <w:t xml:space="preserve"> </w:t>
      </w:r>
      <w:r w:rsidR="00C032EF" w:rsidRPr="00377F14">
        <w:t>A hibás pixelek kiszűrésére jó megoldás lehet a</w:t>
      </w:r>
      <w:r w:rsidR="00576DE6" w:rsidRPr="00377F14">
        <w:t>z átlagoló</w:t>
      </w:r>
      <w:r w:rsidR="00C032EF" w:rsidRPr="00377F14">
        <w:t xml:space="preserve"> szűrő, ami az aktuális pixel köré helyezett ablakban lévő értékek átlagát helyettesíti a kivála</w:t>
      </w:r>
      <w:r w:rsidR="00137755" w:rsidRPr="00377F14">
        <w:t>sztott helyére. Viszont</w:t>
      </w:r>
      <w:r w:rsidR="00C032EF" w:rsidRPr="00377F14">
        <w:t xml:space="preserve">, ha a zaj nagyon erős volt, ez a módszer nem garantálja annak teljes eltüntetését. Így teszteltünk medián szűrővel is. A medián számításának módja a </w:t>
      </w:r>
      <w:r w:rsidR="00E92FB3" w:rsidRPr="00377F14">
        <w:t>statisztikából már ismert lehet, és ez a módszer nincs terhelve a zaj mértékével</w:t>
      </w:r>
      <w:r w:rsidR="0027061F" w:rsidRPr="00377F14">
        <w:t>, azonban elmosta az éleinket</w:t>
      </w:r>
      <w:r w:rsidR="00310499" w:rsidRPr="00377F14">
        <w:t xml:space="preserve"> </w:t>
      </w:r>
      <w:r w:rsidR="001A6525" w:rsidRPr="00377F14">
        <w:fldChar w:fldCharType="begin" w:fldLock="1"/>
      </w:r>
      <w:r w:rsidR="00310499"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310499" w:rsidRPr="00377F14">
        <w:rPr>
          <w:noProof/>
        </w:rPr>
        <w:t>[5]</w:t>
      </w:r>
      <w:r w:rsidR="001A6525" w:rsidRPr="00377F14">
        <w:fldChar w:fldCharType="end"/>
      </w:r>
      <w:r w:rsidR="00E92FB3" w:rsidRPr="00377F14">
        <w:t>.</w:t>
      </w:r>
      <w:r w:rsidR="00310499" w:rsidRPr="00377F14">
        <w:t xml:space="preserve"> </w:t>
      </w:r>
      <w:r w:rsidR="001954FE" w:rsidRPr="00377F14">
        <w:t xml:space="preserve">Egy </w:t>
      </w:r>
      <w:r w:rsidR="00B73E9A" w:rsidRPr="00377F14">
        <w:t>újabb</w:t>
      </w:r>
      <w:r w:rsidR="001954FE" w:rsidRPr="00377F14">
        <w:t xml:space="preserve"> lehetőség a Gauss szűrő alkalmazása, ahol</w:t>
      </w:r>
      <w:r w:rsidR="0049358E" w:rsidRPr="00377F14">
        <w:t xml:space="preserve"> számításnál az aktuális pixeltől való távolságot is figyelembe vesszük.</w:t>
      </w:r>
      <w:r w:rsidR="00573F40" w:rsidRPr="00377F14">
        <w:t xml:space="preserve"> Az eddig kiemelt módszerek közül a legjobb ered</w:t>
      </w:r>
      <w:r w:rsidR="00882976" w:rsidRPr="00377F14">
        <w:t>ményt az utóbbi szűrővel kaptuk, azonban még ez sem vezetett korrekt eredményhez. A 3</w:t>
      </w:r>
      <w:r w:rsidR="00AA3D03" w:rsidRPr="00377F14">
        <w:t>×</w:t>
      </w:r>
      <w:r w:rsidR="00882976" w:rsidRPr="00377F14">
        <w:t xml:space="preserve">3-as maszkkal még sok hibás pixel maradt a képen. Az ablak méretének növelése bár csökkentette a zaj mennyiségét, </w:t>
      </w:r>
      <w:r w:rsidR="00A53C48" w:rsidRPr="00377F14">
        <w:t>de már számunkra értékes információt is vesztettünk.</w:t>
      </w:r>
    </w:p>
    <w:p w:rsidR="00222445" w:rsidRPr="00377F14" w:rsidRDefault="00F07A24" w:rsidP="007D6A35">
      <w:r w:rsidRPr="00377F14">
        <w:t>Egy másik megközelítés a probléma megoldására a képpiramisok voltak</w:t>
      </w:r>
      <w:r w:rsidR="00310499" w:rsidRPr="00377F14">
        <w:t xml:space="preserve">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r w:rsidR="00310499" w:rsidRPr="00377F14">
        <w:rPr>
          <w:noProof/>
        </w:rPr>
        <w:t>[8]</w:t>
      </w:r>
      <w:r w:rsidR="001A6525" w:rsidRPr="00377F14">
        <w:fldChar w:fldCharType="end"/>
      </w:r>
      <w:r w:rsidRPr="00377F14">
        <w:t>.</w:t>
      </w:r>
      <w:r w:rsidR="004A2330" w:rsidRPr="00377F14">
        <w:t xml:space="preserve"> Ebben az esetben az eredeti kép különböző skálázású másolataiból épül fel egy-egy kép, ami szintenként kettő hatványai szerint csökken vagy nő.</w:t>
      </w:r>
      <w:r w:rsidR="00882976" w:rsidRPr="00377F14">
        <w:t xml:space="preserve"> </w:t>
      </w:r>
      <w:r w:rsidR="007A7E1F" w:rsidRPr="00377F14">
        <w:t>Ahogy a piramisban lefelé haladunk a képünk mérete csökken - gyorsítva ezzel a feldolgozást - és ezzel egyidejűleg simább is lesz, viszont minimális a számunkra lényeges információ vesztesége.</w:t>
      </w:r>
      <w:r w:rsidR="008600F7" w:rsidRPr="00377F14">
        <w:t xml:space="preserve"> Végere</w:t>
      </w:r>
      <w:r w:rsidR="00612B8D" w:rsidRPr="00377F14">
        <w:t>d</w:t>
      </w:r>
      <w:r w:rsidR="00AC4463" w:rsidRPr="00377F14">
        <w:t>mény</w:t>
      </w:r>
      <w:r w:rsidR="008600F7" w:rsidRPr="00377F14">
        <w:t>képpen homogén felületen se tapasztaltunk véletlen sarokpont detektálásokat.</w:t>
      </w:r>
      <w:r w:rsidR="00C10AA4" w:rsidRPr="00377F14">
        <w:t xml:space="preserve"> (lásd</w:t>
      </w:r>
      <w:r w:rsidR="00A8745D">
        <w:t xml:space="preserve"> </w:t>
      </w:r>
      <w:r w:rsidR="00A8745D">
        <w:fldChar w:fldCharType="begin"/>
      </w:r>
      <w:r w:rsidR="00A8745D">
        <w:instrText xml:space="preserve"> REF _Ref407358007 \h </w:instrText>
      </w:r>
      <w:r w:rsidR="00A8745D">
        <w:fldChar w:fldCharType="separate"/>
      </w:r>
      <w:r w:rsidR="00A8745D">
        <w:rPr>
          <w:noProof/>
          <w:color w:val="000000" w:themeColor="text1"/>
          <w:szCs w:val="20"/>
        </w:rPr>
        <w:t>3.1</w:t>
      </w:r>
      <w:r w:rsidR="00A8745D" w:rsidRPr="00377F14">
        <w:rPr>
          <w:noProof/>
          <w:color w:val="000000" w:themeColor="text1"/>
          <w:szCs w:val="20"/>
        </w:rPr>
        <w:t>. ábra</w:t>
      </w:r>
      <w:r w:rsidR="00A8745D">
        <w:fldChar w:fldCharType="end"/>
      </w:r>
      <w:r w:rsidR="00C10AA4" w:rsidRPr="00377F14">
        <w:t>)</w:t>
      </w:r>
    </w:p>
    <w:p w:rsidR="006F09AC" w:rsidRPr="00377F14" w:rsidRDefault="004E2A84" w:rsidP="007D6A35">
      <w:r w:rsidRPr="00377F14">
        <w:t>Miután sikeresen eltüntettük a zajokat, következő lépés a jellemző pontok keresése.</w:t>
      </w:r>
      <w:r w:rsidR="00930B83" w:rsidRPr="00377F14">
        <w:t xml:space="preserve"> </w:t>
      </w:r>
      <w:r w:rsidR="00077411" w:rsidRPr="00377F14">
        <w:t xml:space="preserve">Ezek lényege, hogy maga a pont és annak helye egyértelműen legyen meghatározható. Jellemző pontnak több dolgot tekinthetünk egy képen, például </w:t>
      </w:r>
      <w:r w:rsidR="00A8745D" w:rsidRPr="00377F14">
        <w:t>vonalvégződéseket</w:t>
      </w:r>
      <w:r w:rsidR="00077411" w:rsidRPr="00377F14">
        <w:t>, lokális minimum vagy maximum értékeket, de képfeldolgozásnál gyakori megoldás az is, hogy sarokpontokat keresünk. A megvalósításhoz mi is ezt választottuk. Saroknak két él találkozása tekinthető. Ez azt j</w:t>
      </w:r>
      <w:r w:rsidR="00AC4463" w:rsidRPr="00377F14">
        <w:t>elenti, hogy a képfüggvény nagy</w:t>
      </w:r>
      <w:r w:rsidR="00077411" w:rsidRPr="00377F14">
        <w:t xml:space="preserve">mértékben, több irányban változik. Ha csak egy élünk van, a változás egy irányú. Ennek hátránya, hogy nem megfelelő beállítások mellett rengeteg sarokpontot találhatunk egy képen, viszont </w:t>
      </w:r>
      <w:r w:rsidR="00077411" w:rsidRPr="00377F14">
        <w:lastRenderedPageBreak/>
        <w:t>előnye, hogy ugyan azt a pontot több képen is azonosíthatjuk akár különböző fényviszonyok, eltolás, elforgatás mellett.  Erre egy jó algoritmus a Harris sarokpont detektáló, ami Movarec algoritmusának egy továbbfejlesztett változata</w:t>
      </w:r>
      <w:r w:rsidR="00F46502">
        <w:t xml:space="preserve"> (lásd </w:t>
      </w:r>
      <w:r w:rsidR="00F46502">
        <w:fldChar w:fldCharType="begin"/>
      </w:r>
      <w:r w:rsidR="00F46502">
        <w:instrText xml:space="preserve"> REF _Ref408076550 \h </w:instrText>
      </w:r>
      <w:r w:rsidR="00F46502">
        <w:fldChar w:fldCharType="separate"/>
      </w:r>
      <w:r w:rsidR="00F46502">
        <w:rPr>
          <w:noProof/>
          <w:color w:val="000000" w:themeColor="text1"/>
          <w:szCs w:val="20"/>
        </w:rPr>
        <w:t>3.3</w:t>
      </w:r>
      <w:r w:rsidR="00F46502" w:rsidRPr="00377F14">
        <w:rPr>
          <w:noProof/>
          <w:color w:val="000000" w:themeColor="text1"/>
          <w:szCs w:val="20"/>
        </w:rPr>
        <w:t>. ábra</w:t>
      </w:r>
      <w:r w:rsidR="00F46502">
        <w:fldChar w:fldCharType="end"/>
      </w:r>
      <w:r w:rsidR="00F46502">
        <w:t>)</w:t>
      </w:r>
      <w:r w:rsidR="00077411" w:rsidRPr="00377F14">
        <w:t>. Ennek segítségével minden képünkön detektáljuk a sarokpontokat. A módszer a pontok köré egy ablakot illeszt, majd a képfüggvény változásának mértékét figyeli, az ablak egy bizonyos irányba való elmozdulásakor.</w:t>
      </w:r>
    </w:p>
    <w:p w:rsidR="00FF7261" w:rsidRPr="00377F14" w:rsidRDefault="00FF7261" w:rsidP="00FF7261">
      <w:pPr>
        <w:keepNext/>
        <w:spacing w:before="120"/>
        <w:ind w:firstLine="0"/>
        <w:jc w:val="center"/>
      </w:pPr>
      <w:r w:rsidRPr="00377F14">
        <w:rPr>
          <w:noProof/>
        </w:rPr>
        <w:drawing>
          <wp:inline distT="0" distB="0" distL="0" distR="0" wp14:anchorId="3B31C323" wp14:editId="7F17F7A5">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bookmarkStart w:id="79" w:name="_Ref408076550"/>
    <w:p w:rsidR="00FF7261" w:rsidRPr="00377F14" w:rsidRDefault="0080618F"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bookmarkStart w:id="80" w:name="_Toc407915782"/>
      <w:r w:rsidR="00FF7261" w:rsidRPr="00377F14">
        <w:rPr>
          <w:noProof/>
          <w:color w:val="000000" w:themeColor="text1"/>
          <w:szCs w:val="20"/>
        </w:rPr>
        <w:t>. ábra</w:t>
      </w:r>
      <w:bookmarkEnd w:id="79"/>
      <w:r w:rsidR="00FF7261" w:rsidRPr="00377F14">
        <w:rPr>
          <w:noProof/>
          <w:color w:val="000000" w:themeColor="text1"/>
          <w:szCs w:val="20"/>
        </w:rPr>
        <w:t xml:space="preserve"> – Sarokpont detektorok alkalmazása felhős képen. Balra a Harris-féle sarokpont detektor, jobbra a minimális sajátértékkel számolt módszer.</w:t>
      </w:r>
      <w:bookmarkEnd w:id="80"/>
      <w:r w:rsidR="00FF7261" w:rsidRPr="00377F14">
        <w:rPr>
          <w:color w:val="000000" w:themeColor="text1"/>
        </w:rPr>
        <w:t xml:space="preserve"> </w:t>
      </w:r>
    </w:p>
    <w:p w:rsidR="001F04CA" w:rsidRPr="00377F14" w:rsidRDefault="001F04CA" w:rsidP="007D6A35">
      <w:r w:rsidRPr="00377F14">
        <w:t>A sarokpontok detektálása azonban önmagában még nem elegendő, meg is kell őket feleltetnünk egymásnak.</w:t>
      </w:r>
      <w:r w:rsidR="00F02BB9" w:rsidRPr="00377F14">
        <w:t xml:space="preserve"> </w:t>
      </w:r>
      <w:r w:rsidR="00FE68A3" w:rsidRPr="00377F14">
        <w:t>Erre optikai áramlást használtunk, ami nem más, mint több képen azonos képrészletek megfeleltetése és ezáltal az elmozdulás detektálása.</w:t>
      </w:r>
      <w:r w:rsidR="00FB32B7" w:rsidRPr="00377F14">
        <w:t xml:space="preserve"> A detektált elmozdulás nem feltétlenül egyezik meg a valós elmozdulással, mivel a valós háromdimenziós világ kétdimenziósra lekép</w:t>
      </w:r>
      <w:r w:rsidR="00137755" w:rsidRPr="00377F14">
        <w:t>e</w:t>
      </w:r>
      <w:r w:rsidR="00FB32B7" w:rsidRPr="00377F14">
        <w:t>z</w:t>
      </w:r>
      <w:r w:rsidR="00137755" w:rsidRPr="00377F14">
        <w:t>ett képein</w:t>
      </w:r>
      <w:r w:rsidR="00FB32B7" w:rsidRPr="00377F14">
        <w:t xml:space="preserve"> dolgozunk. </w:t>
      </w:r>
      <w:r w:rsidR="0052660A" w:rsidRPr="00377F14">
        <w:t>Így h</w:t>
      </w:r>
      <w:r w:rsidR="00561202" w:rsidRPr="00377F14">
        <w:t>a</w:t>
      </w:r>
      <w:r w:rsidR="00FB32B7" w:rsidRPr="00377F14">
        <w:t xml:space="preserve"> nem tudjuk, hogy a kamera rögzített-e vagy sem, nem lehet meghatározni, hogy a tárgy vagy a képfelvevő rendszerünk tett-e mozgást. Ugyanis ha az objektum és a felvevő helyzete egymáshoz képest megváltozik, akkor az egy kétdimenziós képen a tárgy vetületének az elmozdulását jelöli</w:t>
      </w:r>
      <w:r w:rsidR="0052660A" w:rsidRPr="00377F14">
        <w:t xml:space="preserve"> </w:t>
      </w:r>
      <w:r w:rsidR="001A6525" w:rsidRPr="00377F14">
        <w:fldChar w:fldCharType="begin" w:fldLock="1"/>
      </w:r>
      <w:r w:rsidR="00310499" w:rsidRPr="00377F14">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formattedCitation" : "[9]", "plainTextFormattedCitation" : "[9]", "previouslyFormattedCitation" : "[9]" }, "properties" : { "noteIndex" : 0 }, "schema" : "https://github.com/citation-style-language/schema/raw/master/csl-citation.json" }</w:instrText>
      </w:r>
      <w:r w:rsidR="001A6525" w:rsidRPr="00377F14">
        <w:fldChar w:fldCharType="separate"/>
      </w:r>
      <w:r w:rsidR="00310499" w:rsidRPr="00377F14">
        <w:rPr>
          <w:noProof/>
        </w:rPr>
        <w:t>[9]</w:t>
      </w:r>
      <w:r w:rsidR="001A6525" w:rsidRPr="00377F14">
        <w:fldChar w:fldCharType="end"/>
      </w:r>
      <w:r w:rsidR="00310499" w:rsidRPr="00377F14">
        <w:t xml:space="preserve">. </w:t>
      </w:r>
      <w:r w:rsidR="004829EF" w:rsidRPr="00377F14">
        <w:t>Azonban a korábban már ismertetett kamera rendszerben mi tudjuk, hogy a készülék mozdulatlan, így minden a képen történő elmozdulást a felhők mozgásának tekinthetünk.</w:t>
      </w:r>
      <w:r w:rsidR="0055483D" w:rsidRPr="00377F14">
        <w:t xml:space="preserve"> A módszert a piramistechnikával bővített Lucas-Kanade-féle jellemzőkövetéssel valósítottuk meg a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r w:rsidR="00310499" w:rsidRPr="00377F14">
        <w:rPr>
          <w:noProof/>
        </w:rPr>
        <w:t>[8]</w:t>
      </w:r>
      <w:r w:rsidR="001A6525" w:rsidRPr="00377F14">
        <w:fldChar w:fldCharType="end"/>
      </w:r>
      <w:r w:rsidR="0055483D" w:rsidRPr="00377F14">
        <w:t xml:space="preserve"> és</w:t>
      </w:r>
      <w:r w:rsidR="00310499" w:rsidRPr="00377F14">
        <w:t xml:space="preserve"> </w:t>
      </w:r>
      <w:r w:rsidR="001A6525" w:rsidRPr="00377F14">
        <w:fldChar w:fldCharType="begin" w:fldLock="1"/>
      </w:r>
      <w:r w:rsidR="00310499" w:rsidRPr="00377F14">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formattedCitation" : "[10]", "plainTextFormattedCitation" : "[10]" }, "properties" : { "noteIndex" : 0 }, "schema" : "https://github.com/citation-style-language/schema/raw/master/csl-citation.json" }</w:instrText>
      </w:r>
      <w:r w:rsidR="001A6525" w:rsidRPr="00377F14">
        <w:fldChar w:fldCharType="separate"/>
      </w:r>
      <w:r w:rsidR="00310499" w:rsidRPr="00377F14">
        <w:rPr>
          <w:noProof/>
        </w:rPr>
        <w:t>[10]</w:t>
      </w:r>
      <w:r w:rsidR="001A6525" w:rsidRPr="00377F14">
        <w:fldChar w:fldCharType="end"/>
      </w:r>
      <w:r w:rsidR="0055483D" w:rsidRPr="00377F14">
        <w:t xml:space="preserve"> művek alapján.</w:t>
      </w:r>
      <w:r w:rsidR="00C86572" w:rsidRPr="00377F14">
        <w:t xml:space="preserve"> A végeredményen azonban még mindig látható volt, hogy utófeldolgozást igényel. A téves párosításokat el kell dobnunk. Tekinthetjük ilyennek a kép méretén túlmutató</w:t>
      </w:r>
      <w:r w:rsidR="00C57E5E" w:rsidRPr="00377F14">
        <w:t>-</w:t>
      </w:r>
      <w:r w:rsidR="00C86572" w:rsidRPr="00377F14">
        <w:t>, valamint a többi</w:t>
      </w:r>
      <w:r w:rsidR="00C57E5E" w:rsidRPr="00377F14">
        <w:t>től irreálisan eltérő irányú vektorokat</w:t>
      </w:r>
      <w:r w:rsidR="00137755" w:rsidRPr="00377F14">
        <w:t xml:space="preserve"> is</w:t>
      </w:r>
      <w:r w:rsidR="00C86572" w:rsidRPr="00377F14">
        <w:t>.</w:t>
      </w:r>
    </w:p>
    <w:p w:rsidR="007856F8" w:rsidRPr="00377F14" w:rsidRDefault="007856F8" w:rsidP="007D6A35">
      <w:r w:rsidRPr="00377F14">
        <w:t xml:space="preserve">Ezzel a megvalósítással már sok esetben sikerült a helyes detektálás, azonban bizonyos esetekkel nem számol. Nem tudja kezelni sem a túl sok detektált sarokpontot, sem a </w:t>
      </w:r>
      <w:r w:rsidR="005F4A6D" w:rsidRPr="00377F14">
        <w:t>homogén felüle</w:t>
      </w:r>
      <w:r w:rsidR="00AE346E" w:rsidRPr="00377F14">
        <w:t>teket. Ezen kívül az algoritmus bonyolult, és</w:t>
      </w:r>
      <w:r w:rsidR="005F4A6D" w:rsidRPr="00377F14">
        <w:t xml:space="preserve"> lehetne fejleszteni, ha az elmozdulás irányokból zajoktól függetlenül meg tudnánk állapítani a többségben lévő vektorok irányát.</w:t>
      </w:r>
      <w:r w:rsidR="00887621" w:rsidRPr="00377F14">
        <w:t xml:space="preserve"> Így viszont az előfeldolgozásra nincs szükségünk.</w:t>
      </w:r>
      <w:r w:rsidR="00C46645" w:rsidRPr="00377F14">
        <w:t xml:space="preserve"> A Harris sarokpont detektálás jól bevált, param</w:t>
      </w:r>
      <w:r w:rsidR="00AC4463" w:rsidRPr="00377F14">
        <w:t>éterekkel kellő</w:t>
      </w:r>
      <w:r w:rsidR="00670144" w:rsidRPr="00377F14">
        <w:t>képpen az adott feladatra hangolhatjuk</w:t>
      </w:r>
      <w:r w:rsidR="00C46645" w:rsidRPr="00377F14">
        <w:t>.</w:t>
      </w:r>
      <w:r w:rsidR="00FF28A4" w:rsidRPr="00377F14">
        <w:t xml:space="preserve"> </w:t>
      </w:r>
    </w:p>
    <w:p w:rsidR="007D6A35" w:rsidRPr="00377F14" w:rsidRDefault="006F09AC" w:rsidP="007D6A35">
      <w:r w:rsidRPr="00377F14">
        <w:lastRenderedPageBreak/>
        <w:t>Következő lépés a korreláció vizsgálata</w:t>
      </w:r>
      <w:r w:rsidR="0042460F" w:rsidRPr="00377F14">
        <w:t xml:space="preserve"> lett</w:t>
      </w:r>
      <w:r w:rsidR="00AC4463" w:rsidRPr="00377F14">
        <w:t>,</w:t>
      </w:r>
      <w:r w:rsidR="009A1306" w:rsidRPr="00377F14">
        <w:t xml:space="preserve"> amihez az Accord.Net</w:t>
      </w:r>
      <w:r w:rsidR="00281784" w:rsidRPr="00377F14">
        <w:t xml:space="preserve"> </w:t>
      </w:r>
      <w:r w:rsidR="000E2A96" w:rsidRPr="00377F14">
        <w:t>"CorrelationMatching" osztályát használtuk</w:t>
      </w:r>
      <w:r w:rsidRPr="00377F14">
        <w:t>.</w:t>
      </w:r>
      <w:r w:rsidR="00077436" w:rsidRPr="00377F14">
        <w:t xml:space="preserve"> Ebben az esetben mindig két képet vizsgálunk. Az algoritmus az előzőekben detektált sarokpontokra egy-egy ablakot illeszt, és ebben vizsgálja meg az értékeket. Ha a két képen valamelyik pontokra hasonló értékeket kapott, azokat </w:t>
      </w:r>
      <w:r w:rsidR="00A8745D" w:rsidRPr="00377F14">
        <w:t>összepárosítja</w:t>
      </w:r>
      <w:r w:rsidR="00077436" w:rsidRPr="00377F14">
        <w:t>.</w:t>
      </w:r>
      <w:r w:rsidR="003A74F1" w:rsidRPr="00377F14">
        <w:t xml:space="preserve"> Ennek végeredménye képpen a képeket megfeleltettük egymásnak. Azonban most kell lekezelnünk a zajok, és a hibás párosítások problémáját</w:t>
      </w:r>
      <w:r w:rsidR="00F46502">
        <w:t xml:space="preserve"> (lásd </w:t>
      </w:r>
      <w:r w:rsidR="00F46502">
        <w:fldChar w:fldCharType="begin"/>
      </w:r>
      <w:r w:rsidR="00F46502">
        <w:instrText xml:space="preserve"> REF _Ref407358067 \h </w:instrText>
      </w:r>
      <w:r w:rsidR="00F46502">
        <w:fldChar w:fldCharType="separate"/>
      </w:r>
      <w:r w:rsidR="00F46502">
        <w:rPr>
          <w:noProof/>
          <w:color w:val="000000" w:themeColor="text1"/>
          <w:szCs w:val="20"/>
        </w:rPr>
        <w:t>3.4</w:t>
      </w:r>
      <w:r w:rsidR="00F46502" w:rsidRPr="00377F14">
        <w:rPr>
          <w:noProof/>
          <w:color w:val="000000" w:themeColor="text1"/>
          <w:szCs w:val="20"/>
        </w:rPr>
        <w:t>. ábra</w:t>
      </w:r>
      <w:r w:rsidR="00F46502">
        <w:fldChar w:fldCharType="end"/>
      </w:r>
      <w:r w:rsidR="00F46502">
        <w:t>)</w:t>
      </w:r>
      <w:r w:rsidR="003A74F1" w:rsidRPr="00377F14">
        <w:t>.</w:t>
      </w:r>
      <w:r w:rsidR="00446070" w:rsidRPr="00377F14">
        <w:t xml:space="preserve"> </w:t>
      </w:r>
    </w:p>
    <w:p w:rsidR="003F7E8E" w:rsidRPr="00377F14" w:rsidRDefault="003F7E8E" w:rsidP="007D6A35">
      <w:r w:rsidRPr="00377F14">
        <w:t>Megoldás a homog</w:t>
      </w:r>
      <w:r w:rsidR="00462206" w:rsidRPr="00377F14">
        <w:t>ráfia</w:t>
      </w:r>
      <w:r w:rsidRPr="00377F14">
        <w:t xml:space="preserve"> használata</w:t>
      </w:r>
      <w:r w:rsidR="00F46502">
        <w:t xml:space="preserve">. </w:t>
      </w:r>
      <w:r w:rsidRPr="00377F14">
        <w:t>Ez egy mátrixot jelent, aminek segítségével információt kaphatunk két kép egymáshoz viszonyított transzformációjáról. Ilyen az elforgatás, eltolás, skálázás.</w:t>
      </w:r>
      <w:r w:rsidR="000F568D" w:rsidRPr="00377F14">
        <w:t xml:space="preserve"> Képfeldolgozás terén gyakran használt módszer, számos területen alkalmazható.</w:t>
      </w:r>
      <w:r w:rsidR="00033786" w:rsidRPr="00377F14">
        <w:t xml:space="preserve"> Mi a RANSAC (Random Sample Consensus) Homography Estimator-t használtuk a programunkban</w:t>
      </w:r>
      <w:r w:rsidR="0044348B" w:rsidRPr="00377F14">
        <w:t xml:space="preserve"> </w:t>
      </w:r>
      <w:r w:rsidR="001A6525" w:rsidRPr="00377F14">
        <w:fldChar w:fldCharType="begin" w:fldLock="1"/>
      </w:r>
      <w:r w:rsidR="00310499" w:rsidRPr="00377F14">
        <w:instrText>ADDIN CSL_CITATION { "citationItems" : [ { "id" : "ITEM-1", "itemData" : { "author" : [ { "dropping-particle" : "", "family" : "Zhang", "given" : "Rong", "non-dropping-particle" : "", "parse-names" : false, "suffix" : "" } ], "container-title" : "ECE661 Computer Vision Homework 4", "id" : "ITEM-1", "issued" : { "date-parts" : [ [ "0" ] ] }, "title" : "Automatic Computation of a Homography by RANSAC Algorithm RANSAC for a Homography Direct Linear Transformation ( DLT )", "type" : "article-journal" }, "uris" : [ "http://www.mendeley.com/documents/?uuid=cf844389-8bff-47e4-a7c6-85490ebb0292" ] } ], "mendeley" : { "formattedCitation" : "[11]", "plainTextFormattedCitation" : "[11]", "previouslyFormattedCitation" : "[10]" }, "properties" : { "noteIndex" : 0 }, "schema" : "https://github.com/citation-style-language/schema/raw/master/csl-citation.json" }</w:instrText>
      </w:r>
      <w:r w:rsidR="001A6525" w:rsidRPr="00377F14">
        <w:fldChar w:fldCharType="separate"/>
      </w:r>
      <w:r w:rsidR="00310499" w:rsidRPr="00377F14">
        <w:rPr>
          <w:noProof/>
        </w:rPr>
        <w:t>[11]</w:t>
      </w:r>
      <w:r w:rsidR="001A6525" w:rsidRPr="00377F14">
        <w:fldChar w:fldCharType="end"/>
      </w:r>
      <w:r w:rsidR="00033786" w:rsidRPr="00377F14">
        <w:t>.</w:t>
      </w:r>
      <w:r w:rsidR="00AE3B82" w:rsidRPr="00377F14">
        <w:t xml:space="preserve"> Ez az értékek közül a legrobosztusabbat választja ki, így a zajok és hibás értékek a végeredmény befolyásolása nél</w:t>
      </w:r>
      <w:r w:rsidR="00982283" w:rsidRPr="00377F14">
        <w:t>k</w:t>
      </w:r>
      <w:r w:rsidR="00AE3B82" w:rsidRPr="00377F14">
        <w:t xml:space="preserve">ül </w:t>
      </w:r>
      <w:r w:rsidR="00982283" w:rsidRPr="00377F14">
        <w:t>ki lettek szűrve</w:t>
      </w:r>
      <w:r w:rsidR="00CD12A8" w:rsidRPr="00377F14">
        <w:t>.</w:t>
      </w:r>
    </w:p>
    <w:bookmarkEnd w:id="72"/>
    <w:p w:rsidR="00351AE7" w:rsidRPr="00377F14" w:rsidRDefault="00351AE7" w:rsidP="00351AE7">
      <w:pPr>
        <w:keepNext/>
        <w:spacing w:before="120"/>
        <w:jc w:val="center"/>
      </w:pPr>
      <w:r w:rsidRPr="00377F14">
        <w:rPr>
          <w:noProof/>
        </w:rPr>
        <w:drawing>
          <wp:inline distT="0" distB="0" distL="0" distR="0" wp14:anchorId="481240E0" wp14:editId="7F4FB46D">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bookmarkStart w:id="81" w:name="_Ref407358067"/>
    <w:p w:rsidR="00351AE7" w:rsidRPr="00377F14" w:rsidRDefault="0080618F" w:rsidP="00351AE7">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4</w:t>
      </w:r>
      <w:r>
        <w:rPr>
          <w:noProof/>
          <w:color w:val="000000" w:themeColor="text1"/>
          <w:szCs w:val="20"/>
        </w:rPr>
        <w:fldChar w:fldCharType="end"/>
      </w:r>
      <w:bookmarkStart w:id="82" w:name="_Toc407915783"/>
      <w:r w:rsidR="00351AE7" w:rsidRPr="00377F14">
        <w:rPr>
          <w:noProof/>
          <w:color w:val="000000" w:themeColor="text1"/>
          <w:szCs w:val="20"/>
        </w:rPr>
        <w:t>. ábra</w:t>
      </w:r>
      <w:bookmarkEnd w:id="81"/>
      <w:r w:rsidR="00351AE7" w:rsidRPr="00377F14">
        <w:rPr>
          <w:noProof/>
          <w:color w:val="000000" w:themeColor="text1"/>
          <w:szCs w:val="20"/>
        </w:rPr>
        <w:t xml:space="preserve"> – Az optikai áramlás eredménye korrekciók nélkül (balra), majd megfelelő korrigálások elvégzése után (jobbra).</w:t>
      </w:r>
      <w:bookmarkEnd w:id="82"/>
    </w:p>
    <w:p w:rsidR="00B62B99" w:rsidRPr="00377F14" w:rsidRDefault="00B62B99" w:rsidP="004F7627">
      <w:pPr>
        <w:pStyle w:val="Cmsor2"/>
        <w:rPr>
          <w:rFonts w:cs="Times New Roman"/>
        </w:rPr>
      </w:pPr>
      <w:bookmarkStart w:id="83" w:name="_Toc385287732"/>
      <w:bookmarkStart w:id="84" w:name="_Toc407915883"/>
      <w:r w:rsidRPr="00377F14">
        <w:rPr>
          <w:rFonts w:cs="Times New Roman"/>
        </w:rPr>
        <w:t xml:space="preserve">Eredmények </w:t>
      </w:r>
      <w:r w:rsidR="00D13216" w:rsidRPr="00377F14">
        <w:rPr>
          <w:rFonts w:cs="Times New Roman"/>
        </w:rPr>
        <w:t>é</w:t>
      </w:r>
      <w:r w:rsidRPr="00377F14">
        <w:rPr>
          <w:rFonts w:cs="Times New Roman"/>
        </w:rPr>
        <w:t>rtékelése</w:t>
      </w:r>
      <w:bookmarkEnd w:id="83"/>
      <w:bookmarkEnd w:id="84"/>
      <w:r w:rsidRPr="00377F14">
        <w:rPr>
          <w:rFonts w:cs="Times New Roman"/>
        </w:rPr>
        <w:t xml:space="preserve"> </w:t>
      </w:r>
    </w:p>
    <w:p w:rsidR="00B62B99" w:rsidRPr="00377F14" w:rsidRDefault="00DB295C" w:rsidP="00B62B99">
      <w:pPr>
        <w:spacing w:before="120"/>
        <w:ind w:firstLine="426"/>
      </w:pPr>
      <w:r w:rsidRPr="00377F14">
        <w:t>A</w:t>
      </w:r>
      <w:r w:rsidR="00DE2B63" w:rsidRPr="00377F14">
        <w:t xml:space="preserve"> teszteket az OMSZ által biztosított sorozatfelvételeken végeztük, ami körülbelül 1000 képet jelent. Ezek között található volt Cumulus és Stratus típusú felhő</w:t>
      </w:r>
      <w:r w:rsidR="00295807" w:rsidRPr="00377F14">
        <w:t xml:space="preserve"> –</w:t>
      </w:r>
      <w:r w:rsidR="00DE2B63" w:rsidRPr="00377F14">
        <w:t xml:space="preserve"> lehetővé téve a változatos színű és a </w:t>
      </w:r>
      <w:r w:rsidR="00295807" w:rsidRPr="00377F14">
        <w:t>homogén képeken való tesztelést –</w:t>
      </w:r>
      <w:r w:rsidR="00DE2B63" w:rsidRPr="00377F14">
        <w:t xml:space="preserve"> valamint esőcseppes képek is.</w:t>
      </w:r>
    </w:p>
    <w:p w:rsidR="00DE2B63" w:rsidRPr="00377F14" w:rsidRDefault="00DE2B63" w:rsidP="00B62B99">
      <w:pPr>
        <w:spacing w:before="120"/>
        <w:ind w:firstLine="426"/>
      </w:pPr>
      <w:r w:rsidRPr="00377F14">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Pr="00377F14" w:rsidRDefault="00F31497" w:rsidP="00B62B99">
      <w:pPr>
        <w:spacing w:before="120"/>
        <w:ind w:firstLine="426"/>
      </w:pPr>
      <w:r w:rsidRPr="00377F14">
        <w:t>A fent említett eredmények három képből álló sorozatokon végzett tesztek eredményei. Ezt javíthatjuk a képek számának növelésével, így a teszteket elvégeztük tíz képes sorozatokon is. Így Cumulus típusú felhők esetén sikerül</w:t>
      </w:r>
      <w:r w:rsidR="000D3495" w:rsidRPr="00377F14">
        <w:t>t</w:t>
      </w:r>
      <w:r w:rsidRPr="00377F14">
        <w:t xml:space="preserve"> elkerülnünk az eddigi minimális eltéréseket is.</w:t>
      </w:r>
      <w:r w:rsidR="001F10A6" w:rsidRPr="00377F14">
        <w:t xml:space="preserve"> Az eredmény homogén felületen is javult, de messze elmarad</w:t>
      </w:r>
      <w:r w:rsidR="000D3495" w:rsidRPr="00377F14">
        <w:t>t</w:t>
      </w:r>
      <w:r w:rsidR="001F10A6" w:rsidRPr="00377F14">
        <w:t xml:space="preserve"> a változatos felhőzet mellett.</w:t>
      </w:r>
    </w:p>
    <w:p w:rsidR="007035C5" w:rsidRPr="00377F14" w:rsidRDefault="007035C5" w:rsidP="00B62B99">
      <w:pPr>
        <w:spacing w:before="120"/>
        <w:ind w:firstLine="426"/>
      </w:pPr>
      <w:r w:rsidRPr="00377F14">
        <w:t>Így a megfelelő eredmények érdekében célszerű felhasználni a borultság vizsgálat eredményeit, és amennyiben Stratus típusú felhőzetünk volt, "Nem meghatározható"-</w:t>
      </w:r>
      <w:r w:rsidRPr="00377F14">
        <w:lastRenderedPageBreak/>
        <w:t>nak tekinteni az irányt.</w:t>
      </w:r>
      <w:r w:rsidR="00156207" w:rsidRPr="00377F14">
        <w:t xml:space="preserve"> </w:t>
      </w:r>
      <w:r w:rsidR="00295807" w:rsidRPr="00377F14">
        <w:t>U</w:t>
      </w:r>
      <w:r w:rsidR="00156207" w:rsidRPr="00377F14">
        <w:t>gyan ezt tehetjük esőzés esetén is, mivel a búrán lévő esőcseppek miatt a helyes detektálás lehetetlen, ráadásul csapadékhoz a legtöbb esetben 8 oktás homogén felhőzet tartozik.</w:t>
      </w:r>
      <w:r w:rsidR="005A22CB" w:rsidRPr="00377F14">
        <w:t xml:space="preserve"> Ebből adódóan egy újabb témakör az esőzés detektálása, </w:t>
      </w:r>
      <w:r w:rsidR="007C2B5A" w:rsidRPr="00377F14">
        <w:t>melynek eredményével a fent leírt esetet elkerülhetjük.</w:t>
      </w:r>
    </w:p>
    <w:p w:rsidR="008F381F" w:rsidRPr="00377F14" w:rsidRDefault="008F381F" w:rsidP="008F381F"/>
    <w:p w:rsidR="00AA5240" w:rsidRPr="00377F14" w:rsidRDefault="00AA5240" w:rsidP="00AA5240">
      <w:pPr>
        <w:spacing w:after="160" w:line="259" w:lineRule="auto"/>
        <w:rPr>
          <w:rFonts w:eastAsiaTheme="majorEastAsia"/>
          <w:b/>
          <w:color w:val="000000" w:themeColor="text1"/>
        </w:rPr>
      </w:pPr>
      <w:r w:rsidRPr="00377F14">
        <w:br w:type="page"/>
      </w:r>
    </w:p>
    <w:p w:rsidR="00AC4463" w:rsidRPr="00377F14" w:rsidRDefault="00AC4463" w:rsidP="00AC4463">
      <w:pPr>
        <w:pStyle w:val="Cmsor1"/>
      </w:pPr>
      <w:bookmarkStart w:id="85" w:name="h.un879yelueqm" w:colFirst="0" w:colLast="0"/>
      <w:bookmarkStart w:id="86" w:name="_Toc385287733"/>
      <w:bookmarkStart w:id="87" w:name="_Toc407915884"/>
      <w:bookmarkStart w:id="88" w:name="_Toc369881019"/>
      <w:bookmarkEnd w:id="85"/>
      <w:r w:rsidRPr="00377F14">
        <w:rPr>
          <w:highlight w:val="white"/>
        </w:rPr>
        <w:lastRenderedPageBreak/>
        <w:t>Esőzés kezdetének és befejeződésének megállapítása</w:t>
      </w:r>
      <w:bookmarkEnd w:id="86"/>
      <w:bookmarkEnd w:id="87"/>
    </w:p>
    <w:p w:rsidR="00AC4463" w:rsidRPr="00377F14" w:rsidRDefault="00AC4463" w:rsidP="00AC4463">
      <w:pPr>
        <w:pStyle w:val="Cmsor2"/>
        <w:rPr>
          <w:rFonts w:cs="Times New Roman"/>
        </w:rPr>
      </w:pPr>
      <w:bookmarkStart w:id="89" w:name="h.1pkn6t5ruhky" w:colFirst="0" w:colLast="0"/>
      <w:bookmarkStart w:id="90" w:name="_Toc385287734"/>
      <w:bookmarkStart w:id="91" w:name="_Toc407915885"/>
      <w:bookmarkEnd w:id="89"/>
      <w:r w:rsidRPr="00377F14">
        <w:rPr>
          <w:rFonts w:cs="Times New Roman"/>
          <w:highlight w:val="white"/>
        </w:rPr>
        <w:t>Cél meghatározása</w:t>
      </w:r>
      <w:bookmarkEnd w:id="90"/>
      <w:bookmarkEnd w:id="91"/>
    </w:p>
    <w:p w:rsidR="00AC4463" w:rsidRPr="00377F14" w:rsidRDefault="00AC4463" w:rsidP="00AC4463">
      <w:r w:rsidRPr="00377F14">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377F14">
        <w:t>ünket</w:t>
      </w:r>
      <w:r w:rsidRPr="00377F14">
        <w:rPr>
          <w:highlight w:val="white"/>
        </w:rPr>
        <w:t xml:space="preserve"> használja.</w:t>
      </w:r>
    </w:p>
    <w:p w:rsidR="00AC4463" w:rsidRPr="00377F14" w:rsidRDefault="00AC4463" w:rsidP="00AC4463">
      <w:r w:rsidRPr="00377F14">
        <w:rPr>
          <w:highlight w:val="white"/>
        </w:rPr>
        <w:t xml:space="preserve">Célunk tehát képfeldolgozással lehető legpontosabban meghatározni, hogy épp esik-e az adott időpillanatban, és ebből kikövetkeztetni, hogy mikor kezdett esni és mikor fejeződött be. Ám </w:t>
      </w:r>
      <w:r w:rsidRPr="00377F14">
        <w:t>esetünkben</w:t>
      </w:r>
      <w:r w:rsidRPr="00377F14">
        <w:rPr>
          <w:highlight w:val="white"/>
        </w:rPr>
        <w:t xml:space="preserve"> kényszerfeltételek adottak. A</w:t>
      </w:r>
      <w:r w:rsidRPr="00377F14">
        <w:t xml:space="preserve">z OMSZ által használt </w:t>
      </w:r>
      <w:r w:rsidRPr="00377F14">
        <w:rPr>
          <w:highlight w:val="white"/>
        </w:rPr>
        <w:t>képszolgáltató eszköz egy üvegbúra alatt helyezkedik el, melyet kihasználhatunk, ugyanis az esőcseppek bizonyos ideig megmaradnak az üveg felszínén. Ez önmagában lehetőséget biztosít a kiértékelésre, ám csak 10 percenként készül három fényképet tartalmazó sorozatkép, emiatt a pontos időpontokat csak megbecsülni tudjuk. További nehézségeket okoz az, hogy a kamera fókusza végtelenre van állítva, így az elkészült képeken élesen kivehetőek az esőcseppek illetve a háttér is, mely lehet egy torony, egy városrész, attól függően, hogy hol helyezték el a kamerát. Ahhoz, hogy kialakítsuk az optimális algoritmust, ismernünk kell, hogy milyen tulajdonságokkal rendelkezik egy esőcsepp, mely egy üveglapon – esetünkben egy burán – landol.</w:t>
      </w:r>
    </w:p>
    <w:p w:rsidR="00AC4463" w:rsidRPr="00377F14" w:rsidRDefault="00AC4463" w:rsidP="00AC4463">
      <w:pPr>
        <w:pStyle w:val="Cmsor2"/>
        <w:rPr>
          <w:rFonts w:cs="Times New Roman"/>
        </w:rPr>
      </w:pPr>
      <w:bookmarkStart w:id="92" w:name="h.tk88o6zev3nf" w:colFirst="0" w:colLast="0"/>
      <w:bookmarkStart w:id="93" w:name="_Toc385287735"/>
      <w:bookmarkStart w:id="94" w:name="_Toc407915886"/>
      <w:bookmarkEnd w:id="92"/>
      <w:r w:rsidRPr="00377F14">
        <w:rPr>
          <w:rFonts w:cs="Times New Roman"/>
          <w:highlight w:val="white"/>
        </w:rPr>
        <w:t>Esőcseppek fizikai jellemzői</w:t>
      </w:r>
      <w:bookmarkEnd w:id="93"/>
      <w:bookmarkEnd w:id="94"/>
    </w:p>
    <w:p w:rsidR="00AC4463" w:rsidRPr="00377F14" w:rsidRDefault="00AC4463" w:rsidP="00AC4463">
      <w:r w:rsidRPr="00377F14">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w:t>
      </w:r>
      <w:r w:rsidR="00295807" w:rsidRPr="00377F14">
        <w:rPr>
          <w:highlight w:val="white"/>
        </w:rPr>
        <w:t>eltorzult</w:t>
      </w:r>
      <w:r w:rsidRPr="00377F14">
        <w:rPr>
          <w:highlight w:val="white"/>
        </w:rPr>
        <w:t xml:space="preserve"> </w:t>
      </w:r>
      <w:r w:rsidR="00295807" w:rsidRPr="00377F14">
        <w:rPr>
          <w:highlight w:val="white"/>
        </w:rPr>
        <w:t>ellipszis</w:t>
      </w:r>
      <w:r w:rsidRPr="00377F14">
        <w:rPr>
          <w:highlight w:val="white"/>
        </w:rPr>
        <w:t xml:space="preserve"> felé tendál. </w:t>
      </w:r>
      <w:r w:rsidR="001A6525" w:rsidRPr="00377F14">
        <w:rPr>
          <w:highlight w:val="white"/>
        </w:rPr>
        <w:fldChar w:fldCharType="begin" w:fldLock="1"/>
      </w:r>
      <w:r w:rsidR="00310499" w:rsidRPr="00377F14">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formattedCitation" : "[12]", "plainTextFormattedCitation" : "[12]", "previouslyFormattedCitation" : "[11]"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2]</w:t>
      </w:r>
      <w:r w:rsidR="001A6525" w:rsidRPr="00377F14">
        <w:rPr>
          <w:highlight w:val="white"/>
        </w:rPr>
        <w:fldChar w:fldCharType="end"/>
      </w:r>
    </w:p>
    <w:p w:rsidR="00AC4463" w:rsidRPr="00377F14" w:rsidRDefault="00AC4463" w:rsidP="00AC4463">
      <w:r w:rsidRPr="00377F14">
        <w:rPr>
          <w:highlight w:val="white"/>
        </w:rPr>
        <w:t xml:space="preserve">Számunkra még ennél is fontosabb jellemzők a következők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w:t>
      </w:r>
    </w:p>
    <w:p w:rsidR="00AC4463" w:rsidRPr="00377F14" w:rsidRDefault="00AC4463" w:rsidP="00AC4463">
      <w:pPr>
        <w:pStyle w:val="Listaszerbekezds"/>
        <w:numPr>
          <w:ilvl w:val="0"/>
          <w:numId w:val="5"/>
        </w:numPr>
      </w:pPr>
      <w:r w:rsidRPr="00377F14">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AC4463" w:rsidRPr="00377F14" w:rsidRDefault="00AC4463" w:rsidP="00AC4463">
      <w:pPr>
        <w:pStyle w:val="Listaszerbekezds"/>
        <w:numPr>
          <w:ilvl w:val="0"/>
          <w:numId w:val="5"/>
        </w:numPr>
      </w:pPr>
      <w:r w:rsidRPr="00377F14">
        <w:rPr>
          <w:highlight w:val="white"/>
        </w:rPr>
        <w:t>A cseppek átlátszóak.</w:t>
      </w:r>
    </w:p>
    <w:p w:rsidR="00AC4463" w:rsidRPr="00377F14" w:rsidRDefault="00AC4463" w:rsidP="00AC4463">
      <w:pPr>
        <w:pStyle w:val="Listaszerbekezds"/>
        <w:numPr>
          <w:ilvl w:val="0"/>
          <w:numId w:val="5"/>
        </w:numPr>
      </w:pPr>
      <w:r w:rsidRPr="00377F14">
        <w:rPr>
          <w:highlight w:val="white"/>
        </w:rPr>
        <w:t>Világosabbak a háttértől, mely az égbolt fényerejének köszönhető</w:t>
      </w:r>
      <w:r w:rsidRPr="00377F14">
        <w:t xml:space="preserve"> (lásd</w:t>
      </w:r>
      <w:r w:rsidR="00F46502">
        <w:t xml:space="preserve"> </w:t>
      </w:r>
      <w:r w:rsidR="00F46502">
        <w:fldChar w:fldCharType="begin"/>
      </w:r>
      <w:r w:rsidR="00F46502">
        <w:instrText xml:space="preserve"> REF _Ref408076788 \h </w:instrText>
      </w:r>
      <w:r w:rsidR="00F46502">
        <w:fldChar w:fldCharType="separate"/>
      </w:r>
      <w:r w:rsidR="00F46502">
        <w:rPr>
          <w:noProof/>
        </w:rPr>
        <w:t>4</w:t>
      </w:r>
      <w:r w:rsidR="00F46502">
        <w:t>.</w:t>
      </w:r>
      <w:r w:rsidR="00F46502">
        <w:rPr>
          <w:noProof/>
        </w:rPr>
        <w:t>1</w:t>
      </w:r>
      <w:r w:rsidR="00F46502" w:rsidRPr="00377F14">
        <w:t>. ábra</w:t>
      </w:r>
      <w:r w:rsidR="00F46502">
        <w:fldChar w:fldCharType="end"/>
      </w:r>
      <w:r w:rsidRPr="00377F14">
        <w:t>).</w:t>
      </w:r>
    </w:p>
    <w:p w:rsidR="00AC4463" w:rsidRPr="00377F14" w:rsidRDefault="00AC4463" w:rsidP="00AC4463">
      <w:pPr>
        <w:pStyle w:val="Listaszerbekezds"/>
        <w:numPr>
          <w:ilvl w:val="0"/>
          <w:numId w:val="5"/>
        </w:numPr>
      </w:pPr>
      <w:r w:rsidRPr="00377F14">
        <w:rPr>
          <w:highlight w:val="white"/>
        </w:rPr>
        <w:lastRenderedPageBreak/>
        <w:t>A fókusz csökkenésével a cseppek mérete egyre nagyobbnak tűnik és kevésbé detektálható az erősen elmosódott hatás miatt.</w:t>
      </w:r>
    </w:p>
    <w:p w:rsidR="00AC4463" w:rsidRPr="00377F14" w:rsidRDefault="00AC4463" w:rsidP="00AC4463">
      <w:pPr>
        <w:keepNext/>
        <w:ind w:firstLine="0"/>
        <w:jc w:val="center"/>
      </w:pPr>
      <w:r w:rsidRPr="00377F14">
        <w:rPr>
          <w:noProof/>
        </w:rPr>
        <w:drawing>
          <wp:inline distT="0" distB="0" distL="0" distR="0" wp14:anchorId="58967C18" wp14:editId="20237CC3">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2732702" cy="1917590"/>
                    </a:xfrm>
                    <a:prstGeom prst="rect">
                      <a:avLst/>
                    </a:prstGeom>
                  </pic:spPr>
                </pic:pic>
              </a:graphicData>
            </a:graphic>
          </wp:inline>
        </w:drawing>
      </w:r>
    </w:p>
    <w:bookmarkStart w:id="95" w:name="_Ref408076788"/>
    <w:p w:rsidR="00AC4463" w:rsidRPr="00377F14" w:rsidRDefault="0080618F" w:rsidP="00AC4463">
      <w:pPr>
        <w:pStyle w:val="Kpalrs"/>
      </w:pPr>
      <w:r>
        <w:fldChar w:fldCharType="begin"/>
      </w:r>
      <w:r>
        <w:instrText xml:space="preserve"> STYLEREF 1 \s </w:instrText>
      </w:r>
      <w:r>
        <w:fldChar w:fldCharType="separate"/>
      </w:r>
      <w:r>
        <w:rPr>
          <w:noProof/>
        </w:rPr>
        <w:t>4</w:t>
      </w:r>
      <w:r>
        <w:fldChar w:fldCharType="end"/>
      </w:r>
      <w:r>
        <w:t>.</w:t>
      </w:r>
      <w:fldSimple w:instr=" SEQ ábra \* ARABIC \s 1 ">
        <w:r>
          <w:rPr>
            <w:noProof/>
          </w:rPr>
          <w:t>1</w:t>
        </w:r>
      </w:fldSimple>
      <w:bookmarkStart w:id="96" w:name="_Toc407915784"/>
      <w:r w:rsidR="00AC4463" w:rsidRPr="00377F14">
        <w:t>. ábra</w:t>
      </w:r>
      <w:bookmarkEnd w:id="95"/>
      <w:r w:rsidR="00AC4463" w:rsidRPr="00377F14">
        <w:t xml:space="preserve"> - Megfigyelhetőek az esőcseppek</w:t>
      </w:r>
      <w:r w:rsidR="00AC4463" w:rsidRPr="00377F14">
        <w:rPr>
          <w:noProof/>
        </w:rPr>
        <w:t xml:space="preserve"> jellemzői, többek között az, hogy világosabbak, mint a háttér.</w:t>
      </w:r>
      <w:bookmarkEnd w:id="96"/>
    </w:p>
    <w:p w:rsidR="00AC4463" w:rsidRPr="00377F14" w:rsidRDefault="00AC4463" w:rsidP="00AC4463">
      <w:r w:rsidRPr="00377F14">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377F14">
        <w:t xml:space="preserve"> világos területeken –</w:t>
      </w:r>
      <w:r w:rsidRPr="00377F14">
        <w:rPr>
          <w:highlight w:val="white"/>
        </w:rPr>
        <w:t>, így minden szempontot figyelembe kell vennünk detektáláskor. Éldetektáló algoritmusunk remekül alkalmazható azon esetekre, amikor a cseppek élesen elkülönülnek a háttértő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AC4463" w:rsidRPr="00377F14" w:rsidRDefault="00AC4463" w:rsidP="00AC4463">
      <w:pPr>
        <w:pStyle w:val="Cmsor2"/>
        <w:rPr>
          <w:rFonts w:cs="Times New Roman"/>
        </w:rPr>
      </w:pPr>
      <w:bookmarkStart w:id="97" w:name="h.woy372w68p6g" w:colFirst="0" w:colLast="0"/>
      <w:bookmarkStart w:id="98" w:name="_Toc385287736"/>
      <w:bookmarkStart w:id="99" w:name="_Toc407915887"/>
      <w:bookmarkEnd w:id="97"/>
      <w:r w:rsidRPr="00377F14">
        <w:rPr>
          <w:rFonts w:cs="Times New Roman"/>
        </w:rPr>
        <w:t xml:space="preserve">Az </w:t>
      </w:r>
      <w:bookmarkEnd w:id="98"/>
      <w:r w:rsidR="00A8745D" w:rsidRPr="00377F14">
        <w:rPr>
          <w:rFonts w:cs="Times New Roman"/>
        </w:rPr>
        <w:t>ESŐDETEKTÁLÁS LEHETŐSÉGEI</w:t>
      </w:r>
      <w:bookmarkEnd w:id="99"/>
    </w:p>
    <w:p w:rsidR="00AC4463" w:rsidRPr="00377F14" w:rsidRDefault="00AC4463" w:rsidP="00AC4463">
      <w:pPr>
        <w:pStyle w:val="Cmsor3"/>
        <w:rPr>
          <w:rFonts w:cs="Times New Roman"/>
        </w:rPr>
      </w:pPr>
      <w:bookmarkStart w:id="100" w:name="h.z33egx7lasbn" w:colFirst="0" w:colLast="0"/>
      <w:bookmarkStart w:id="101" w:name="_Toc385287737"/>
      <w:bookmarkStart w:id="102" w:name="_Toc407915888"/>
      <w:bookmarkEnd w:id="100"/>
      <w:r w:rsidRPr="00377F14">
        <w:rPr>
          <w:rFonts w:cs="Times New Roman"/>
          <w:highlight w:val="white"/>
        </w:rPr>
        <w:t>Esővonalak detektálása hisztogram vizsgálattal mozgókép sorozaton</w:t>
      </w:r>
      <w:bookmarkEnd w:id="101"/>
      <w:bookmarkEnd w:id="102"/>
    </w:p>
    <w:p w:rsidR="00AC4463" w:rsidRPr="00377F14" w:rsidRDefault="00AC4463" w:rsidP="00AC4463">
      <w:r w:rsidRPr="00377F14">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elhagyni azokat az objektumokat, melyek nem az esővonalak által generált különbséget eredményezik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highlight w:val="white"/>
        </w:rPr>
        <w:t>E módszer szerint először szükségünk van két kiválasztó szabály alkalmazására, egyik a fényerősségen alapszik, a második pedig az objektumok méretén. Az egyes területeken az előtér intenzitásértékeit (</w:t>
      </w:r>
      <w:r w:rsidRPr="00377F14">
        <w:rPr>
          <w:i/>
          <w:highlight w:val="white"/>
        </w:rPr>
        <w:t>I</w:t>
      </w:r>
      <w:r w:rsidRPr="00377F14">
        <w:rPr>
          <w:i/>
          <w:highlight w:val="white"/>
          <w:vertAlign w:val="subscript"/>
        </w:rPr>
        <w:t>FG</w:t>
      </w:r>
      <w:r w:rsidRPr="00377F14">
        <w:rPr>
          <w:highlight w:val="white"/>
        </w:rPr>
        <w:t>) kivonjuk a háttérmodell (</w:t>
      </w:r>
      <w:r w:rsidRPr="00377F14">
        <w:rPr>
          <w:i/>
          <w:highlight w:val="white"/>
        </w:rPr>
        <w:t>I</w:t>
      </w:r>
      <w:r w:rsidRPr="00377F14">
        <w:rPr>
          <w:i/>
          <w:highlight w:val="white"/>
          <w:vertAlign w:val="subscript"/>
        </w:rPr>
        <w:t>BG</w:t>
      </w:r>
      <w:r w:rsidRPr="00377F14">
        <w:rPr>
          <w:highlight w:val="white"/>
        </w:rPr>
        <w:t xml:space="preserve">) intenzitásértékét a (16)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i/>
          <w:highlight w:val="white"/>
        </w:rPr>
        <w:lastRenderedPageBreak/>
        <w:t xml:space="preserve">ΔI = </w:t>
      </w:r>
      <w:r w:rsidRPr="00377F14">
        <w:rPr>
          <w:highlight w:val="white"/>
        </w:rPr>
        <w:t>abs(</w:t>
      </w:r>
      <w:r w:rsidRPr="00377F14">
        <w:rPr>
          <w:i/>
          <w:highlight w:val="white"/>
        </w:rPr>
        <w:t>I</w:t>
      </w:r>
      <w:r w:rsidRPr="00377F14">
        <w:rPr>
          <w:i/>
          <w:highlight w:val="white"/>
          <w:vertAlign w:val="subscript"/>
        </w:rPr>
        <w:t>FG</w:t>
      </w:r>
      <w:r w:rsidRPr="00377F14">
        <w:rPr>
          <w:i/>
          <w:highlight w:val="white"/>
        </w:rPr>
        <w:t xml:space="preserve"> −I</w:t>
      </w:r>
      <w:r w:rsidRPr="00377F14">
        <w:rPr>
          <w:i/>
          <w:highlight w:val="white"/>
          <w:vertAlign w:val="subscript"/>
        </w:rPr>
        <w:t>BG</w:t>
      </w:r>
      <w:r w:rsidRPr="00377F14">
        <w:rPr>
          <w:i/>
          <w:highlight w:val="white"/>
        </w:rPr>
        <w:t xml:space="preserve"> </w:t>
      </w:r>
      <w:r w:rsidRPr="00377F14">
        <w:rPr>
          <w:highlight w:val="white"/>
        </w:rPr>
        <w:t xml:space="preserve">) </w:t>
      </w:r>
      <w:r w:rsidRPr="00377F14">
        <w:rPr>
          <w:i/>
          <w:highlight w:val="white"/>
        </w:rPr>
        <w:t>≥  c</w:t>
      </w:r>
      <w:r w:rsidRPr="00377F14">
        <w:rPr>
          <w:highlight w:val="white"/>
        </w:rPr>
        <w:tab/>
        <w:t>(16)</w:t>
      </w:r>
    </w:p>
    <w:p w:rsidR="00AC4463" w:rsidRPr="00377F14" w:rsidRDefault="00AC4463" w:rsidP="00AC4463">
      <w:r w:rsidRPr="00377F14">
        <w:rPr>
          <w:highlight w:val="white"/>
        </w:rPr>
        <w:t>Végül az objektumok orientációi alapján eldöntjük, hogy melyik az, amely legjobban jellemzi az esővonalakat. Ehhez az egyes irányokból hisztogramot számolunk, majd ez alapján biztosan megállapíthatóak a keresett vonalak (lásd</w:t>
      </w:r>
      <w:r w:rsidR="00CF7890">
        <w:rPr>
          <w:highlight w:val="white"/>
        </w:rPr>
        <w:t xml:space="preserve"> </w:t>
      </w:r>
      <w:r w:rsidR="00CF7890">
        <w:rPr>
          <w:highlight w:val="white"/>
        </w:rPr>
        <w:fldChar w:fldCharType="begin"/>
      </w:r>
      <w:r w:rsidR="00CF7890">
        <w:rPr>
          <w:highlight w:val="white"/>
        </w:rPr>
        <w:instrText xml:space="preserve"> REF _Ref408076863 \h </w:instrText>
      </w:r>
      <w:r w:rsidR="00CF7890">
        <w:rPr>
          <w:highlight w:val="white"/>
        </w:rPr>
      </w:r>
      <w:r w:rsidR="00CF7890">
        <w:rPr>
          <w:highlight w:val="white"/>
        </w:rPr>
        <w:fldChar w:fldCharType="separate"/>
      </w:r>
      <w:r w:rsidR="00CF7890">
        <w:rPr>
          <w:noProof/>
          <w:highlight w:val="white"/>
        </w:rPr>
        <w:t>4</w:t>
      </w:r>
      <w:r w:rsidR="00CF7890">
        <w:rPr>
          <w:highlight w:val="white"/>
        </w:rPr>
        <w:t>.</w:t>
      </w:r>
      <w:r w:rsidR="00CF7890">
        <w:rPr>
          <w:noProof/>
          <w:highlight w:val="white"/>
        </w:rPr>
        <w:t>2</w:t>
      </w:r>
      <w:r w:rsidR="00CF7890" w:rsidRPr="00377F14">
        <w:t>. ábra</w:t>
      </w:r>
      <w:r w:rsidR="00CF7890">
        <w:rPr>
          <w:highlight w:val="white"/>
        </w:rPr>
        <w:fldChar w:fldCharType="end"/>
      </w:r>
      <w:r w:rsidRPr="00377F14">
        <w:rPr>
          <w:highlight w:val="white"/>
        </w:rPr>
        <w:t>)</w:t>
      </w:r>
      <w:r w:rsidRPr="00377F14">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keepNext/>
        <w:ind w:firstLine="0"/>
        <w:jc w:val="center"/>
      </w:pPr>
      <w:r w:rsidRPr="00377F14">
        <w:rPr>
          <w:noProof/>
        </w:rPr>
        <w:drawing>
          <wp:inline distT="0" distB="0" distL="0" distR="0" wp14:anchorId="3B3D0339" wp14:editId="2EB186F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stretch>
                      <a:fillRect/>
                    </a:stretch>
                  </pic:blipFill>
                  <pic:spPr>
                    <a:xfrm>
                      <a:off x="0" y="0"/>
                      <a:ext cx="5756550" cy="2283067"/>
                    </a:xfrm>
                    <a:prstGeom prst="rect">
                      <a:avLst/>
                    </a:prstGeom>
                  </pic:spPr>
                </pic:pic>
              </a:graphicData>
            </a:graphic>
          </wp:inline>
        </w:drawing>
      </w:r>
    </w:p>
    <w:bookmarkStart w:id="103" w:name="_Ref408076863"/>
    <w:p w:rsidR="00AC4463" w:rsidRPr="00377F14" w:rsidRDefault="0080618F"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2</w:t>
      </w:r>
      <w:r>
        <w:rPr>
          <w:highlight w:val="white"/>
        </w:rPr>
        <w:fldChar w:fldCharType="end"/>
      </w:r>
      <w:bookmarkStart w:id="104" w:name="_Toc407915785"/>
      <w:r w:rsidR="00AC4463" w:rsidRPr="00377F14">
        <w:t>. ábra</w:t>
      </w:r>
      <w:bookmarkEnd w:id="103"/>
      <w:r w:rsidR="00AC4463" w:rsidRPr="00377F14">
        <w:t xml:space="preserve">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w:t>
      </w:r>
      <w:r w:rsidR="00AC4463" w:rsidRPr="00377F14">
        <w:rPr>
          <w:i w:val="0"/>
        </w:rPr>
        <w:t>[15]</w:t>
      </w:r>
      <w:r w:rsidR="00AC4463" w:rsidRPr="00377F14">
        <w:t>.</w:t>
      </w:r>
      <w:bookmarkEnd w:id="104"/>
    </w:p>
    <w:p w:rsidR="00AC4463" w:rsidRPr="00377F14" w:rsidRDefault="00AC4463" w:rsidP="00AC4463">
      <w:r w:rsidRPr="00377F14">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AC4463" w:rsidRPr="00377F14" w:rsidRDefault="00AC4463" w:rsidP="00AC4463">
      <w:pPr>
        <w:pStyle w:val="Cmsor3"/>
        <w:rPr>
          <w:rFonts w:cs="Times New Roman"/>
        </w:rPr>
      </w:pPr>
      <w:bookmarkStart w:id="105" w:name="h.bi29lsnla3zl" w:colFirst="0" w:colLast="0"/>
      <w:bookmarkStart w:id="106" w:name="_Toc385287738"/>
      <w:bookmarkStart w:id="107" w:name="_Toc407915889"/>
      <w:bookmarkEnd w:id="105"/>
      <w:r w:rsidRPr="00377F14">
        <w:rPr>
          <w:rFonts w:cs="Times New Roman"/>
          <w:highlight w:val="white"/>
        </w:rPr>
        <w:t>Esőcseppek felismerése gépjármű szélvédőjén</w:t>
      </w:r>
      <w:bookmarkEnd w:id="106"/>
      <w:bookmarkEnd w:id="107"/>
    </w:p>
    <w:p w:rsidR="00AC4463" w:rsidRPr="00377F14" w:rsidRDefault="00AC4463" w:rsidP="00AC4463">
      <w:r w:rsidRPr="00377F14">
        <w:rPr>
          <w:highlight w:val="white"/>
        </w:rPr>
        <w:t>Egy másik megközelítés, ami jobban hasonlít a mi problémánkra, ha az esőcseppeket keressük az adott képeken. Mivel egy átlagos kamera, webkamera nem képes olyan rövid záridővel fényképet készíteni, melyen a levegőben kivehetőek lennének a cseppek, így egy olyan helyet szükséges lefényképezni, ahol már becsapódás történ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AC4463" w:rsidRPr="00377F14" w:rsidRDefault="00AC4463" w:rsidP="00AC4463">
      <w:r w:rsidRPr="00377F14">
        <w:rPr>
          <w:highlight w:val="white"/>
        </w:rPr>
        <w:t xml:space="preserve">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évő esőcseppek miatt keletkeztek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formattedCitation" : "[15]", "plainTextFormattedCitation" : "[15]", "previouslyFormattedCitation" : "[14]"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5]</w:t>
      </w:r>
      <w:r w:rsidR="001A6525" w:rsidRPr="00377F14">
        <w:rPr>
          <w:highlight w:val="white"/>
        </w:rPr>
        <w:fldChar w:fldCharType="end"/>
      </w:r>
      <w:r w:rsidRPr="00377F14">
        <w:t>.</w:t>
      </w:r>
    </w:p>
    <w:p w:rsidR="00AC4463" w:rsidRPr="00377F14" w:rsidRDefault="00AC4463" w:rsidP="00AC4463">
      <w:pPr>
        <w:keepNext/>
        <w:ind w:firstLine="0"/>
      </w:pPr>
      <w:r w:rsidRPr="00377F14">
        <w:rPr>
          <w:noProof/>
        </w:rPr>
        <w:lastRenderedPageBreak/>
        <w:drawing>
          <wp:inline distT="0" distB="0" distL="0" distR="0" wp14:anchorId="5EAA509E" wp14:editId="46E39AFC">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bookmarkStart w:id="108" w:name="_Ref408076907"/>
    <w:p w:rsidR="00AC4463" w:rsidRPr="00377F14" w:rsidRDefault="0080618F" w:rsidP="00AC4463">
      <w:pPr>
        <w:pStyle w:val="Kpalrs"/>
      </w:pPr>
      <w:r>
        <w:fldChar w:fldCharType="begin"/>
      </w:r>
      <w:r>
        <w:instrText xml:space="preserve"> STYLEREF 1 \s </w:instrText>
      </w:r>
      <w:r>
        <w:fldChar w:fldCharType="separate"/>
      </w:r>
      <w:r>
        <w:rPr>
          <w:noProof/>
        </w:rPr>
        <w:t>4</w:t>
      </w:r>
      <w:r>
        <w:fldChar w:fldCharType="end"/>
      </w:r>
      <w:r>
        <w:t>.</w:t>
      </w:r>
      <w:fldSimple w:instr=" SEQ ábra \* ARABIC \s 1 ">
        <w:r>
          <w:rPr>
            <w:noProof/>
          </w:rPr>
          <w:t>3</w:t>
        </w:r>
      </w:fldSimple>
      <w:bookmarkStart w:id="109" w:name="_Toc407915786"/>
      <w:r w:rsidR="00AC4463" w:rsidRPr="00377F14">
        <w:t>. ábra</w:t>
      </w:r>
      <w:bookmarkEnd w:id="108"/>
      <w:r w:rsidR="00AC4463" w:rsidRPr="00377F14">
        <w:t xml:space="preserve"> - Esődetektálás teljes folyamata</w:t>
      </w:r>
      <w:bookmarkEnd w:id="109"/>
    </w:p>
    <w:p w:rsidR="00AC4463" w:rsidRPr="00377F14" w:rsidRDefault="00AC4463" w:rsidP="00AC4463">
      <w:pPr>
        <w:pStyle w:val="Cmsor2"/>
        <w:rPr>
          <w:rFonts w:cs="Times New Roman"/>
        </w:rPr>
      </w:pPr>
      <w:bookmarkStart w:id="110" w:name="h.7q7g54gaz88" w:colFirst="0" w:colLast="0"/>
      <w:bookmarkStart w:id="111" w:name="_Toc385287739"/>
      <w:bookmarkStart w:id="112" w:name="_Toc407915890"/>
      <w:bookmarkEnd w:id="110"/>
      <w:r w:rsidRPr="00377F14">
        <w:rPr>
          <w:rFonts w:cs="Times New Roman"/>
          <w:highlight w:val="white"/>
        </w:rPr>
        <w:t>Esőcseppek detektálásának folyamata üvegbúrán</w:t>
      </w:r>
      <w:bookmarkEnd w:id="111"/>
      <w:bookmarkEnd w:id="112"/>
    </w:p>
    <w:p w:rsidR="00AC4463" w:rsidRPr="00377F14" w:rsidRDefault="00AC4463" w:rsidP="00AC4463">
      <w:pPr>
        <w:pStyle w:val="Cmsor3"/>
        <w:rPr>
          <w:rFonts w:cs="Times New Roman"/>
        </w:rPr>
      </w:pPr>
      <w:bookmarkStart w:id="113" w:name="h.ncbfv9mtshmb" w:colFirst="0" w:colLast="0"/>
      <w:bookmarkStart w:id="114" w:name="_Toc385287740"/>
      <w:bookmarkStart w:id="115" w:name="_Toc407915891"/>
      <w:bookmarkEnd w:id="113"/>
      <w:r w:rsidRPr="00377F14">
        <w:rPr>
          <w:rFonts w:cs="Times New Roman"/>
          <w:highlight w:val="white"/>
        </w:rPr>
        <w:t>Előfeldolgozás a jól elkülöníthető cseppek detektálásához</w:t>
      </w:r>
      <w:bookmarkEnd w:id="114"/>
      <w:bookmarkEnd w:id="115"/>
    </w:p>
    <w:p w:rsidR="00AC4463" w:rsidRPr="00377F14" w:rsidRDefault="00AC4463" w:rsidP="00AC4463">
      <w:pPr>
        <w:rPr>
          <w:highlight w:val="white"/>
        </w:rPr>
      </w:pPr>
      <w:r w:rsidRPr="00377F14">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foltokat kiválogatjuk. A kiválogatás után pedig meg kell határozni, hogy melyek a keresett objektumok. Ám előbb az input képnek előfeldolgozási folyamaton kell átesnie, aminek eredményeképp a szegmentáció eredményesebb lesz</w:t>
      </w:r>
      <w:r w:rsidR="00B32731" w:rsidRPr="00377F14">
        <w:rPr>
          <w:highlight w:val="white"/>
        </w:rPr>
        <w:t xml:space="preserve"> (lásd</w:t>
      </w:r>
      <w:r w:rsidR="00B61C87">
        <w:rPr>
          <w:highlight w:val="white"/>
        </w:rPr>
        <w:t xml:space="preserve"> </w:t>
      </w:r>
      <w:r w:rsidR="00B61C87">
        <w:rPr>
          <w:highlight w:val="white"/>
        </w:rPr>
        <w:fldChar w:fldCharType="begin"/>
      </w:r>
      <w:r w:rsidR="00B61C87">
        <w:rPr>
          <w:highlight w:val="white"/>
        </w:rPr>
        <w:instrText xml:space="preserve"> REF _Ref408076907 \h </w:instrText>
      </w:r>
      <w:r w:rsidR="00B61C87">
        <w:rPr>
          <w:highlight w:val="white"/>
        </w:rPr>
      </w:r>
      <w:r w:rsidR="00B61C87">
        <w:rPr>
          <w:highlight w:val="white"/>
        </w:rPr>
        <w:fldChar w:fldCharType="separate"/>
      </w:r>
      <w:r w:rsidR="00B61C87">
        <w:rPr>
          <w:noProof/>
        </w:rPr>
        <w:t>4</w:t>
      </w:r>
      <w:r w:rsidR="00B61C87">
        <w:t>.</w:t>
      </w:r>
      <w:r w:rsidR="00B61C87">
        <w:rPr>
          <w:noProof/>
        </w:rPr>
        <w:t>3</w:t>
      </w:r>
      <w:r w:rsidR="00B61C87" w:rsidRPr="00377F14">
        <w:t>. ábra</w:t>
      </w:r>
      <w:r w:rsidR="00B61C87">
        <w:rPr>
          <w:highlight w:val="white"/>
        </w:rPr>
        <w:fldChar w:fldCharType="end"/>
      </w:r>
      <w:r w:rsidR="00B32731" w:rsidRPr="00377F14">
        <w:rPr>
          <w:highlight w:val="white"/>
        </w:rPr>
        <w:t>)</w:t>
      </w:r>
      <w:r w:rsidRPr="00377F14">
        <w:rPr>
          <w:highlight w:val="white"/>
        </w:rPr>
        <w:t>.</w:t>
      </w:r>
    </w:p>
    <w:p w:rsidR="00AC4463" w:rsidRPr="00377F14" w:rsidRDefault="00AC4463" w:rsidP="00AC4463">
      <w:r w:rsidRPr="00377F14">
        <w:rPr>
          <w:highlight w:val="white"/>
        </w:rPr>
        <w:t>A kamerából érkező kép esetén nincs szükségünk feltétlenül a teljes felbontásra, ráadásul a teljes detektálási folyamatot is lelassítaná, ha akkora képmérettel dolgoznánk. Így először egy 0,5 megapixeles képpé alakítjuk át, így a felbontása 800×600 pixel lesz. Mivel a színeknek nincs szerepe a folyamatban, így még azzal is gyorsíthatjuk az algoritmust, ha szürkeárnyalatos képet készítünk.</w:t>
      </w:r>
      <w:r w:rsidRPr="00377F14">
        <w:t xml:space="preserve"> </w:t>
      </w:r>
    </w:p>
    <w:p w:rsidR="00AC4463" w:rsidRPr="00377F14" w:rsidRDefault="00AC4463" w:rsidP="00AC4463">
      <w:r w:rsidRPr="00377F14">
        <w:rPr>
          <w:highlight w:val="white"/>
        </w:rPr>
        <w:t xml:space="preserve">Következő feladatunk a zajszűrés. A háttér lehet bármi, így a legfontosabb feladatunk a zavaró pixeleket egy zajszűrő algoritmussal kiszűrni, erre legalkalmasabb tapasztalatunk szerint ebben a feladatrészben 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 </w:t>
      </w:r>
      <w:r w:rsidR="001A6525" w:rsidRPr="00377F14">
        <w:rPr>
          <w:highlight w:val="white"/>
        </w:rPr>
        <w:fldChar w:fldCharType="begin" w:fldLock="1"/>
      </w:r>
      <w:r w:rsidR="00310499" w:rsidRPr="00377F14">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6]</w:t>
      </w:r>
      <w:r w:rsidR="001A6525" w:rsidRPr="00377F14">
        <w:rPr>
          <w:highlight w:val="white"/>
        </w:rPr>
        <w:fldChar w:fldCharType="end"/>
      </w:r>
      <w:r w:rsidRPr="00377F14">
        <w:t xml:space="preserve">. </w:t>
      </w:r>
    </w:p>
    <w:p w:rsidR="00AC4463" w:rsidRPr="00377F14" w:rsidRDefault="00AC4463" w:rsidP="00AC4463">
      <w:pPr>
        <w:keepNext/>
        <w:ind w:firstLine="0"/>
        <w:jc w:val="center"/>
      </w:pPr>
      <w:r w:rsidRPr="00377F14">
        <w:rPr>
          <w:noProof/>
          <w:highlight w:val="white"/>
        </w:rPr>
        <w:lastRenderedPageBreak/>
        <w:drawing>
          <wp:inline distT="0" distB="0" distL="0" distR="0" wp14:anchorId="24BD8A5E" wp14:editId="1672034E">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bookmarkStart w:id="116" w:name="_Ref408076946"/>
    <w:p w:rsidR="00AC4463" w:rsidRPr="00377F14" w:rsidRDefault="0080618F"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4</w:t>
      </w:r>
      <w:r>
        <w:rPr>
          <w:highlight w:val="white"/>
        </w:rPr>
        <w:fldChar w:fldCharType="end"/>
      </w:r>
      <w:bookmarkStart w:id="117" w:name="_Toc407915787"/>
      <w:r w:rsidR="00AC4463" w:rsidRPr="00377F14">
        <w:t>. ábra</w:t>
      </w:r>
      <w:bookmarkEnd w:id="116"/>
      <w:r w:rsidR="00AC4463" w:rsidRPr="00377F14">
        <w:t xml:space="preserve"> - Éldetektálással végzett esőcsepp detektálás előfeldolgozásának az eredménye.</w:t>
      </w:r>
      <w:bookmarkEnd w:id="117"/>
    </w:p>
    <w:p w:rsidR="00AC4463" w:rsidRPr="00377F14" w:rsidRDefault="00AC4463" w:rsidP="00AC4463">
      <w:r w:rsidRPr="00377F14">
        <w:rPr>
          <w:highlight w:val="white"/>
        </w:rPr>
        <w:t>Nincs más hátra, mint a kiemelt éleket egy megfelelő módszerrel kiválogatni, majd erősségük szerint osztályozni őket. A Canny-féle éldetektálás megfelelőnek tűnik, paraméterektől függően képes az az esőcseppek nagy részét kiválasztani, és még ha a fizikai jellemzőknél leírt okok miatt nem is a teljes kontúrt, de nagy részét megfelelően megtalálja (lásd</w:t>
      </w:r>
      <w:r w:rsidR="00634C47">
        <w:rPr>
          <w:highlight w:val="white"/>
        </w:rPr>
        <w:t xml:space="preserve"> </w:t>
      </w:r>
      <w:r w:rsidR="00634C47">
        <w:rPr>
          <w:highlight w:val="white"/>
        </w:rPr>
        <w:fldChar w:fldCharType="begin"/>
      </w:r>
      <w:r w:rsidR="00634C47">
        <w:rPr>
          <w:highlight w:val="white"/>
        </w:rPr>
        <w:instrText xml:space="preserve"> REF _Ref408076946 \h </w:instrText>
      </w:r>
      <w:r w:rsidR="00634C47">
        <w:rPr>
          <w:highlight w:val="white"/>
        </w:rPr>
      </w:r>
      <w:r w:rsidR="00634C47">
        <w:rPr>
          <w:highlight w:val="white"/>
        </w:rPr>
        <w:fldChar w:fldCharType="separate"/>
      </w:r>
      <w:r w:rsidR="00634C47">
        <w:rPr>
          <w:noProof/>
          <w:highlight w:val="white"/>
        </w:rPr>
        <w:t>4</w:t>
      </w:r>
      <w:r w:rsidR="00634C47">
        <w:rPr>
          <w:highlight w:val="white"/>
        </w:rPr>
        <w:t>.</w:t>
      </w:r>
      <w:r w:rsidR="00634C47">
        <w:rPr>
          <w:noProof/>
          <w:highlight w:val="white"/>
        </w:rPr>
        <w:t>4</w:t>
      </w:r>
      <w:r w:rsidR="00634C47" w:rsidRPr="00377F14">
        <w:t>. ábra</w:t>
      </w:r>
      <w:r w:rsidR="00634C47">
        <w:rPr>
          <w:highlight w:val="white"/>
        </w:rPr>
        <w:fldChar w:fldCharType="end"/>
      </w:r>
      <w:r w:rsidRPr="00377F14">
        <w:rPr>
          <w:highlight w:val="white"/>
        </w:rPr>
        <w:t>).</w:t>
      </w:r>
    </w:p>
    <w:p w:rsidR="00AC4463" w:rsidRPr="00377F14" w:rsidRDefault="00AC4463" w:rsidP="00AC4463">
      <w:pPr>
        <w:pStyle w:val="Cmsor3"/>
        <w:rPr>
          <w:rFonts w:cs="Times New Roman"/>
        </w:rPr>
      </w:pPr>
      <w:bookmarkStart w:id="118" w:name="h.kf3w8d5fs6ty" w:colFirst="0" w:colLast="0"/>
      <w:bookmarkStart w:id="119" w:name="_Toc385287741"/>
      <w:bookmarkStart w:id="120" w:name="_Toc407915892"/>
      <w:bookmarkEnd w:id="118"/>
      <w:r w:rsidRPr="00377F14">
        <w:rPr>
          <w:rFonts w:cs="Times New Roman"/>
          <w:highlight w:val="white"/>
        </w:rPr>
        <w:t xml:space="preserve">Előfeldolgozás </w:t>
      </w:r>
      <w:bookmarkEnd w:id="119"/>
      <w:r w:rsidRPr="00377F14">
        <w:rPr>
          <w:rFonts w:cs="Times New Roman"/>
        </w:rPr>
        <w:t>morfológiai műveletek alkalmazásával</w:t>
      </w:r>
      <w:bookmarkEnd w:id="120"/>
    </w:p>
    <w:p w:rsidR="00AC4463" w:rsidRPr="00377F14" w:rsidRDefault="00AC4463" w:rsidP="00AC4463">
      <w:r w:rsidRPr="00377F14">
        <w:rPr>
          <w:highlight w:val="white"/>
        </w:rPr>
        <w:t>Ahogy az esőcseppek fizikai jellemzőinél is kiemeltük, az OMSZ által biztosított kamerák végtelen fókuszra vannak állítva. Emiatt és az időjárási viszonyok miatt sajnos előfordulnak olyan esetek, amikor az esőcsepp csak egy elmosódott folt a képen, így a fent ismertetett előfeldolgozási algoritmus által előkészített képen nem kivehető az összes esőcsepp. Legjobb megoldás, ha egy hibrid algoritmust használunk, mely részben elvégzi a fent említett képen a folt-detektálást, ám felkészítjük a rendszerünk egy új algoritmus lefuttatására, amely az elmosódott, nehezen kivehető vízcseppekre van kihegyezve.</w:t>
      </w:r>
    </w:p>
    <w:p w:rsidR="00AC4463" w:rsidRPr="00377F14" w:rsidRDefault="00AC4463" w:rsidP="00AC4463">
      <w:r w:rsidRPr="00377F14">
        <w:t xml:space="preserve">A képen, a leírtak szerint valamilyen tömörítést kellene legelőször végrehajtani, majd szürkeárnyalatosítani, végül zajmentesítés szükséges. Tapasztalataink szerint az adaptív simítás </w:t>
      </w:r>
      <w:r w:rsidR="001A6525" w:rsidRPr="00377F14">
        <w:fldChar w:fldCharType="begin" w:fldLock="1"/>
      </w:r>
      <w:r w:rsidR="00310499" w:rsidRPr="00377F14">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fldChar w:fldCharType="separate"/>
      </w:r>
      <w:r w:rsidR="00310499" w:rsidRPr="00377F14">
        <w:rPr>
          <w:noProof/>
        </w:rPr>
        <w:t>[16]</w:t>
      </w:r>
      <w:r w:rsidR="001A6525" w:rsidRPr="00377F14">
        <w:fldChar w:fldCharType="end"/>
      </w:r>
      <w:r w:rsidRPr="00377F14">
        <w:t xml:space="preserve"> itt is jó kimenetet eredményez.</w:t>
      </w:r>
    </w:p>
    <w:p w:rsidR="00AC4463" w:rsidRPr="00377F14" w:rsidRDefault="00AC4463" w:rsidP="00AC4463">
      <w:r w:rsidRPr="00377F14">
        <w:t>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Ismételjük meg ezt a folyamatot ám ezúttal az invertált szűrt képen (lásd</w:t>
      </w:r>
      <w:r w:rsidR="009F7E14">
        <w:t xml:space="preserve"> </w:t>
      </w:r>
      <w:r w:rsidR="009F7E14">
        <w:fldChar w:fldCharType="begin"/>
      </w:r>
      <w:r w:rsidR="009F7E14">
        <w:instrText xml:space="preserve"> REF _Ref408076974 \h </w:instrText>
      </w:r>
      <w:r w:rsidR="009F7E14">
        <w:fldChar w:fldCharType="separate"/>
      </w:r>
      <w:r w:rsidR="009F7E14">
        <w:rPr>
          <w:noProof/>
        </w:rPr>
        <w:t>4</w:t>
      </w:r>
      <w:r w:rsidR="009F7E14">
        <w:t>.</w:t>
      </w:r>
      <w:r w:rsidR="009F7E14">
        <w:rPr>
          <w:noProof/>
        </w:rPr>
        <w:t>5</w:t>
      </w:r>
      <w:r w:rsidR="009F7E14" w:rsidRPr="00377F14">
        <w:t>. ábra</w:t>
      </w:r>
      <w:r w:rsidR="009F7E14">
        <w:fldChar w:fldCharType="end"/>
      </w:r>
      <w:r w:rsidRPr="00377F14">
        <w:t xml:space="preserve">) </w:t>
      </w:r>
      <w:r w:rsidR="001A6525" w:rsidRPr="00377F14">
        <w:fldChar w:fldCharType="begin" w:fldLock="1"/>
      </w:r>
      <w:r w:rsidR="00310499" w:rsidRPr="00377F14">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formattedCitation" : "[17]", "plainTextFormattedCitation" : "[17]", "previouslyFormattedCitation" : "[16]" }, "properties" : { "noteIndex" : 0 }, "schema" : "https://github.com/citation-style-language/schema/raw/master/csl-citation.json" }</w:instrText>
      </w:r>
      <w:r w:rsidR="001A6525" w:rsidRPr="00377F14">
        <w:fldChar w:fldCharType="separate"/>
      </w:r>
      <w:r w:rsidR="00310499" w:rsidRPr="00377F14">
        <w:rPr>
          <w:noProof/>
        </w:rPr>
        <w:t>[17]</w:t>
      </w:r>
      <w:r w:rsidR="001A6525" w:rsidRPr="00377F14">
        <w:fldChar w:fldCharType="end"/>
      </w:r>
      <w:r w:rsidRPr="00377F14">
        <w:t>.</w:t>
      </w:r>
    </w:p>
    <w:p w:rsidR="00AC4463" w:rsidRPr="00377F14" w:rsidRDefault="00AC4463" w:rsidP="00AC4463">
      <w:pPr>
        <w:pStyle w:val="Cmsor3"/>
        <w:rPr>
          <w:rFonts w:cs="Times New Roman"/>
        </w:rPr>
      </w:pPr>
      <w:bookmarkStart w:id="121" w:name="h.ga36gfdvy0qj" w:colFirst="0" w:colLast="0"/>
      <w:bookmarkStart w:id="122" w:name="_Toc385287742"/>
      <w:bookmarkStart w:id="123" w:name="_Toc407915893"/>
      <w:bookmarkEnd w:id="121"/>
      <w:r w:rsidRPr="00377F14">
        <w:rPr>
          <w:rFonts w:cs="Times New Roman"/>
          <w:highlight w:val="white"/>
        </w:rPr>
        <w:lastRenderedPageBreak/>
        <w:t>Esőcseppek felismerése hibrid szegmentáló algoritmussal</w:t>
      </w:r>
      <w:bookmarkEnd w:id="122"/>
      <w:bookmarkEnd w:id="123"/>
    </w:p>
    <w:p w:rsidR="00AC4463" w:rsidRPr="00377F14" w:rsidRDefault="00AC4463" w:rsidP="00AC4463">
      <w:r w:rsidRPr="00377F14">
        <w:rPr>
          <w:highlight w:val="white"/>
        </w:rPr>
        <w:t>A folyamat következő lépcsőfoka a szegmentálás, amelyhez rendelkezésre áll két kép. Az első képen már csak annyi dolgunk van, hogy megkeressük a jól kiemelt foltokat, szűrjük őket méretbeli szabályok alkalmazásával, majd rögzítsük a koordinátáit és méreteit a későbbi felhasználás céljából. A második képen viszont további műveletekre van még szükség.</w:t>
      </w:r>
      <w:r w:rsidRPr="00377F14">
        <w:t xml:space="preserve"> </w:t>
      </w:r>
    </w:p>
    <w:p w:rsidR="00AC4463" w:rsidRPr="00377F14" w:rsidRDefault="00AC4463" w:rsidP="00AC4463">
      <w:pPr>
        <w:keepNext/>
        <w:ind w:firstLine="0"/>
        <w:jc w:val="center"/>
      </w:pPr>
      <w:r w:rsidRPr="00377F14">
        <w:rPr>
          <w:noProof/>
        </w:rPr>
        <w:drawing>
          <wp:inline distT="0" distB="0" distL="0" distR="0" wp14:anchorId="15873846" wp14:editId="7F86A0A7">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bookmarkStart w:id="124" w:name="_Ref408076974"/>
    <w:p w:rsidR="00AC4463" w:rsidRPr="00377F14" w:rsidRDefault="0080618F" w:rsidP="00AC4463">
      <w:pPr>
        <w:pStyle w:val="Kpalrs"/>
      </w:pPr>
      <w:r>
        <w:fldChar w:fldCharType="begin"/>
      </w:r>
      <w:r>
        <w:instrText xml:space="preserve"> STYLEREF 1 \s </w:instrText>
      </w:r>
      <w:r>
        <w:fldChar w:fldCharType="separate"/>
      </w:r>
      <w:r>
        <w:rPr>
          <w:noProof/>
        </w:rPr>
        <w:t>4</w:t>
      </w:r>
      <w:r>
        <w:fldChar w:fldCharType="end"/>
      </w:r>
      <w:r>
        <w:t>.</w:t>
      </w:r>
      <w:fldSimple w:instr=" SEQ ábra \* ARABIC \s 1 ">
        <w:r>
          <w:rPr>
            <w:noProof/>
          </w:rPr>
          <w:t>5</w:t>
        </w:r>
      </w:fldSimple>
      <w:bookmarkStart w:id="125" w:name="_Toc407915788"/>
      <w:r w:rsidR="00AC4463" w:rsidRPr="00377F14">
        <w:t>. ábra</w:t>
      </w:r>
      <w:bookmarkEnd w:id="124"/>
      <w:r w:rsidR="00AC4463" w:rsidRPr="00377F14">
        <w:t xml:space="preserve"> - Morfológiai műveletekkel végzett esőcsepp detektálás előfeldolgozásának az eredménye. Balra az eredeti kép, jobbra az eredmény.</w:t>
      </w:r>
      <w:bookmarkEnd w:id="125"/>
    </w:p>
    <w:p w:rsidR="00AC4463" w:rsidRPr="00377F14" w:rsidRDefault="00AC4463" w:rsidP="00AC4463">
      <w:pPr>
        <w:ind w:firstLine="0"/>
      </w:pPr>
    </w:p>
    <w:p w:rsidR="00AC4463" w:rsidRPr="00377F14" w:rsidRDefault="00AC4463" w:rsidP="00AC4463">
      <w:pPr>
        <w:ind w:firstLine="0"/>
      </w:pPr>
    </w:p>
    <w:p w:rsidR="00AC4463" w:rsidRPr="00377F14" w:rsidRDefault="00AC4463" w:rsidP="00AC4463">
      <w:r w:rsidRPr="00377F14">
        <w:rPr>
          <w:highlight w:val="white"/>
        </w:rPr>
        <w:t>Az első és második képen is blob-detektálást kell elvégeznünk. Ez rengeteg értékkel tér vissza, melyek között sajnos háttérzaj is található. Ezen kívül észrevehető, hogy az esőcseppek több részletben is megtalálhatóak, ami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C4463" w:rsidRPr="00377F14" w:rsidRDefault="00AC4463" w:rsidP="00AC4463">
      <w:r w:rsidRPr="00377F14">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AC4463" w:rsidRPr="00377F14" w:rsidRDefault="00AC4463" w:rsidP="00AC4463">
      <w:r w:rsidRPr="00377F14">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lásd</w:t>
      </w:r>
      <w:r w:rsidR="0048559A">
        <w:rPr>
          <w:highlight w:val="white"/>
        </w:rPr>
        <w:t xml:space="preserve"> </w:t>
      </w:r>
      <w:r w:rsidR="0048559A">
        <w:rPr>
          <w:highlight w:val="white"/>
        </w:rPr>
        <w:fldChar w:fldCharType="begin"/>
      </w:r>
      <w:r w:rsidR="0048559A">
        <w:rPr>
          <w:highlight w:val="white"/>
        </w:rPr>
        <w:instrText xml:space="preserve"> REF _Ref408077045 \h </w:instrText>
      </w:r>
      <w:r w:rsidR="0048559A">
        <w:rPr>
          <w:highlight w:val="white"/>
        </w:rPr>
      </w:r>
      <w:r w:rsidR="0048559A">
        <w:rPr>
          <w:highlight w:val="white"/>
        </w:rPr>
        <w:fldChar w:fldCharType="separate"/>
      </w:r>
      <w:r w:rsidR="0048559A">
        <w:rPr>
          <w:noProof/>
          <w:highlight w:val="white"/>
        </w:rPr>
        <w:t>4</w:t>
      </w:r>
      <w:r w:rsidR="0048559A">
        <w:rPr>
          <w:highlight w:val="white"/>
        </w:rPr>
        <w:t>.</w:t>
      </w:r>
      <w:r w:rsidR="0048559A">
        <w:rPr>
          <w:noProof/>
          <w:highlight w:val="white"/>
        </w:rPr>
        <w:t>6</w:t>
      </w:r>
      <w:r w:rsidR="0048559A" w:rsidRPr="00377F14">
        <w:t>. ábra</w:t>
      </w:r>
      <w:r w:rsidR="0048559A">
        <w:rPr>
          <w:highlight w:val="white"/>
        </w:rPr>
        <w:fldChar w:fldCharType="end"/>
      </w:r>
      <w:r w:rsidRPr="00377F14">
        <w:rPr>
          <w:highlight w:val="white"/>
        </w:rPr>
        <w:t xml:space="preserve">). A további pontosítás érdekében a szűrés előtt hasznosnak találtuk minden egyes téglalap méretét 150%-kal megnövelni úgy, hogy középpontjuk </w:t>
      </w:r>
      <w:r w:rsidRPr="00377F14">
        <w:rPr>
          <w:highlight w:val="white"/>
        </w:rPr>
        <w:lastRenderedPageBreak/>
        <w:t>ugyanazon a koordinátán maradjon, így az intenzitásokból fakadó problémák kiküszöbölhetőek.</w:t>
      </w:r>
    </w:p>
    <w:p w:rsidR="00AC4463" w:rsidRPr="00377F14" w:rsidRDefault="00AC4463" w:rsidP="00AC4463">
      <w:r w:rsidRPr="00377F14">
        <w:rPr>
          <w:highlight w:val="white"/>
        </w:rPr>
        <w:t xml:space="preserve">Végezetül szükség lesz a két kép eredményeinek összevetésére. </w:t>
      </w:r>
      <w:r w:rsidRPr="00377F14">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k.</w:t>
      </w:r>
    </w:p>
    <w:p w:rsidR="00AC4463" w:rsidRPr="00377F14" w:rsidRDefault="00AC4463" w:rsidP="00AC4463">
      <w:pPr>
        <w:pStyle w:val="Cmsor2"/>
        <w:rPr>
          <w:rFonts w:cs="Times New Roman"/>
        </w:rPr>
      </w:pPr>
      <w:bookmarkStart w:id="126" w:name="h.nfx6xlazlqp" w:colFirst="0" w:colLast="0"/>
      <w:bookmarkStart w:id="127" w:name="_Toc385287743"/>
      <w:bookmarkStart w:id="128" w:name="_Toc407915894"/>
      <w:bookmarkEnd w:id="126"/>
      <w:r w:rsidRPr="00377F14">
        <w:rPr>
          <w:rFonts w:cs="Times New Roman"/>
          <w:highlight w:val="white"/>
        </w:rPr>
        <w:t>Kezdeti és befejeződési időpont becslése</w:t>
      </w:r>
      <w:bookmarkEnd w:id="127"/>
      <w:bookmarkEnd w:id="128"/>
    </w:p>
    <w:p w:rsidR="00AC4463" w:rsidRPr="00377F14" w:rsidRDefault="00AC4463" w:rsidP="00B32731">
      <w:pPr>
        <w:rPr>
          <w:rFonts w:eastAsiaTheme="minorHAnsi"/>
          <w:lang w:eastAsia="en-US"/>
        </w:rPr>
      </w:pPr>
      <w:r w:rsidRPr="00377F14">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AC4463" w:rsidRPr="00377F14" w:rsidRDefault="00AC4463" w:rsidP="00AC4463">
      <w:r w:rsidRPr="00377F14">
        <w:rPr>
          <w:highlight w:val="white"/>
        </w:rPr>
        <w:t>Először meg kell keresnünk azokat a cseppeket, amelyek ezúttal nem egyforma koordinátán vannak. Kiszűrjük azokat a téglalapokat, amelyek legalább 80%-ban lefedik bármely az előző képen detektált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B32731" w:rsidRPr="00377F14" w:rsidRDefault="00B32731" w:rsidP="00B32731">
      <w:pPr>
        <w:rPr>
          <w:highlight w:val="white"/>
        </w:rPr>
      </w:pPr>
    </w:p>
    <w:p w:rsidR="00B32731" w:rsidRPr="00377F14" w:rsidRDefault="00B32731" w:rsidP="00B32731">
      <w:pPr>
        <w:keepNext/>
        <w:ind w:firstLine="0"/>
        <w:jc w:val="center"/>
      </w:pPr>
      <w:r w:rsidRPr="00377F14">
        <w:rPr>
          <w:noProof/>
        </w:rPr>
        <w:drawing>
          <wp:inline distT="0" distB="0" distL="0" distR="0" wp14:anchorId="79D16B5D" wp14:editId="7210D9ED">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1013548" cy="487722"/>
                    </a:xfrm>
                    <a:prstGeom prst="rect">
                      <a:avLst/>
                    </a:prstGeom>
                  </pic:spPr>
                </pic:pic>
              </a:graphicData>
            </a:graphic>
          </wp:inline>
        </w:drawing>
      </w:r>
    </w:p>
    <w:bookmarkStart w:id="129" w:name="_Ref408077045"/>
    <w:p w:rsidR="00B32731" w:rsidRPr="00377F14" w:rsidRDefault="0080618F" w:rsidP="00B32731">
      <w:pPr>
        <w:pStyle w:val="Kpalrs"/>
        <w:rPr>
          <w:rFonts w:eastAsiaTheme="minorHAnsi"/>
          <w:lang w:eastAsia="en-US"/>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6</w:t>
      </w:r>
      <w:r>
        <w:rPr>
          <w:highlight w:val="white"/>
        </w:rPr>
        <w:fldChar w:fldCharType="end"/>
      </w:r>
      <w:bookmarkStart w:id="130" w:name="_Toc407915789"/>
      <w:r w:rsidR="00B32731" w:rsidRPr="00377F14">
        <w:t>. ábra</w:t>
      </w:r>
      <w:bookmarkEnd w:id="129"/>
      <w:r w:rsidR="00B32731" w:rsidRPr="00377F14">
        <w:t xml:space="preserve"> - </w:t>
      </w:r>
      <w:r w:rsidR="00B32731" w:rsidRPr="00377F14">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bookmarkEnd w:id="130"/>
    </w:p>
    <w:p w:rsidR="00AC4463" w:rsidRPr="00377F14" w:rsidRDefault="00AC4463" w:rsidP="00AC4463">
      <w:r w:rsidRPr="00377F14">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AC4463" w:rsidRPr="00377F14" w:rsidRDefault="00AC4463" w:rsidP="00502153">
      <w:pPr>
        <w:pStyle w:val="Cmsor2"/>
        <w:rPr>
          <w:rFonts w:cs="Times New Roman"/>
        </w:rPr>
      </w:pPr>
      <w:bookmarkStart w:id="131" w:name="_Toc407915895"/>
      <w:r w:rsidRPr="00377F14">
        <w:rPr>
          <w:rFonts w:cs="Times New Roman"/>
        </w:rPr>
        <w:t>Elért eredmények</w:t>
      </w:r>
      <w:bookmarkEnd w:id="131"/>
    </w:p>
    <w:p w:rsidR="00AC4463" w:rsidRPr="00377F14" w:rsidRDefault="00AC4463" w:rsidP="00AC4463">
      <w:r w:rsidRPr="00377F14">
        <w:t>Az OMSZ számunkra biztosított képgyűjteményben 4 olyan képsorozat található, amelyeken van értelme esődetektálást tesztelni (lásd</w:t>
      </w:r>
      <w:r w:rsidR="00E51927">
        <w:t xml:space="preserve"> </w:t>
      </w:r>
      <w:r w:rsidR="005347EC">
        <w:fldChar w:fldCharType="begin"/>
      </w:r>
      <w:r w:rsidR="005347EC">
        <w:instrText xml:space="preserve"> REF _Ref408077063 \h </w:instrText>
      </w:r>
      <w:r w:rsidR="005347EC">
        <w:instrText xml:space="preserve"> \* MERGEFORMAT </w:instrText>
      </w:r>
      <w:r w:rsidR="005347EC">
        <w:fldChar w:fldCharType="separate"/>
      </w:r>
      <w:r w:rsidR="005347EC" w:rsidRPr="005347EC">
        <w:t>4.7. ábra</w:t>
      </w:r>
      <w:r w:rsidR="005347EC">
        <w:fldChar w:fldCharType="end"/>
      </w:r>
      <w:r w:rsidRPr="00377F14">
        <w:t xml:space="preserve">). Egy-egy sorozat a </w:t>
      </w:r>
      <w:r w:rsidRPr="00377F14">
        <w:lastRenderedPageBreak/>
        <w:t>reggeli óráktól kezdve sötétedésig negyedóránként készített felvételeket tartalmaz. Ezekből egyiken a kamera fölfelé nézett. Az elért eredmények azonban megoszlanak.</w:t>
      </w:r>
    </w:p>
    <w:p w:rsidR="00CF0A90" w:rsidRPr="00377F14" w:rsidRDefault="00CF0A90" w:rsidP="00B32731">
      <w:r w:rsidRPr="00377F14">
        <w:t>Az esőcseppek detektálásának a tesztelésére az volt az egyedüli lehetőségünk, hogy mi magunk kézzel jelöltük be a cseppeket, amelyeket a rendszernek fel kellene ismerni. Egy ilyen</w:t>
      </w:r>
      <w:r w:rsidR="008C0B31">
        <w:t xml:space="preserve"> eredmény kiértékelést tartalmazza a</w:t>
      </w:r>
      <w:r w:rsidR="007F6560">
        <w:t xml:space="preserve"> </w:t>
      </w:r>
      <w:r w:rsidR="007F6560">
        <w:fldChar w:fldCharType="begin"/>
      </w:r>
      <w:r w:rsidR="007F6560">
        <w:instrText xml:space="preserve"> REF _Ref408077168 \h </w:instrText>
      </w:r>
      <w:r w:rsidR="007F6560">
        <w:fldChar w:fldCharType="separate"/>
      </w:r>
      <w:r w:rsidR="007F6560">
        <w:rPr>
          <w:noProof/>
          <w:color w:val="000000"/>
          <w:szCs w:val="22"/>
        </w:rPr>
        <w:t>4</w:t>
      </w:r>
      <w:r w:rsidR="007F6560">
        <w:rPr>
          <w:color w:val="000000"/>
          <w:szCs w:val="22"/>
        </w:rPr>
        <w:t>.</w:t>
      </w:r>
      <w:r w:rsidR="007F6560">
        <w:rPr>
          <w:noProof/>
          <w:color w:val="000000"/>
          <w:szCs w:val="22"/>
        </w:rPr>
        <w:t>8</w:t>
      </w:r>
      <w:r w:rsidR="007F6560" w:rsidRPr="00377F14">
        <w:t>. ábra</w:t>
      </w:r>
      <w:r w:rsidR="007F6560">
        <w:fldChar w:fldCharType="end"/>
      </w:r>
      <w:r w:rsidRPr="00377F14">
        <w:t xml:space="preserve">. Sajnos elkerülhetetlen volt az, hogy a rendszer fals detektálásokat produkáljon, ugyanis a felhők </w:t>
      </w:r>
      <w:r w:rsidR="006B6139" w:rsidRPr="00377F14">
        <w:t xml:space="preserve">bizonyos részei pontosan úgy néznek ki, hogy az algoritmus cseppekként ismerje fel őket. A kép a kékestetői állomáson készült. A számszerűsített értékeket a </w:t>
      </w:r>
      <w:r w:rsidR="00EA16EA" w:rsidRPr="00377F14">
        <w:t>6</w:t>
      </w:r>
      <w:r w:rsidR="006B6139" w:rsidRPr="00377F14">
        <w:t>. mellékletben láthatjuk.</w:t>
      </w:r>
    </w:p>
    <w:p w:rsidR="00B32731" w:rsidRPr="00377F14" w:rsidRDefault="00B32731" w:rsidP="00B32731"/>
    <w:p w:rsidR="00B32731" w:rsidRPr="00377F14" w:rsidRDefault="00B32731" w:rsidP="00B32731">
      <w:pPr>
        <w:keepNext/>
        <w:ind w:firstLine="0"/>
        <w:jc w:val="center"/>
      </w:pPr>
      <w:r w:rsidRPr="00377F14">
        <w:rPr>
          <w:noProof/>
        </w:rPr>
        <w:drawing>
          <wp:inline distT="0" distB="0" distL="0" distR="0" wp14:anchorId="5F287D0A" wp14:editId="2F51E0D2">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bookmarkStart w:id="132" w:name="_Ref408077063"/>
    <w:p w:rsidR="00B32731" w:rsidRPr="00377F14" w:rsidRDefault="0080618F" w:rsidP="00B32731">
      <w:pPr>
        <w:rPr>
          <w:i/>
          <w:iCs/>
          <w:sz w:val="20"/>
          <w:szCs w:val="18"/>
        </w:rPr>
      </w:pPr>
      <w:r>
        <w:rPr>
          <w:i/>
          <w:iCs/>
          <w:sz w:val="20"/>
          <w:szCs w:val="18"/>
        </w:rPr>
        <w:fldChar w:fldCharType="begin"/>
      </w:r>
      <w:r>
        <w:rPr>
          <w:i/>
          <w:iCs/>
          <w:sz w:val="20"/>
          <w:szCs w:val="18"/>
        </w:rPr>
        <w:instrText xml:space="preserve"> STYLEREF 1 \s </w:instrText>
      </w:r>
      <w:r>
        <w:rPr>
          <w:i/>
          <w:iCs/>
          <w:sz w:val="20"/>
          <w:szCs w:val="18"/>
        </w:rPr>
        <w:fldChar w:fldCharType="separate"/>
      </w:r>
      <w:r>
        <w:rPr>
          <w:i/>
          <w:iCs/>
          <w:noProof/>
          <w:sz w:val="20"/>
          <w:szCs w:val="18"/>
        </w:rPr>
        <w:t>4</w:t>
      </w:r>
      <w:r>
        <w:rPr>
          <w:i/>
          <w:iCs/>
          <w:sz w:val="20"/>
          <w:szCs w:val="18"/>
        </w:rPr>
        <w:fldChar w:fldCharType="end"/>
      </w:r>
      <w:r>
        <w:rPr>
          <w:i/>
          <w:iCs/>
          <w:sz w:val="20"/>
          <w:szCs w:val="18"/>
        </w:rPr>
        <w:t>.</w:t>
      </w:r>
      <w:r>
        <w:rPr>
          <w:i/>
          <w:iCs/>
          <w:sz w:val="20"/>
          <w:szCs w:val="18"/>
        </w:rPr>
        <w:fldChar w:fldCharType="begin"/>
      </w:r>
      <w:r>
        <w:rPr>
          <w:i/>
          <w:iCs/>
          <w:sz w:val="20"/>
          <w:szCs w:val="18"/>
        </w:rPr>
        <w:instrText xml:space="preserve"> SEQ ábra \* ARABIC \s 1 </w:instrText>
      </w:r>
      <w:r>
        <w:rPr>
          <w:i/>
          <w:iCs/>
          <w:sz w:val="20"/>
          <w:szCs w:val="18"/>
        </w:rPr>
        <w:fldChar w:fldCharType="separate"/>
      </w:r>
      <w:r>
        <w:rPr>
          <w:i/>
          <w:iCs/>
          <w:noProof/>
          <w:sz w:val="20"/>
          <w:szCs w:val="18"/>
        </w:rPr>
        <w:t>7</w:t>
      </w:r>
      <w:r>
        <w:rPr>
          <w:i/>
          <w:iCs/>
          <w:sz w:val="20"/>
          <w:szCs w:val="18"/>
        </w:rPr>
        <w:fldChar w:fldCharType="end"/>
      </w:r>
      <w:bookmarkStart w:id="133" w:name="_Toc407915790"/>
      <w:r w:rsidR="00B32731" w:rsidRPr="00377F14">
        <w:rPr>
          <w:i/>
          <w:iCs/>
          <w:sz w:val="20"/>
          <w:szCs w:val="18"/>
        </w:rPr>
        <w:t>. ábra</w:t>
      </w:r>
      <w:bookmarkEnd w:id="132"/>
      <w:r w:rsidR="00B32731" w:rsidRPr="00377F14">
        <w:rPr>
          <w:i/>
          <w:iCs/>
          <w:sz w:val="20"/>
          <w:szCs w:val="18"/>
        </w:rPr>
        <w:t xml:space="preserve"> – Algoritmusunk tesztelése különböző helyszíneken. Sorrendben balról jobbra, fentről lefelé: Kékestető, Siófok, Kab-hegy, ismeretlen helyszínen fölfelé néző kamera.</w:t>
      </w:r>
      <w:bookmarkEnd w:id="133"/>
    </w:p>
    <w:p w:rsidR="00B32731" w:rsidRPr="00377F14" w:rsidRDefault="00B32731" w:rsidP="00B32731">
      <w:pPr>
        <w:rPr>
          <w:color w:val="000000"/>
          <w:szCs w:val="22"/>
        </w:rPr>
      </w:pPr>
    </w:p>
    <w:p w:rsidR="00B32731" w:rsidRPr="00377F14" w:rsidRDefault="00B32731" w:rsidP="00B32731">
      <w:pPr>
        <w:rPr>
          <w:color w:val="000000"/>
          <w:szCs w:val="22"/>
        </w:rPr>
      </w:pPr>
    </w:p>
    <w:p w:rsidR="00B32731" w:rsidRPr="00377F14" w:rsidRDefault="00B32731" w:rsidP="00B32731">
      <w:pPr>
        <w:keepNext/>
        <w:ind w:firstLine="0"/>
        <w:jc w:val="center"/>
      </w:pPr>
      <w:r w:rsidRPr="00377F14">
        <w:rPr>
          <w:noProof/>
          <w:color w:val="000000"/>
          <w:szCs w:val="22"/>
        </w:rPr>
        <w:drawing>
          <wp:inline distT="0" distB="0" distL="0" distR="0" wp14:anchorId="732A9940" wp14:editId="44461899">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bookmarkStart w:id="134" w:name="_Ref408077168"/>
    <w:p w:rsidR="00B32731" w:rsidRPr="00377F14" w:rsidRDefault="0080618F" w:rsidP="00B32731">
      <w:pPr>
        <w:pStyle w:val="Kpalrs"/>
        <w:rPr>
          <w:color w:val="000000"/>
          <w:szCs w:val="22"/>
        </w:rPr>
      </w:pPr>
      <w:r>
        <w:rPr>
          <w:color w:val="000000"/>
          <w:szCs w:val="22"/>
        </w:rPr>
        <w:fldChar w:fldCharType="begin"/>
      </w:r>
      <w:r>
        <w:rPr>
          <w:color w:val="000000"/>
          <w:szCs w:val="22"/>
        </w:rPr>
        <w:instrText xml:space="preserve"> STYLEREF 1 \s </w:instrText>
      </w:r>
      <w:r>
        <w:rPr>
          <w:color w:val="000000"/>
          <w:szCs w:val="22"/>
        </w:rPr>
        <w:fldChar w:fldCharType="separate"/>
      </w:r>
      <w:r>
        <w:rPr>
          <w:noProof/>
          <w:color w:val="000000"/>
          <w:szCs w:val="22"/>
        </w:rPr>
        <w:t>4</w:t>
      </w:r>
      <w:r>
        <w:rPr>
          <w:color w:val="000000"/>
          <w:szCs w:val="22"/>
        </w:rPr>
        <w:fldChar w:fldCharType="end"/>
      </w:r>
      <w:r>
        <w:rPr>
          <w:color w:val="000000"/>
          <w:szCs w:val="22"/>
        </w:rPr>
        <w:t>.</w:t>
      </w:r>
      <w:r>
        <w:rPr>
          <w:color w:val="000000"/>
          <w:szCs w:val="22"/>
        </w:rPr>
        <w:fldChar w:fldCharType="begin"/>
      </w:r>
      <w:r>
        <w:rPr>
          <w:color w:val="000000"/>
          <w:szCs w:val="22"/>
        </w:rPr>
        <w:instrText xml:space="preserve"> SEQ ábra \* ARABIC \s 1 </w:instrText>
      </w:r>
      <w:r>
        <w:rPr>
          <w:color w:val="000000"/>
          <w:szCs w:val="22"/>
        </w:rPr>
        <w:fldChar w:fldCharType="separate"/>
      </w:r>
      <w:r>
        <w:rPr>
          <w:noProof/>
          <w:color w:val="000000"/>
          <w:szCs w:val="22"/>
        </w:rPr>
        <w:t>8</w:t>
      </w:r>
      <w:r>
        <w:rPr>
          <w:color w:val="000000"/>
          <w:szCs w:val="22"/>
        </w:rPr>
        <w:fldChar w:fldCharType="end"/>
      </w:r>
      <w:bookmarkStart w:id="135" w:name="_Toc407915791"/>
      <w:r w:rsidR="00B32731" w:rsidRPr="00377F14">
        <w:t>. ábra</w:t>
      </w:r>
      <w:bookmarkEnd w:id="134"/>
      <w:r w:rsidR="00B32731" w:rsidRPr="00377F14">
        <w:t xml:space="preserve"> – Esőcseppek detektálásának a kiértékelése. Zöld négyzetek az elvárt eredményeket jelölik, a sárgák pedig az algoritmus eredményeit. Ez utóbbiakból pirossal lettek jelölve azok a területek, amelyeket a rendszer rosszul ismert fel.</w:t>
      </w:r>
      <w:bookmarkEnd w:id="135"/>
      <w:r w:rsidR="00B32731" w:rsidRPr="00377F14">
        <w:rPr>
          <w:color w:val="000000"/>
          <w:szCs w:val="22"/>
        </w:rPr>
        <w:t xml:space="preserve"> </w:t>
      </w:r>
    </w:p>
    <w:p w:rsidR="00B32731" w:rsidRPr="00377F14" w:rsidRDefault="00AC4463" w:rsidP="00B32731">
      <w:r w:rsidRPr="00377F14">
        <w:lastRenderedPageBreak/>
        <w:t>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2159A8" w:rsidRDefault="002159A8">
      <w:pPr>
        <w:spacing w:after="160" w:line="259" w:lineRule="auto"/>
        <w:ind w:firstLine="0"/>
        <w:jc w:val="left"/>
        <w:rPr>
          <w:b/>
          <w:bCs/>
          <w:caps/>
          <w:color w:val="000000" w:themeColor="text1"/>
          <w:kern w:val="32"/>
          <w:sz w:val="28"/>
          <w:szCs w:val="32"/>
        </w:rPr>
      </w:pPr>
      <w:r>
        <w:rPr>
          <w:color w:val="000000" w:themeColor="text1"/>
        </w:rPr>
        <w:br w:type="page"/>
      </w:r>
    </w:p>
    <w:p w:rsidR="00AA09F6" w:rsidRPr="00377F14" w:rsidRDefault="00AA09F6" w:rsidP="00AA09F6">
      <w:pPr>
        <w:pStyle w:val="Cmsor1"/>
        <w:rPr>
          <w:color w:val="000000" w:themeColor="text1"/>
        </w:rPr>
      </w:pPr>
      <w:bookmarkStart w:id="136" w:name="_Toc407915896"/>
      <w:r w:rsidRPr="00377F14">
        <w:rPr>
          <w:color w:val="000000" w:themeColor="text1"/>
        </w:rPr>
        <w:lastRenderedPageBreak/>
        <w:t>Rendszerterv</w:t>
      </w:r>
      <w:bookmarkEnd w:id="136"/>
    </w:p>
    <w:p w:rsidR="000926DB" w:rsidRPr="00377F14" w:rsidRDefault="00EC4373" w:rsidP="00B32731">
      <w:r w:rsidRPr="00377F14">
        <w:t>Projektünk</w:t>
      </w:r>
      <w:r w:rsidR="00BF76AF" w:rsidRPr="00377F14">
        <w:t xml:space="preserve"> </w:t>
      </w:r>
      <w:r w:rsidRPr="00377F14">
        <w:t>fejlesztése Visual Studio 2013 fejlesztőkörnyezetben C# nyelven zajlott, a .NET keretrendszert felhasználva.</w:t>
      </w:r>
      <w:r w:rsidR="00E35FF1" w:rsidRPr="00377F14">
        <w:t xml:space="preserve"> Mivel az alkalmazás felületén nem volt semmilyen speciális elvárás, a Windows Forms sémát választot</w:t>
      </w:r>
      <w:r w:rsidR="00154D1E">
        <w:t xml:space="preserve">tuk </w:t>
      </w:r>
      <w:r w:rsidR="008C2195">
        <w:t>a program</w:t>
      </w:r>
      <w:r w:rsidR="00154D1E">
        <w:t xml:space="preserve"> alapjául. A</w:t>
      </w:r>
      <w:r w:rsidR="00E35FF1" w:rsidRPr="00377F14">
        <w:t xml:space="preserve"> rendszer több különálló modulból áll, amik folyamatosan fejlődhetnek és változhatnak, így célszerűnek tűnt a fejlesztést interfészek definiálásával kezdeni, hogy egységessé tegyük az egyes egységek szerkezetét</w:t>
      </w:r>
      <w:r w:rsidR="00154D1E">
        <w:t>, és megteremtsük a kapcsolatot a modulok között</w:t>
      </w:r>
      <w:r w:rsidR="00E35FF1" w:rsidRPr="00377F14">
        <w:t>.</w:t>
      </w:r>
      <w:r w:rsidR="00BB2FD5" w:rsidRPr="00377F14">
        <w:t xml:space="preserve"> Hogy a fejlesztést gyorsítsuk, bizonyos képfeldolgozást végző algoritmusokat</w:t>
      </w:r>
      <w:r w:rsidR="00B8272D" w:rsidRPr="00377F14">
        <w:t xml:space="preserve"> </w:t>
      </w:r>
      <w:r w:rsidR="00BB2FD5" w:rsidRPr="00377F14">
        <w:t>nem mi készítettünk el, hanem külső könyvtárakat használtunk. Ilyenek az AForge és az Accord.NET, melyeket a Visual Studio-ba beépített NuGet</w:t>
      </w:r>
      <w:r w:rsidR="00D6683E" w:rsidRPr="00377F14">
        <w:t xml:space="preserve"> Package Manager-rel telepítettünk, ami lehetővé teszi ezek egyszerű letöltését és frissítését</w:t>
      </w:r>
      <w:r w:rsidR="00BB2FD5" w:rsidRPr="00377F14">
        <w:t>.</w:t>
      </w:r>
      <w:r w:rsidR="007034F8" w:rsidRPr="00377F14">
        <w:t xml:space="preserve"> Hogy a rendszer fejlődését kön</w:t>
      </w:r>
      <w:r w:rsidR="008C2195">
        <w:t>nyen nyomon követhessük,</w:t>
      </w:r>
      <w:r w:rsidR="007034F8" w:rsidRPr="00377F14">
        <w:t xml:space="preserve"> megoszthassuk azt, és a különböző modulokon a többi rész befolyásolása nélkül dolgozhassunk, így a tárolásra Git-et használtunk, ami a fent említett lehetőségek mellett verziókezelésre is lehetőséget ad.</w:t>
      </w:r>
      <w:r w:rsidR="000926DB" w:rsidRPr="00377F14">
        <w:t xml:space="preserve"> </w:t>
      </w:r>
    </w:p>
    <w:p w:rsidR="00C94326" w:rsidRPr="00377F14" w:rsidRDefault="00C94326" w:rsidP="00C94326">
      <w:pPr>
        <w:pStyle w:val="Cmsor2"/>
        <w:rPr>
          <w:rFonts w:cs="Times New Roman"/>
        </w:rPr>
      </w:pPr>
      <w:bookmarkStart w:id="137" w:name="_Toc407915897"/>
      <w:r w:rsidRPr="00377F14">
        <w:rPr>
          <w:rFonts w:cs="Times New Roman"/>
        </w:rPr>
        <w:t>A rendszer moduljai</w:t>
      </w:r>
      <w:bookmarkEnd w:id="137"/>
    </w:p>
    <w:p w:rsidR="00FE3D4A" w:rsidRPr="00377F14" w:rsidRDefault="00FE3D4A" w:rsidP="00FE3D4A">
      <w:r w:rsidRPr="00377F14">
        <w:t>A programot különböző modulokra osztottuk. Ennek célja</w:t>
      </w:r>
      <w:r w:rsidR="00454DC4" w:rsidRPr="00377F14">
        <w:t xml:space="preserve"> a rendszer</w:t>
      </w:r>
      <w:r w:rsidRPr="00377F14">
        <w:t xml:space="preserve"> dinamikusabbá tétel</w:t>
      </w:r>
      <w:r w:rsidR="00483E16" w:rsidRPr="00377F14">
        <w:t>e</w:t>
      </w:r>
      <w:r w:rsidRPr="00377F14">
        <w:t>, átláthatóságának javítása</w:t>
      </w:r>
      <w:r w:rsidR="00E877E0" w:rsidRPr="00377F14">
        <w:t>.</w:t>
      </w:r>
      <w:r w:rsidR="00AE6732" w:rsidRPr="00377F14">
        <w:t xml:space="preserve"> Minden modul egy-egy különálló könyvtárat jelöl, amiket új fejlesztések esetén könnyedén kicserélhetünk.</w:t>
      </w:r>
      <w:r w:rsidR="00025165" w:rsidRPr="00377F14">
        <w:t xml:space="preserve"> A rendszer moduljai a következők:</w:t>
      </w:r>
    </w:p>
    <w:p w:rsidR="00025165" w:rsidRPr="00377F14" w:rsidRDefault="00025165" w:rsidP="00025165">
      <w:pPr>
        <w:pStyle w:val="Listaszerbekezds"/>
        <w:numPr>
          <w:ilvl w:val="0"/>
          <w:numId w:val="8"/>
        </w:numPr>
      </w:pPr>
      <w:r w:rsidRPr="00377F14">
        <w:t>fő modul</w:t>
      </w:r>
    </w:p>
    <w:p w:rsidR="00025165" w:rsidRPr="00377F14" w:rsidRDefault="00025165" w:rsidP="00025165">
      <w:pPr>
        <w:pStyle w:val="Listaszerbekezds"/>
        <w:numPr>
          <w:ilvl w:val="0"/>
          <w:numId w:val="8"/>
        </w:numPr>
      </w:pPr>
      <w:r w:rsidRPr="00377F14">
        <w:t>interfész modul</w:t>
      </w:r>
    </w:p>
    <w:p w:rsidR="0069768E" w:rsidRPr="00377F14" w:rsidRDefault="00025165" w:rsidP="00025165">
      <w:pPr>
        <w:pStyle w:val="Listaszerbekezds"/>
        <w:numPr>
          <w:ilvl w:val="0"/>
          <w:numId w:val="8"/>
        </w:numPr>
      </w:pPr>
      <w:r w:rsidRPr="00377F14">
        <w:t>almodulok</w:t>
      </w:r>
    </w:p>
    <w:p w:rsidR="008C2195" w:rsidRDefault="0069768E" w:rsidP="0069768E">
      <w:r w:rsidRPr="00377F14">
        <w:t>A fő modul tartalmazza a kinyert információval való műveletvégzéshez tartozó logikát. Ide tartozik a felhasználói felület megjelenítése, kezelése, adatok exportálása, továbbítása, beállítások,</w:t>
      </w:r>
      <w:r w:rsidR="0022512F" w:rsidRPr="00377F14">
        <w:t xml:space="preserve"> valamint a</w:t>
      </w:r>
      <w:r w:rsidRPr="00377F14">
        <w:t xml:space="preserve"> konfigurálás</w:t>
      </w:r>
      <w:r w:rsidR="0022512F" w:rsidRPr="00377F14">
        <w:t xml:space="preserve"> lehetősége</w:t>
      </w:r>
      <w:r w:rsidRPr="00377F14">
        <w:t>.</w:t>
      </w:r>
      <w:r w:rsidR="008C2195">
        <w:t xml:space="preserve"> A felsorolt funkciók közül nem került mindegyik megvalósításra, mivel hogy a kinyert információval milyen műveletet végezzünk automatikusan fog zajlani, és különböző alkalmazási területeken más-más lehet.</w:t>
      </w:r>
      <w:r w:rsidR="00851DA7" w:rsidRPr="00377F14">
        <w:t xml:space="preserve"> </w:t>
      </w:r>
    </w:p>
    <w:p w:rsidR="00C91438" w:rsidRPr="00377F14" w:rsidRDefault="00851DA7" w:rsidP="0069768E">
      <w:r w:rsidRPr="00377F14">
        <w:t>Hogy az almoduljainkat dinamikusan változtathassuk, és egyszerűen bővíthessük a programunkat, egy köztes réteget is létrehoztunk, ami megteremti a kapcsolatot a főmodul és almodulok között. Ez az interfész modul, aminek betartásával a főmodul az almod</w:t>
      </w:r>
      <w:r w:rsidR="00B647A5" w:rsidRPr="00377F14">
        <w:t>ul pontos ismerete nélkül is ké</w:t>
      </w:r>
      <w:r w:rsidRPr="00377F14">
        <w:t>pes információt fogadni.</w:t>
      </w:r>
      <w:r w:rsidR="00E62679" w:rsidRPr="00377F14">
        <w:t xml:space="preserve"> Almoduljaink jelenleg a felhők</w:t>
      </w:r>
      <w:r w:rsidR="008C2195">
        <w:t xml:space="preserve"> mozgásának, típusának-, </w:t>
      </w:r>
      <w:r w:rsidR="00E62679" w:rsidRPr="00377F14">
        <w:t>az égbolt borultságának meghatározására szolgáló-, és az esőcsepp</w:t>
      </w:r>
      <w:r w:rsidR="00A42F00" w:rsidRPr="00377F14">
        <w:t>ek detektálásáért felelős modul.</w:t>
      </w:r>
    </w:p>
    <w:p w:rsidR="00C91438" w:rsidRPr="00377F14" w:rsidRDefault="00C91438" w:rsidP="00C91438">
      <w:pPr>
        <w:pStyle w:val="Cmsor2"/>
        <w:rPr>
          <w:rFonts w:cs="Times New Roman"/>
        </w:rPr>
      </w:pPr>
      <w:bookmarkStart w:id="138" w:name="_Toc407915898"/>
      <w:r w:rsidRPr="00377F14">
        <w:rPr>
          <w:rFonts w:cs="Times New Roman"/>
        </w:rPr>
        <w:lastRenderedPageBreak/>
        <w:t>Fő modul</w:t>
      </w:r>
      <w:bookmarkEnd w:id="138"/>
    </w:p>
    <w:p w:rsidR="00E66704" w:rsidRPr="00377F14" w:rsidRDefault="00C91438" w:rsidP="00C91438">
      <w:r w:rsidRPr="00377F14">
        <w:t>Az alkalmazás legfelső rétegének feladata az almodulok által kiszámított adatokkal való műveletvégzés, valamint a felhasználói felület</w:t>
      </w:r>
      <w:r w:rsidR="006F508F">
        <w:t xml:space="preserve"> megjelenítése,</w:t>
      </w:r>
      <w:r w:rsidRPr="00377F14">
        <w:t xml:space="preserve"> vezérlése. Az információ interfészeken keresztül érk</w:t>
      </w:r>
      <w:r w:rsidR="008321D0" w:rsidRPr="00377F14">
        <w:t xml:space="preserve">ezik, így a főmodul </w:t>
      </w:r>
      <w:r w:rsidR="006F508F" w:rsidRPr="00377F14">
        <w:t>a nélkül</w:t>
      </w:r>
      <w:r w:rsidR="008321D0" w:rsidRPr="00377F14">
        <w:t xml:space="preserve"> képes adatot fogadni, hogy a küldő osztály működését pontosan ismerné. A beérkezett adatokat már az igényeknek megfelelően kezelhetjük. Exportálhatjuk szöveges dokumentumban, vagy interneten keresztül továbbíthatjuk más állomások számára.</w:t>
      </w:r>
    </w:p>
    <w:p w:rsidR="00E66704" w:rsidRPr="00377F14" w:rsidRDefault="00E66704" w:rsidP="00E66704">
      <w:pPr>
        <w:pStyle w:val="Cmsor3"/>
        <w:rPr>
          <w:rFonts w:cs="Times New Roman"/>
        </w:rPr>
      </w:pPr>
      <w:bookmarkStart w:id="139" w:name="_Toc407915899"/>
      <w:r w:rsidRPr="00377F14">
        <w:rPr>
          <w:rFonts w:cs="Times New Roman"/>
        </w:rPr>
        <w:t>Felhasználói felület</w:t>
      </w:r>
      <w:bookmarkEnd w:id="139"/>
    </w:p>
    <w:p w:rsidR="006F508F" w:rsidRDefault="00E66704" w:rsidP="00C91438">
      <w:r w:rsidRPr="00377F14">
        <w:t>Jelenleg az adatok táblázatban való megjelenítésére van lehetőség.</w:t>
      </w:r>
      <w:r w:rsidR="006F508F">
        <w:t xml:space="preserve"> Ennek oka, hogy az OMSZ által használt rendszerek jelenleg speciális routerek, melyekhez nem tartozik állandó kijelző, így a képek megjelenítésére nincs szükség.</w:t>
      </w:r>
      <w:r w:rsidRPr="00377F14">
        <w:t xml:space="preserve"> </w:t>
      </w:r>
      <w:r w:rsidR="00800EB2">
        <w:t>A program nyelvének az angolt választottuk.</w:t>
      </w:r>
    </w:p>
    <w:p w:rsidR="00E66704" w:rsidRDefault="00E66704" w:rsidP="00C91438">
      <w:r w:rsidRPr="00377F14">
        <w:t xml:space="preserve">Az elsődleges ablak vertikálisan két részre van osztva. </w:t>
      </w:r>
      <w:r w:rsidR="00E42BDB" w:rsidRPr="00377F14">
        <w:t>Baloldalon</w:t>
      </w:r>
      <w:r w:rsidRPr="00377F14">
        <w:t xml:space="preserve"> a végrehajtás folyamatáról kaphatunk visszajelzést, míg jobb oldalon a végeredmények lettek megjelenítve</w:t>
      </w:r>
      <w:r w:rsidR="006F508F">
        <w:t xml:space="preserve"> úgynevezett</w:t>
      </w:r>
      <w:r w:rsidRPr="00377F14">
        <w:t xml:space="preserve"> DataGrid elem segítségével</w:t>
      </w:r>
      <w:r w:rsidR="00B63C5D">
        <w:t xml:space="preserve"> (lásd </w:t>
      </w:r>
      <w:r w:rsidR="00B63C5D">
        <w:fldChar w:fldCharType="begin"/>
      </w:r>
      <w:r w:rsidR="00B63C5D">
        <w:instrText xml:space="preserve"> REF _Ref408077238 \h </w:instrText>
      </w:r>
      <w:r w:rsidR="00B63C5D">
        <w:fldChar w:fldCharType="separate"/>
      </w:r>
      <w:r w:rsidR="00B63C5D">
        <w:rPr>
          <w:noProof/>
        </w:rPr>
        <w:t>5</w:t>
      </w:r>
      <w:r w:rsidR="00B63C5D">
        <w:t>.</w:t>
      </w:r>
      <w:r w:rsidR="00B63C5D">
        <w:rPr>
          <w:noProof/>
        </w:rPr>
        <w:t>1</w:t>
      </w:r>
      <w:r w:rsidR="00B63C5D">
        <w:t>. ábra</w:t>
      </w:r>
      <w:r w:rsidR="00B63C5D">
        <w:fldChar w:fldCharType="end"/>
      </w:r>
      <w:r w:rsidR="00B63C5D">
        <w:t>)</w:t>
      </w:r>
      <w:r w:rsidRPr="00377F14">
        <w:t>. Ilyen módon habár képekkel nem illusztráljuk a program működését, folyamatos tájékoztatást kaphatunk arról, hogy a program fut és működik.</w:t>
      </w:r>
      <w:r w:rsidR="006F508F">
        <w:t xml:space="preserve"> Minden részfeladat esetén láthatjuk, hogy melyik modultól származik, valamint valamilyen szöveges visszajelzést a folyamat eredményéről. A végeredmények esetében csak a számított érték látható a lehető legtömörebb, de még egyértelmű formátumban megadva, valamint a számítás időpontja.</w:t>
      </w:r>
    </w:p>
    <w:p w:rsidR="00EB2F28" w:rsidRDefault="00A56680" w:rsidP="00A56680">
      <w:pPr>
        <w:keepNext/>
        <w:jc w:val="center"/>
      </w:pPr>
      <w:r>
        <w:rPr>
          <w:noProof/>
        </w:rPr>
        <w:drawing>
          <wp:inline distT="0" distB="0" distL="0" distR="0" wp14:anchorId="2A655A93" wp14:editId="0D507C04">
            <wp:extent cx="5403850" cy="2880023"/>
            <wp:effectExtent l="0" t="0" r="635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403850" cy="2880023"/>
                    </a:xfrm>
                    <a:prstGeom prst="rect">
                      <a:avLst/>
                    </a:prstGeom>
                  </pic:spPr>
                </pic:pic>
              </a:graphicData>
            </a:graphic>
          </wp:inline>
        </w:drawing>
      </w:r>
    </w:p>
    <w:bookmarkStart w:id="140" w:name="_Ref408077238"/>
    <w:p w:rsidR="00EB2F28" w:rsidRPr="00377F14" w:rsidRDefault="0080618F" w:rsidP="00EB2F28">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1</w:t>
        </w:r>
      </w:fldSimple>
      <w:bookmarkStart w:id="141" w:name="_Toc407915792"/>
      <w:r w:rsidR="00EB2F28">
        <w:t>. ábra</w:t>
      </w:r>
      <w:bookmarkEnd w:id="140"/>
      <w:r w:rsidR="00EB2F28">
        <w:t xml:space="preserve"> – Egyszerű detektálás eredménye vertikális helyzetű képek alapján. Balra a részeredmények, míg jobbra a végeredmények láthatók.</w:t>
      </w:r>
      <w:bookmarkEnd w:id="141"/>
    </w:p>
    <w:p w:rsidR="00381706" w:rsidRDefault="00381706" w:rsidP="00381706">
      <w:pPr>
        <w:ind w:firstLine="0"/>
      </w:pPr>
    </w:p>
    <w:p w:rsidR="00381706" w:rsidRDefault="00381706" w:rsidP="0080618F">
      <w:pPr>
        <w:ind w:firstLine="0"/>
      </w:pPr>
      <w:r>
        <w:tab/>
        <w:t>A táblázatok fölött egy menü sáv lett elhelyezve, amivel a programot vezérelhetjük, elvégezhetjük a beállításokat. Éles környezetben ez automatikus folyamat lesz, azonban a képek betöltése még a felhasználó által történik. Első lépésként a „File…” menüpont „Open vertical images…” és „Open horizontal images…” parancsát érdemes használnunk, előbbi a felfelé néző kamerából származó képeket, míg utóbbi a vízszintesen készülteket jelenti</w:t>
      </w:r>
      <w:r w:rsidR="00085802">
        <w:t xml:space="preserve"> (lásd </w:t>
      </w:r>
      <w:r w:rsidR="00085802">
        <w:fldChar w:fldCharType="begin"/>
      </w:r>
      <w:r w:rsidR="00085802">
        <w:instrText xml:space="preserve"> REF _Ref408077263 \h </w:instrText>
      </w:r>
      <w:r w:rsidR="00085802">
        <w:fldChar w:fldCharType="separate"/>
      </w:r>
      <w:r w:rsidR="00085802">
        <w:rPr>
          <w:noProof/>
        </w:rPr>
        <w:t>5</w:t>
      </w:r>
      <w:r w:rsidR="00085802">
        <w:t>.</w:t>
      </w:r>
      <w:r w:rsidR="00085802">
        <w:rPr>
          <w:noProof/>
        </w:rPr>
        <w:t>2</w:t>
      </w:r>
      <w:r w:rsidR="00085802">
        <w:t>. ábra</w:t>
      </w:r>
      <w:r w:rsidR="00085802">
        <w:fldChar w:fldCharType="end"/>
      </w:r>
      <w:r w:rsidR="00085802">
        <w:t>)</w:t>
      </w:r>
      <w:r>
        <w:t xml:space="preserve">. Ezek segítségével választhatjuk ki a képeket, amiken a későbbi detektálást végezni szeretnénk. Mindkét esetben több kép megnyitására van lehetőség, egyes funkciók működéséhez legalább két kép megnyitása szükséges is. Hogy melyik képeket melyik modulok használják, azt már a program dönti el, a detektálás a képeken egyszerre történik, nincs lehetőség modul kikapcsolására. A futtatást a „Run” gombra kattintva kezdhetjük el, ami után az információk egyből elkezdenek megjelenni a táblázatokban. </w:t>
      </w:r>
      <w:r w:rsidRPr="00377F14">
        <w:t xml:space="preserve">Mivel az eredmények </w:t>
      </w:r>
      <w:r>
        <w:t>beérkezéséről a program értesül</w:t>
      </w:r>
      <w:r w:rsidRPr="00377F14">
        <w:t xml:space="preserve">, így lehetőség van arra is, hogy az egyes almodulok felhasználják a már meglévő, máshonnan származó </w:t>
      </w:r>
      <w:r>
        <w:t>értékeket</w:t>
      </w:r>
      <w:r w:rsidRPr="00377F14">
        <w:t>.</w:t>
      </w:r>
    </w:p>
    <w:p w:rsidR="0080618F" w:rsidRDefault="0080618F" w:rsidP="0080618F">
      <w:pPr>
        <w:keepNext/>
        <w:ind w:firstLine="0"/>
        <w:jc w:val="center"/>
      </w:pPr>
      <w:r>
        <w:rPr>
          <w:noProof/>
        </w:rPr>
        <w:drawing>
          <wp:inline distT="0" distB="0" distL="0" distR="0" wp14:anchorId="40273A00" wp14:editId="3BE8F641">
            <wp:extent cx="5403850" cy="3797517"/>
            <wp:effectExtent l="0" t="0" r="635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403850" cy="3797517"/>
                    </a:xfrm>
                    <a:prstGeom prst="rect">
                      <a:avLst/>
                    </a:prstGeom>
                  </pic:spPr>
                </pic:pic>
              </a:graphicData>
            </a:graphic>
          </wp:inline>
        </w:drawing>
      </w:r>
    </w:p>
    <w:bookmarkStart w:id="142" w:name="_Ref408077263"/>
    <w:p w:rsidR="0080618F" w:rsidRDefault="0080618F" w:rsidP="0080618F">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2</w:t>
        </w:r>
      </w:fldSimple>
      <w:r>
        <w:t>. ábra</w:t>
      </w:r>
      <w:bookmarkEnd w:id="142"/>
      <w:r>
        <w:t xml:space="preserve"> –</w:t>
      </w:r>
      <w:r w:rsidR="003C1D27">
        <w:t xml:space="preserve"> Több kép</w:t>
      </w:r>
      <w:r>
        <w:t xml:space="preserve"> megnyitása az „Open vertical images…” vagy az „Open hrizontal images…” menüpont kiválasztása után.</w:t>
      </w:r>
    </w:p>
    <w:p w:rsidR="00025165" w:rsidRDefault="005651B8" w:rsidP="00C91438">
      <w:r>
        <w:t>A „</w:t>
      </w:r>
      <w:r w:rsidR="003C1D27">
        <w:t>Settings</w:t>
      </w:r>
      <w:r>
        <w:t>…” menüpont a rendszer konfigurálására szolgál, funkcióit később részletesen ismertetjük. Az itt</w:t>
      </w:r>
      <w:r w:rsidR="00FE048F" w:rsidRPr="00377F14">
        <w:t xml:space="preserve"> kiválasztott elemek mind külön ablakban nyílnak meg. Új folyamatot nem lehet indítani, amíg a konfigurálást be nem fejeztük, az ablakot be kell zárni.</w:t>
      </w:r>
    </w:p>
    <w:p w:rsidR="007A0051" w:rsidRPr="00377F14" w:rsidRDefault="007A0051" w:rsidP="00C91438">
      <w:r>
        <w:lastRenderedPageBreak/>
        <w:t>A „Help…” menüpont alatt található gombra kattintva („About MSSCV…”) egy felugró ablakban a programmal kapcsolatos információk jelennek meg.</w:t>
      </w:r>
    </w:p>
    <w:p w:rsidR="00B32731" w:rsidRPr="00377F14" w:rsidRDefault="000926DB" w:rsidP="000926DB">
      <w:pPr>
        <w:pStyle w:val="Cmsor2"/>
        <w:rPr>
          <w:rFonts w:cs="Times New Roman"/>
        </w:rPr>
      </w:pPr>
      <w:bookmarkStart w:id="143" w:name="_Toc407915900"/>
      <w:r w:rsidRPr="00377F14">
        <w:rPr>
          <w:rFonts w:cs="Times New Roman"/>
        </w:rPr>
        <w:t>Interfészek</w:t>
      </w:r>
      <w:bookmarkEnd w:id="143"/>
      <w:r w:rsidR="00EC4373" w:rsidRPr="00377F14">
        <w:rPr>
          <w:rFonts w:cs="Times New Roman"/>
        </w:rPr>
        <w:t xml:space="preserve"> </w:t>
      </w:r>
    </w:p>
    <w:p w:rsidR="003D5905" w:rsidRPr="00377F14" w:rsidRDefault="0064188B" w:rsidP="003D5905">
      <w:r w:rsidRPr="00377F14">
        <w:t>A program általános esetben az észlelőktől távol, egy speciális router-re telepített operációs rendszeren fog futni, amihez nincs monitor csatlakoztatva. Ebből kiindulva programunk nem a grafikus elemek, hanem a kinyert információ kezelésére lett kialakítva. A modulok közötti egységet a lehető legegyszerűbb módon definiált interfészekkel próbáltuk megteremteni.</w:t>
      </w:r>
      <w:r w:rsidR="00664EC6" w:rsidRPr="00377F14">
        <w:t xml:space="preserve"> Ezek közül nem mindegyik betar</w:t>
      </w:r>
      <w:r w:rsidR="00C952F4">
        <w:t>tása kötelező, egyesek</w:t>
      </w:r>
      <w:r w:rsidR="00664EC6" w:rsidRPr="00377F14">
        <w:t xml:space="preserve"> csak a helyes megvalósítást segíti</w:t>
      </w:r>
      <w:r w:rsidR="00C952F4">
        <w:t>k</w:t>
      </w:r>
      <w:r w:rsidR="00664EC6" w:rsidRPr="00377F14">
        <w:t>.</w:t>
      </w:r>
      <w:r w:rsidR="00730643" w:rsidRPr="00377F14">
        <w:t xml:space="preserve"> Természetesen a kiemelteken kívül az egyes részeknek is lehetnek saját interfészei, de most csak </w:t>
      </w:r>
      <w:r w:rsidR="0031064E" w:rsidRPr="00377F14">
        <w:t>a teljes programra kiterjedőkkel foglalkozunk.</w:t>
      </w:r>
    </w:p>
    <w:p w:rsidR="00730643" w:rsidRPr="00377F14" w:rsidRDefault="0090596C" w:rsidP="0090596C">
      <w:pPr>
        <w:pStyle w:val="Cmsor3"/>
        <w:rPr>
          <w:rFonts w:cs="Times New Roman"/>
        </w:rPr>
      </w:pPr>
      <w:bookmarkStart w:id="144" w:name="_Toc407915901"/>
      <w:r w:rsidRPr="00377F14">
        <w:rPr>
          <w:rFonts w:cs="Times New Roman"/>
        </w:rPr>
        <w:t>Image Process Service interfész</w:t>
      </w:r>
      <w:bookmarkEnd w:id="144"/>
    </w:p>
    <w:p w:rsidR="0090596C" w:rsidRDefault="00C952F4" w:rsidP="0090596C">
      <w:r>
        <w:t>A kapcsolat a fő modul</w:t>
      </w:r>
      <w:r w:rsidR="00FA3A34" w:rsidRPr="00377F14">
        <w:t xml:space="preserve"> és az almodulok között ennek megfelelően zajlik</w:t>
      </w:r>
      <w:r w:rsidR="00594BD6" w:rsidRPr="00377F14">
        <w:t>, alkalmazása minden esetben kötelező</w:t>
      </w:r>
      <w:r w:rsidR="00FA3A34" w:rsidRPr="00377F14">
        <w:t>.</w:t>
      </w:r>
      <w:r w:rsidR="00927E10" w:rsidRPr="00377F14">
        <w:t xml:space="preserve"> A korábban leírtak szerint csak a kinyert információ átadása a lényeges. Ennek megfelelően az interfész egy metódust tartalmaz, ami képek listáját várja paraméterként, és egyetlen szöveg a visszatérési értéke, ami a végeredményt tartalmazza, lehetőleg minél egyszerűbb</w:t>
      </w:r>
      <w:r w:rsidR="00A55DA5" w:rsidRPr="00377F14">
        <w:t>en</w:t>
      </w:r>
      <w:r w:rsidR="00927E10" w:rsidRPr="00377F14">
        <w:t xml:space="preserve"> és érthetőbb</w:t>
      </w:r>
      <w:r w:rsidR="00A55DA5" w:rsidRPr="00377F14">
        <w:t>en</w:t>
      </w:r>
      <w:r w:rsidR="00B31FD3" w:rsidRPr="00377F14">
        <w:t xml:space="preserve"> összefoglalva</w:t>
      </w:r>
      <w:r w:rsidR="0076286A">
        <w:t xml:space="preserve"> (lásd </w:t>
      </w:r>
      <w:r w:rsidR="0076286A">
        <w:fldChar w:fldCharType="begin"/>
      </w:r>
      <w:r w:rsidR="0076286A">
        <w:instrText xml:space="preserve"> REF _Ref408077333 \h </w:instrText>
      </w:r>
      <w:r w:rsidR="0076286A">
        <w:fldChar w:fldCharType="separate"/>
      </w:r>
      <w:r w:rsidR="0076286A">
        <w:rPr>
          <w:noProof/>
        </w:rPr>
        <w:t>5</w:t>
      </w:r>
      <w:r w:rsidR="0076286A">
        <w:t>.</w:t>
      </w:r>
      <w:r w:rsidR="0076286A">
        <w:rPr>
          <w:noProof/>
        </w:rPr>
        <w:t>3</w:t>
      </w:r>
      <w:r w:rsidR="0076286A">
        <w:t>. ábra</w:t>
      </w:r>
      <w:r w:rsidR="0076286A">
        <w:fldChar w:fldCharType="end"/>
      </w:r>
      <w:r w:rsidR="0076286A">
        <w:t>)</w:t>
      </w:r>
      <w:r w:rsidR="00927E10" w:rsidRPr="00377F14">
        <w:t>.</w:t>
      </w:r>
      <w:r w:rsidR="00100365" w:rsidRPr="00377F14">
        <w:t xml:space="preserve"> </w:t>
      </w:r>
      <w:r w:rsidR="005B0B22" w:rsidRPr="00377F14">
        <w:t xml:space="preserve">Azonban a teljes feldolgozás hosszú időt vehet igénybe, és így a felhasználó semmilyen visszajelzést nem kap annak állapotáról. Ennek </w:t>
      </w:r>
      <w:r>
        <w:t>kiküszöbölésére az interfész</w:t>
      </w:r>
      <w:r w:rsidR="005B0B22" w:rsidRPr="00377F14">
        <w:t xml:space="preserve"> egy eseményt i</w:t>
      </w:r>
      <w:r w:rsidR="006F15A6" w:rsidRPr="00377F14">
        <w:t>s definiál, amiből a küldő osztály, és egy szöveg nyerhető ki.</w:t>
      </w:r>
      <w:r>
        <w:t xml:space="preserve"> Ez</w:t>
      </w:r>
      <w:r w:rsidR="00B84068" w:rsidRPr="00377F14">
        <w:t xml:space="preserve"> akkor lesz meghívva az almodulokban, ha egy folyamat véget ért, és így annak eredményéről is tájékoztathatjuk a fő modult</w:t>
      </w:r>
      <w:r w:rsidR="003341C9" w:rsidRPr="00377F14">
        <w:t>, l</w:t>
      </w:r>
      <w:r>
        <w:t>áthatóvá válik, hogy folyik</w:t>
      </w:r>
      <w:r w:rsidR="003341C9" w:rsidRPr="00377F14">
        <w:t xml:space="preserve"> a feldol</w:t>
      </w:r>
      <w:r>
        <w:t>gozás, illetve annak eredményé</w:t>
      </w:r>
      <w:r w:rsidR="003341C9" w:rsidRPr="00377F14">
        <w:t>ről is információt kaphatunk</w:t>
      </w:r>
      <w:r w:rsidR="00B84068" w:rsidRPr="00377F14">
        <w:t>.</w:t>
      </w:r>
      <w:r>
        <w:t xml:space="preserve"> Betartása minden almodul esetén kötelező, mivel a főmodulunk csak ilyen interfészeken keresztül kommunikál.</w:t>
      </w:r>
    </w:p>
    <w:p w:rsidR="00973DAB" w:rsidRDefault="00973DAB" w:rsidP="00973DAB">
      <w:pPr>
        <w:keepNext/>
        <w:jc w:val="center"/>
      </w:pPr>
      <w:r>
        <w:rPr>
          <w:noProof/>
        </w:rPr>
        <w:lastRenderedPageBreak/>
        <w:drawing>
          <wp:inline distT="0" distB="0" distL="0" distR="0" wp14:anchorId="201F0971" wp14:editId="61B9F7DC">
            <wp:extent cx="2480945" cy="2743200"/>
            <wp:effectExtent l="0" t="0" r="0" b="0"/>
            <wp:docPr id="40" name="Ké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80945" cy="2743200"/>
                    </a:xfrm>
                    <a:prstGeom prst="rect">
                      <a:avLst/>
                    </a:prstGeom>
                    <a:noFill/>
                    <a:ln>
                      <a:noFill/>
                    </a:ln>
                  </pic:spPr>
                </pic:pic>
              </a:graphicData>
            </a:graphic>
          </wp:inline>
        </w:drawing>
      </w:r>
    </w:p>
    <w:bookmarkStart w:id="145" w:name="_Ref408077333"/>
    <w:p w:rsidR="0052522D" w:rsidRPr="00377F14" w:rsidRDefault="0080618F" w:rsidP="00973DAB">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3</w:t>
        </w:r>
      </w:fldSimple>
      <w:bookmarkStart w:id="146" w:name="_Toc407915793"/>
      <w:r w:rsidR="00973DAB">
        <w:t>. ábra</w:t>
      </w:r>
      <w:bookmarkEnd w:id="145"/>
      <w:r w:rsidR="00973DAB">
        <w:t xml:space="preserve"> – I</w:t>
      </w:r>
      <w:r w:rsidR="000F070E">
        <w:t>I</w:t>
      </w:r>
      <w:r w:rsidR="00973DAB">
        <w:t>mageProcessService és az általa használt SubresultAvailableEventHandler delegált felépítése.</w:t>
      </w:r>
      <w:bookmarkEnd w:id="146"/>
    </w:p>
    <w:p w:rsidR="00594BD6" w:rsidRPr="00377F14" w:rsidRDefault="00594BD6" w:rsidP="00594BD6">
      <w:pPr>
        <w:pStyle w:val="Cmsor3"/>
        <w:rPr>
          <w:rFonts w:cs="Times New Roman"/>
        </w:rPr>
      </w:pPr>
      <w:bookmarkStart w:id="147" w:name="_Toc407915902"/>
      <w:r w:rsidRPr="00377F14">
        <w:rPr>
          <w:rFonts w:cs="Times New Roman"/>
        </w:rPr>
        <w:t>Subprocess Service interfész</w:t>
      </w:r>
      <w:bookmarkEnd w:id="147"/>
    </w:p>
    <w:p w:rsidR="00590F22" w:rsidRDefault="00B44EB1" w:rsidP="00594BD6">
      <w:r w:rsidRPr="00377F14">
        <w:t>Betartása nem kötelező, ugyanis nem szolgál információval</w:t>
      </w:r>
      <w:r w:rsidR="002563F9" w:rsidRPr="00377F14">
        <w:t xml:space="preserve"> a fő modul számára, azonban minden olyan folyamatnál ajánlott alkalmazni, ami egy képen végez valamilyen módosítást.</w:t>
      </w:r>
    </w:p>
    <w:p w:rsidR="008C17A0" w:rsidRDefault="00A75520" w:rsidP="008C17A0">
      <w:pPr>
        <w:keepNext/>
        <w:jc w:val="center"/>
      </w:pPr>
      <w:r>
        <w:rPr>
          <w:noProof/>
        </w:rPr>
        <w:drawing>
          <wp:inline distT="0" distB="0" distL="0" distR="0" wp14:anchorId="33658589" wp14:editId="58C0A20C">
            <wp:extent cx="1795145" cy="1202055"/>
            <wp:effectExtent l="0" t="0" r="0" b="0"/>
            <wp:docPr id="39" name="Kép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795145" cy="1202055"/>
                    </a:xfrm>
                    <a:prstGeom prst="rect">
                      <a:avLst/>
                    </a:prstGeom>
                    <a:noFill/>
                    <a:ln>
                      <a:noFill/>
                    </a:ln>
                  </pic:spPr>
                </pic:pic>
              </a:graphicData>
            </a:graphic>
          </wp:inline>
        </w:drawing>
      </w:r>
    </w:p>
    <w:bookmarkStart w:id="148" w:name="_Ref408077366"/>
    <w:p w:rsidR="008C17A0" w:rsidRPr="00377F14" w:rsidRDefault="0080618F" w:rsidP="008C17A0">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4</w:t>
        </w:r>
      </w:fldSimple>
      <w:bookmarkStart w:id="149" w:name="_Toc407915794"/>
      <w:r w:rsidR="008C17A0">
        <w:t>. ábra</w:t>
      </w:r>
      <w:bookmarkEnd w:id="148"/>
      <w:r w:rsidR="008C17A0">
        <w:t xml:space="preserve"> – </w:t>
      </w:r>
      <w:r w:rsidR="00FA6FFE">
        <w:t>IS</w:t>
      </w:r>
      <w:r w:rsidR="008C17A0">
        <w:t>ubprocessService felépítése</w:t>
      </w:r>
      <w:bookmarkEnd w:id="149"/>
    </w:p>
    <w:p w:rsidR="00594BD6" w:rsidRDefault="009E37C2" w:rsidP="00594BD6">
      <w:r w:rsidRPr="00377F14">
        <w:t xml:space="preserve">Mivel a képek </w:t>
      </w:r>
      <w:r w:rsidR="00FA36EA" w:rsidRPr="00377F14">
        <w:t>nagyméretűek</w:t>
      </w:r>
      <w:r w:rsidRPr="00377F14">
        <w:t>, így helytelen kezelésük esetén a memória hamar megtelik, ami "OutOfMemoryException"-t eredményez.</w:t>
      </w:r>
      <w:r w:rsidR="00FA36EA">
        <w:t xml:space="preserve"> </w:t>
      </w:r>
      <w:r w:rsidR="00757E0F" w:rsidRPr="00377F14">
        <w:t>Hogy ezt elkerüljük, célszerű minden esetben az eredeti képen végezni a módosításokat, nem újat készíteni.</w:t>
      </w:r>
      <w:r w:rsidR="00710BF4" w:rsidRPr="00377F14">
        <w:t xml:space="preserve"> Azokban az </w:t>
      </w:r>
      <w:r w:rsidR="00FA36EA" w:rsidRPr="00377F14">
        <w:t>esetekben,</w:t>
      </w:r>
      <w:r w:rsidR="00710BF4" w:rsidRPr="00377F14">
        <w:t xml:space="preserve"> amikor az eredeti kép megtartása is szükséges bizonyos ideig, másolhatjuk azt, majd használat után töröljük</w:t>
      </w:r>
      <w:r w:rsidR="00FA36EA">
        <w:t xml:space="preserve"> a memóriából</w:t>
      </w:r>
      <w:r w:rsidR="00710BF4" w:rsidRPr="00377F14">
        <w:t>.</w:t>
      </w:r>
      <w:r w:rsidR="00E420F4" w:rsidRPr="00377F14">
        <w:t xml:space="preserve"> Ennek a szisztémának a követésére az interfész egyetlen metódust tartalmaz, ami egy képet vár paraméterként, és nincs visszatérési értéke</w:t>
      </w:r>
      <w:r w:rsidR="00827076">
        <w:t xml:space="preserve"> (lásd </w:t>
      </w:r>
      <w:r w:rsidR="00827076">
        <w:fldChar w:fldCharType="begin"/>
      </w:r>
      <w:r w:rsidR="00827076">
        <w:instrText xml:space="preserve"> REF _Ref408077366 \h </w:instrText>
      </w:r>
      <w:r w:rsidR="00827076">
        <w:fldChar w:fldCharType="separate"/>
      </w:r>
      <w:r w:rsidR="00827076">
        <w:rPr>
          <w:noProof/>
        </w:rPr>
        <w:t>5</w:t>
      </w:r>
      <w:r w:rsidR="00827076">
        <w:t>.</w:t>
      </w:r>
      <w:r w:rsidR="00827076">
        <w:rPr>
          <w:noProof/>
        </w:rPr>
        <w:t>4</w:t>
      </w:r>
      <w:r w:rsidR="00827076">
        <w:t>. ábra</w:t>
      </w:r>
      <w:r w:rsidR="00827076">
        <w:fldChar w:fldCharType="end"/>
      </w:r>
      <w:r w:rsidR="00827076">
        <w:t>)</w:t>
      </w:r>
      <w:r w:rsidR="00E420F4" w:rsidRPr="00377F14">
        <w:t>. Ennek hiánya miatt kénytelenek leszünk a műveleteket a paraméte</w:t>
      </w:r>
      <w:r w:rsidR="00B53780" w:rsidRPr="00377F14">
        <w:t xml:space="preserve">rként kapott képen végrehajtani, és így az algoritmusok több százszori futtatása esetén </w:t>
      </w:r>
      <w:r w:rsidR="006B2CCF" w:rsidRPr="00377F14">
        <w:t>sem kaphatunk hibaüzenetet</w:t>
      </w:r>
      <w:r w:rsidR="00B53780" w:rsidRPr="00377F14">
        <w:t>.</w:t>
      </w:r>
      <w:r w:rsidR="00590F22" w:rsidRPr="00377F14">
        <w:t xml:space="preserve"> </w:t>
      </w:r>
    </w:p>
    <w:p w:rsidR="00841D21" w:rsidRDefault="00841D21" w:rsidP="00841D21">
      <w:pPr>
        <w:pStyle w:val="Cmsor2"/>
      </w:pPr>
      <w:bookmarkStart w:id="150" w:name="_Toc407915903"/>
      <w:r>
        <w:lastRenderedPageBreak/>
        <w:t>Kisegítő osztályok</w:t>
      </w:r>
      <w:bookmarkEnd w:id="150"/>
    </w:p>
    <w:p w:rsidR="00841D21" w:rsidRDefault="00841D21" w:rsidP="00841D21">
      <w:r>
        <w:t>A későbbi munka segítésére az olyan funkciókat, melyeket a programban gyakran használunk, külön osztályban implementáltuk. Ilyen módon elegendő az algoritmust egyszer megírni, és a továbbiakban azt egyetlen metódushívással használhatjuk, hosszas gépelés helyett. Így gyorsabb a munka, valamint a hiba behatárolása és javítása is egyszerűbbé válik.</w:t>
      </w:r>
      <w:r w:rsidR="0025245D">
        <w:t xml:space="preserve"> Jelenleg az egyetlen ilyen a programban megvalósított osztály a képek megnyitására szolgál. Ezt azért tartottuk szükségesnek ilyen módon </w:t>
      </w:r>
      <w:r w:rsidR="00FA36EA">
        <w:t>elkülöníteni</w:t>
      </w:r>
      <w:r w:rsidR="0025245D">
        <w:t>, mivel ez lesz a program egyik leggyakrabban használt funkciója, aminek megvalósítása több beállítást is igényelhet. Ilyen például a megnyitni kívánt fájlok típusa, visszaálljon-e minden megnyitáskor a legutóbb látogatott könyvtárra, valamint a legfontosabb beállítás, hogy egy vagy több fájlt szeretnénk-e megnyitni.</w:t>
      </w:r>
      <w:r w:rsidR="001C4BBD">
        <w:t xml:space="preserve"> Ezek megvalósítására az osztályunk két statikus metódust tartalmaz, melyek így az osztály példányosítása nélkül is meghívhatók</w:t>
      </w:r>
      <w:r w:rsidR="00352713">
        <w:t xml:space="preserve"> (lásd </w:t>
      </w:r>
      <w:r w:rsidR="00352713">
        <w:fldChar w:fldCharType="begin"/>
      </w:r>
      <w:r w:rsidR="00352713">
        <w:instrText xml:space="preserve"> REF _Ref408077399 \h </w:instrText>
      </w:r>
      <w:r w:rsidR="00352713">
        <w:fldChar w:fldCharType="separate"/>
      </w:r>
      <w:r w:rsidR="00352713">
        <w:rPr>
          <w:noProof/>
        </w:rPr>
        <w:t>5</w:t>
      </w:r>
      <w:r w:rsidR="00352713">
        <w:t>.</w:t>
      </w:r>
      <w:r w:rsidR="00352713">
        <w:rPr>
          <w:noProof/>
        </w:rPr>
        <w:t>5</w:t>
      </w:r>
      <w:r w:rsidR="00352713">
        <w:t>. ábra</w:t>
      </w:r>
      <w:r w:rsidR="00352713">
        <w:fldChar w:fldCharType="end"/>
      </w:r>
      <w:r w:rsidR="00352713">
        <w:t>)</w:t>
      </w:r>
      <w:r w:rsidR="001C4BBD">
        <w:t>. Az első egyetlen-, míg a második több kép megnyitására szolgál.</w:t>
      </w:r>
      <w:r w:rsidR="009A2426">
        <w:t xml:space="preserve"> </w:t>
      </w:r>
    </w:p>
    <w:p w:rsidR="004C67FF" w:rsidRDefault="004C67FF" w:rsidP="004C67FF">
      <w:pPr>
        <w:keepNext/>
        <w:jc w:val="center"/>
      </w:pPr>
      <w:r>
        <w:rPr>
          <w:noProof/>
        </w:rPr>
        <w:drawing>
          <wp:inline distT="0" distB="0" distL="0" distR="0" wp14:anchorId="47210ABD" wp14:editId="59A5C236">
            <wp:extent cx="1795145" cy="1371600"/>
            <wp:effectExtent l="0" t="0" r="0" b="0"/>
            <wp:docPr id="41" name="Kép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95145" cy="1371600"/>
                    </a:xfrm>
                    <a:prstGeom prst="rect">
                      <a:avLst/>
                    </a:prstGeom>
                    <a:noFill/>
                    <a:ln>
                      <a:noFill/>
                    </a:ln>
                  </pic:spPr>
                </pic:pic>
              </a:graphicData>
            </a:graphic>
          </wp:inline>
        </w:drawing>
      </w:r>
    </w:p>
    <w:bookmarkStart w:id="151" w:name="_Ref408077399"/>
    <w:p w:rsidR="004C67FF" w:rsidRPr="00841D21" w:rsidRDefault="0080618F" w:rsidP="004C67FF">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5</w:t>
        </w:r>
      </w:fldSimple>
      <w:bookmarkStart w:id="152" w:name="_Toc407915795"/>
      <w:r w:rsidR="004C67FF">
        <w:t>. ábra</w:t>
      </w:r>
      <w:bookmarkEnd w:id="151"/>
      <w:r w:rsidR="004C67FF">
        <w:t xml:space="preserve"> – A képek egyszerű és gyors megnyitására létrehozott kisegítő osztály szerkezete.</w:t>
      </w:r>
      <w:bookmarkEnd w:id="152"/>
    </w:p>
    <w:p w:rsidR="00905571" w:rsidRPr="00377F14" w:rsidRDefault="00905571" w:rsidP="00905571">
      <w:pPr>
        <w:pStyle w:val="Cmsor2"/>
        <w:rPr>
          <w:rFonts w:cs="Times New Roman"/>
        </w:rPr>
      </w:pPr>
      <w:bookmarkStart w:id="153" w:name="_Toc407915904"/>
      <w:r w:rsidRPr="00377F14">
        <w:rPr>
          <w:rFonts w:cs="Times New Roman"/>
        </w:rPr>
        <w:t>Felhő detektáló modul</w:t>
      </w:r>
      <w:bookmarkEnd w:id="153"/>
    </w:p>
    <w:p w:rsidR="00905571" w:rsidRDefault="00905571" w:rsidP="003F1C99">
      <w:r w:rsidRPr="00377F14">
        <w:t>Feladata az égbolt figyelése, és az alapján az aktuális borultság, felhő típus és magassági szélirány megállapítása.</w:t>
      </w:r>
      <w:r w:rsidR="00B1429A" w:rsidRPr="00377F14">
        <w:t xml:space="preserve"> Ezek elvégzéséhez csak a felfelé néző kamera képe szükséges.</w:t>
      </w:r>
      <w:r w:rsidR="00506738" w:rsidRPr="00377F14">
        <w:t xml:space="preserve"> A teljes feldolgozás </w:t>
      </w:r>
      <w:r w:rsidR="009E3EAB" w:rsidRPr="00377F14">
        <w:t>hat</w:t>
      </w:r>
      <w:r w:rsidR="00506738" w:rsidRPr="00377F14">
        <w:t xml:space="preserve"> lépésből áll, és a felhasználót mindegyik végén tájék</w:t>
      </w:r>
      <w:r w:rsidR="00113F24" w:rsidRPr="00377F14">
        <w:t>oztatjuk annak eredményéről</w:t>
      </w:r>
      <w:r w:rsidR="002155E4">
        <w:t xml:space="preserve"> (lásd </w:t>
      </w:r>
      <w:r w:rsidR="002155E4">
        <w:fldChar w:fldCharType="begin"/>
      </w:r>
      <w:r w:rsidR="002155E4">
        <w:instrText xml:space="preserve"> REF _Ref408077548 \h </w:instrText>
      </w:r>
      <w:r w:rsidR="002155E4">
        <w:fldChar w:fldCharType="separate"/>
      </w:r>
      <w:r w:rsidR="002155E4">
        <w:rPr>
          <w:noProof/>
        </w:rPr>
        <w:t>5</w:t>
      </w:r>
      <w:r w:rsidR="002155E4">
        <w:t>.</w:t>
      </w:r>
      <w:r w:rsidR="002155E4">
        <w:rPr>
          <w:noProof/>
        </w:rPr>
        <w:t>7</w:t>
      </w:r>
      <w:r w:rsidR="002155E4">
        <w:t>. ábra</w:t>
      </w:r>
      <w:r w:rsidR="002155E4">
        <w:fldChar w:fldCharType="end"/>
      </w:r>
      <w:r w:rsidR="002155E4">
        <w:t>)</w:t>
      </w:r>
      <w:r w:rsidR="00506738" w:rsidRPr="00377F14">
        <w:t>.</w:t>
      </w:r>
      <w:r w:rsidR="00315BD0" w:rsidRPr="00377F14">
        <w:t xml:space="preserve"> </w:t>
      </w:r>
      <w:r w:rsidR="00D87A69" w:rsidRPr="00377F14">
        <w:t xml:space="preserve">Mivel a tesztek </w:t>
      </w:r>
      <w:r w:rsidR="00FA36EA" w:rsidRPr="00377F14">
        <w:t>alapján,</w:t>
      </w:r>
      <w:r w:rsidR="00D87A69" w:rsidRPr="00377F14">
        <w:t xml:space="preserve"> a sorozatképeken végzett vizsgálatok esetében kaptunk pontosabb eredményt, így több kép paraméterként való megadását is támogatja</w:t>
      </w:r>
      <w:r w:rsidR="00FA36EA">
        <w:t>, de egyen is eredményesen működik</w:t>
      </w:r>
      <w:r w:rsidR="00D87A69" w:rsidRPr="00377F14">
        <w:t>.</w:t>
      </w:r>
      <w:r w:rsidR="00E84F43" w:rsidRPr="00377F14">
        <w:t xml:space="preserve"> </w:t>
      </w:r>
      <w:r w:rsidR="00CF0FBF" w:rsidRPr="00377F14">
        <w:t>A modul minden eleme</w:t>
      </w:r>
      <w:r w:rsidR="00FA36EA">
        <w:t xml:space="preserve">, ami képen végez műveleteket, </w:t>
      </w:r>
      <w:r w:rsidR="00CF0FBF" w:rsidRPr="00377F14">
        <w:t xml:space="preserve">megvalósítja a fent </w:t>
      </w:r>
      <w:r w:rsidR="00FA36EA">
        <w:t>említett „ISubprocess</w:t>
      </w:r>
      <w:r w:rsidR="00CF0FBF" w:rsidRPr="00377F14">
        <w:t>Service</w:t>
      </w:r>
      <w:r w:rsidR="00FA36EA">
        <w:t>”</w:t>
      </w:r>
      <w:r w:rsidR="00CF0FBF" w:rsidRPr="00377F14">
        <w:t xml:space="preserve"> interfészt.</w:t>
      </w:r>
      <w:r w:rsidR="00BB1375" w:rsidRPr="00377F14">
        <w:t xml:space="preserve"> A feladatok elvégzésével a kiszámított felhő típus</w:t>
      </w:r>
      <w:r w:rsidR="008A5F04" w:rsidRPr="00377F14">
        <w:t>t</w:t>
      </w:r>
      <w:r w:rsidR="00BB1375" w:rsidRPr="00377F14">
        <w:t xml:space="preserve"> és borultság</w:t>
      </w:r>
      <w:r w:rsidR="008A5F04" w:rsidRPr="00377F14">
        <w:t>ot</w:t>
      </w:r>
      <w:r w:rsidR="00BB1375" w:rsidRPr="00377F14">
        <w:t xml:space="preserve"> </w:t>
      </w:r>
      <w:r w:rsidR="008D4C75" w:rsidRPr="00377F14">
        <w:t>vess</w:t>
      </w:r>
      <w:r w:rsidR="00BB1375" w:rsidRPr="00377F14">
        <w:t>zővel</w:t>
      </w:r>
      <w:r w:rsidR="008A5F04" w:rsidRPr="00377F14">
        <w:t xml:space="preserve"> elválasztva juttatja vissza a főmodulhoz</w:t>
      </w:r>
      <w:r w:rsidR="001E2911">
        <w:t xml:space="preserve"> (lásd </w:t>
      </w:r>
      <w:r w:rsidR="001E2911">
        <w:fldChar w:fldCharType="begin"/>
      </w:r>
      <w:r w:rsidR="001E2911">
        <w:instrText xml:space="preserve"> REF _Ref408077574 \h </w:instrText>
      </w:r>
      <w:r w:rsidR="001E2911">
        <w:fldChar w:fldCharType="separate"/>
      </w:r>
      <w:r w:rsidR="001E2911">
        <w:rPr>
          <w:noProof/>
        </w:rPr>
        <w:t>5</w:t>
      </w:r>
      <w:r w:rsidR="001E2911">
        <w:t>.</w:t>
      </w:r>
      <w:r w:rsidR="001E2911">
        <w:rPr>
          <w:noProof/>
        </w:rPr>
        <w:t>8</w:t>
      </w:r>
      <w:r w:rsidR="001E2911">
        <w:t>. ábra</w:t>
      </w:r>
      <w:r w:rsidR="001E2911">
        <w:fldChar w:fldCharType="end"/>
      </w:r>
      <w:r w:rsidR="001E2911">
        <w:t>)</w:t>
      </w:r>
      <w:r w:rsidR="00BB1375" w:rsidRPr="00377F14">
        <w:t>.</w:t>
      </w:r>
    </w:p>
    <w:p w:rsidR="00A56680" w:rsidRDefault="00A56680" w:rsidP="00A56680">
      <w:pPr>
        <w:keepNext/>
        <w:jc w:val="center"/>
      </w:pPr>
      <w:r>
        <w:rPr>
          <w:noProof/>
        </w:rPr>
        <w:lastRenderedPageBreak/>
        <w:drawing>
          <wp:inline distT="0" distB="0" distL="0" distR="0" wp14:anchorId="7C81F6E4" wp14:editId="20E996D2">
            <wp:extent cx="5403850" cy="3544733"/>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403850" cy="3544733"/>
                    </a:xfrm>
                    <a:prstGeom prst="rect">
                      <a:avLst/>
                    </a:prstGeom>
                  </pic:spPr>
                </pic:pic>
              </a:graphicData>
            </a:graphic>
          </wp:inline>
        </w:drawing>
      </w:r>
    </w:p>
    <w:bookmarkStart w:id="154" w:name="_Ref408077461"/>
    <w:p w:rsidR="00A56680" w:rsidRPr="00377F14" w:rsidRDefault="0080618F" w:rsidP="00A56680">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6</w:t>
        </w:r>
      </w:fldSimple>
      <w:bookmarkStart w:id="155" w:name="_Toc407915796"/>
      <w:r w:rsidR="00A56680">
        <w:t>. ábra</w:t>
      </w:r>
      <w:bookmarkEnd w:id="154"/>
      <w:r w:rsidR="00A56680">
        <w:t xml:space="preserve"> – Felhő detektálás küszöbértékeinek manuális beállítása három eltérő típusú felhő alapján. A fenti sorban az eredeti képek, míg az alsóban a küszöbölt képek láthatók.</w:t>
      </w:r>
      <w:bookmarkEnd w:id="155"/>
    </w:p>
    <w:p w:rsidR="00322160" w:rsidRDefault="00CD3D9D" w:rsidP="00390F1A">
      <w:r w:rsidRPr="00377F14">
        <w:t xml:space="preserve">A </w:t>
      </w:r>
      <w:r w:rsidR="00EE360A">
        <w:t>„Settings…”</w:t>
      </w:r>
      <w:r w:rsidRPr="00377F14">
        <w:t xml:space="preserve"> menüpont alatt található</w:t>
      </w:r>
      <w:r w:rsidR="00390F1A">
        <w:t xml:space="preserve"> „Cloud thresholds” almenüpont</w:t>
      </w:r>
      <w:r w:rsidR="005E63D3" w:rsidRPr="00377F14">
        <w:t xml:space="preserve"> tartozik a modulhoz.</w:t>
      </w:r>
      <w:r w:rsidR="00390F1A">
        <w:t xml:space="preserve"> Ez alatt másik két opció található: „Automatic” és „Manual”. Utóbbit</w:t>
      </w:r>
      <w:r w:rsidR="00892A01" w:rsidRPr="00377F14">
        <w:t xml:space="preserve"> kiválasztva a megnyílt ablakban lesz lehetőségünk a borultság vizsgálatnál</w:t>
      </w:r>
      <w:r w:rsidR="00390F1A">
        <w:t xml:space="preserve"> használt küszöbértékek manuális</w:t>
      </w:r>
      <w:r w:rsidR="00892A01" w:rsidRPr="00377F14">
        <w:t>.</w:t>
      </w:r>
      <w:r w:rsidR="009A5B67" w:rsidRPr="00377F14">
        <w:t xml:space="preserve"> </w:t>
      </w:r>
      <w:r w:rsidR="00390F1A">
        <w:t>A</w:t>
      </w:r>
      <w:r w:rsidR="009A5B67" w:rsidRPr="00377F14">
        <w:t xml:space="preserve"> </w:t>
      </w:r>
      <w:r w:rsidR="00D243F8">
        <w:t>„File” menüpont három gombot tartalmaz, melyek segítségével különböző típusú képeket nyithatunk meg.</w:t>
      </w:r>
      <w:r w:rsidR="009A5B67" w:rsidRPr="00377F14">
        <w:t xml:space="preserve"> Célszerű két nagyban eltérő és egy köztes állapotú felhőt választani. A megnyitást követően a képek horizontálisa</w:t>
      </w:r>
      <w:r w:rsidR="00122799">
        <w:t>n lesznek elhelyezve az ablak felső sorában, míg alattuk a küszöbölés végeredményeként létrejött képek láthatók</w:t>
      </w:r>
      <w:r w:rsidR="005065DD">
        <w:t xml:space="preserve"> (lásd </w:t>
      </w:r>
      <w:r w:rsidR="005065DD">
        <w:fldChar w:fldCharType="begin"/>
      </w:r>
      <w:r w:rsidR="005065DD">
        <w:instrText xml:space="preserve"> REF _Ref408077461 \h </w:instrText>
      </w:r>
      <w:r w:rsidR="005065DD">
        <w:fldChar w:fldCharType="separate"/>
      </w:r>
      <w:r w:rsidR="005065DD">
        <w:rPr>
          <w:noProof/>
        </w:rPr>
        <w:t>5</w:t>
      </w:r>
      <w:r w:rsidR="005065DD">
        <w:t>.</w:t>
      </w:r>
      <w:r w:rsidR="005065DD">
        <w:rPr>
          <w:noProof/>
        </w:rPr>
        <w:t>6</w:t>
      </w:r>
      <w:r w:rsidR="005065DD">
        <w:t>. ábra</w:t>
      </w:r>
      <w:r w:rsidR="005065DD">
        <w:fldChar w:fldCharType="end"/>
      </w:r>
      <w:r w:rsidR="005065DD">
        <w:t>)</w:t>
      </w:r>
      <w:r w:rsidR="009A5B67" w:rsidRPr="00377F14">
        <w:t>.</w:t>
      </w:r>
      <w:r w:rsidR="00073A4D">
        <w:t xml:space="preserve"> Az ablak alján található</w:t>
      </w:r>
      <w:r w:rsidR="00012F43" w:rsidRPr="00377F14">
        <w:t xml:space="preserve"> csúszka segítségével valós időben módosíthatjuk a</w:t>
      </w:r>
      <w:r w:rsidR="00073A4D">
        <w:t xml:space="preserve"> </w:t>
      </w:r>
      <w:r w:rsidR="00012F43" w:rsidRPr="00377F14">
        <w:t>küszöbértéket.</w:t>
      </w:r>
      <w:r w:rsidR="00073A4D">
        <w:t xml:space="preserve"> Az alsó a felhők alsó határát, míg a felső</w:t>
      </w:r>
      <w:r w:rsidR="00B06733">
        <w:t xml:space="preserve"> az ég alsó</w:t>
      </w:r>
      <w:r w:rsidR="00073A4D">
        <w:t xml:space="preserve"> határát módosítja.</w:t>
      </w:r>
      <w:r w:rsidR="00322160">
        <w:t xml:space="preserve"> Célszerű a fenti csúszka beállításával kezdeni, majd az alsót hozzá igazítani.</w:t>
      </w:r>
      <w:r w:rsidR="00073A4D">
        <w:t xml:space="preserve"> </w:t>
      </w:r>
      <w:r w:rsidR="00457709" w:rsidRPr="00377F14">
        <w:t>Az egyes rétegeket a jól elkülöníthetőség érdekében a korábban</w:t>
      </w:r>
      <w:r w:rsidR="00323C92" w:rsidRPr="00377F14">
        <w:t xml:space="preserve"> már</w:t>
      </w:r>
      <w:r w:rsidR="00457709" w:rsidRPr="00377F14">
        <w:t xml:space="preserve"> meghatározott színek jelölik.</w:t>
      </w:r>
      <w:r w:rsidR="00322160">
        <w:t xml:space="preserve"> A mentés az ablak bezárásával automatikusan történik.</w:t>
      </w:r>
    </w:p>
    <w:p w:rsidR="000F32E1" w:rsidRDefault="0076512F" w:rsidP="00390F1A">
      <w:r w:rsidRPr="00377F14">
        <w:t>Ezzel a módszerrel pontosan beállíthatjuk a programot, azonban időigényes.</w:t>
      </w:r>
      <w:r w:rsidR="00FC028E" w:rsidRPr="00377F14">
        <w:t xml:space="preserve"> Gyorsabb lehetőséget biztosít az automatikus konfigurálás, amivel egyetlen gombnyomással állíthatjuk be a küszöbértékeket.</w:t>
      </w:r>
      <w:r w:rsidR="00322160">
        <w:t xml:space="preserve"> Ezt az „Automatic” gomb kiválasztásával tehetjük meg. Azonban mielőtt rákattintanánk, meg kell nyitnunk egy képet az „Open vertical images…” gomb segítségével. Több kép megnyitása </w:t>
      </w:r>
      <w:r w:rsidR="00E405C2">
        <w:t>esetén az első alapján</w:t>
      </w:r>
      <w:r w:rsidR="00322160">
        <w:t xml:space="preserve"> </w:t>
      </w:r>
      <w:r w:rsidR="00E405C2">
        <w:t>végzi a beállítást</w:t>
      </w:r>
      <w:r w:rsidR="00322160">
        <w:t>.</w:t>
      </w:r>
      <w:r w:rsidR="00AE10BE" w:rsidRPr="00377F14">
        <w:t xml:space="preserve"> Ha </w:t>
      </w:r>
      <w:r w:rsidR="00E405C2">
        <w:t>a kapott értékekkel</w:t>
      </w:r>
      <w:r w:rsidR="00AE10BE" w:rsidRPr="00377F14">
        <w:t xml:space="preserve"> még</w:t>
      </w:r>
      <w:r w:rsidR="00E405C2">
        <w:t>sem</w:t>
      </w:r>
      <w:r w:rsidR="00AE10BE" w:rsidRPr="00377F14">
        <w:t xml:space="preserve"> lennénk megelégedve, </w:t>
      </w:r>
      <w:r w:rsidR="00AE10BE" w:rsidRPr="00377F14">
        <w:lastRenderedPageBreak/>
        <w:t>utána még van lehetőség manuálisan pontosítani, így célszerű mindig az a</w:t>
      </w:r>
      <w:r w:rsidR="007F6A22" w:rsidRPr="00377F14">
        <w:t>utomatikus beállítással kezdeni.</w:t>
      </w:r>
    </w:p>
    <w:p w:rsidR="005F56D3" w:rsidRDefault="005F56D3" w:rsidP="005F56D3">
      <w:pPr>
        <w:keepNext/>
        <w:jc w:val="center"/>
      </w:pPr>
      <w:r>
        <w:rPr>
          <w:noProof/>
        </w:rPr>
        <w:drawing>
          <wp:inline distT="0" distB="0" distL="0" distR="0" wp14:anchorId="3C4BB1DC" wp14:editId="3EF307E8">
            <wp:extent cx="2709545" cy="5579745"/>
            <wp:effectExtent l="0" t="0" r="0" b="1905"/>
            <wp:docPr id="42" name="Kép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09545" cy="5579745"/>
                    </a:xfrm>
                    <a:prstGeom prst="rect">
                      <a:avLst/>
                    </a:prstGeom>
                    <a:noFill/>
                    <a:ln>
                      <a:noFill/>
                    </a:ln>
                  </pic:spPr>
                </pic:pic>
              </a:graphicData>
            </a:graphic>
          </wp:inline>
        </w:drawing>
      </w:r>
    </w:p>
    <w:bookmarkStart w:id="156" w:name="_Ref408077548"/>
    <w:p w:rsidR="005F56D3" w:rsidRDefault="0080618F" w:rsidP="005F56D3">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7</w:t>
        </w:r>
      </w:fldSimple>
      <w:bookmarkStart w:id="157" w:name="_Toc407915797"/>
      <w:r w:rsidR="005F56D3">
        <w:t>. ábra</w:t>
      </w:r>
      <w:bookmarkEnd w:id="156"/>
      <w:r w:rsidR="005F56D3">
        <w:t xml:space="preserve"> – A felhők típusát és az égbolt borultságát meghatározó modul felépítése.</w:t>
      </w:r>
      <w:bookmarkEnd w:id="157"/>
    </w:p>
    <w:p w:rsidR="005F56D3" w:rsidRDefault="005F56D3" w:rsidP="005F56D3">
      <w:pPr>
        <w:keepNext/>
        <w:jc w:val="center"/>
      </w:pPr>
      <w:r>
        <w:rPr>
          <w:noProof/>
        </w:rPr>
        <w:lastRenderedPageBreak/>
        <w:drawing>
          <wp:inline distT="0" distB="0" distL="0" distR="0" wp14:anchorId="0C8337F6" wp14:editId="21068254">
            <wp:extent cx="4766945" cy="4013200"/>
            <wp:effectExtent l="0" t="0" r="0" b="6350"/>
            <wp:docPr id="43" name="Kép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66945" cy="4013200"/>
                    </a:xfrm>
                    <a:prstGeom prst="rect">
                      <a:avLst/>
                    </a:prstGeom>
                    <a:noFill/>
                    <a:ln>
                      <a:noFill/>
                    </a:ln>
                  </pic:spPr>
                </pic:pic>
              </a:graphicData>
            </a:graphic>
          </wp:inline>
        </w:drawing>
      </w:r>
    </w:p>
    <w:bookmarkStart w:id="158" w:name="_Ref408077574"/>
    <w:p w:rsidR="005F56D3" w:rsidRPr="005F56D3" w:rsidRDefault="0080618F" w:rsidP="005F56D3">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8</w:t>
        </w:r>
      </w:fldSimple>
      <w:bookmarkStart w:id="159" w:name="_Toc407915798"/>
      <w:r w:rsidR="005F56D3">
        <w:t>. ábra</w:t>
      </w:r>
      <w:bookmarkEnd w:id="158"/>
      <w:r w:rsidR="005F56D3">
        <w:t xml:space="preserve"> – A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bookmarkEnd w:id="159"/>
      <w:r w:rsidR="005F56D3">
        <w:t xml:space="preserve"> </w:t>
      </w:r>
    </w:p>
    <w:p w:rsidR="009A2C3F" w:rsidRPr="00377F14" w:rsidRDefault="000F32E1" w:rsidP="000F32E1">
      <w:pPr>
        <w:pStyle w:val="Cmsor2"/>
        <w:rPr>
          <w:rFonts w:cs="Times New Roman"/>
        </w:rPr>
      </w:pPr>
      <w:bookmarkStart w:id="160" w:name="_Toc407915905"/>
      <w:r w:rsidRPr="00377F14">
        <w:rPr>
          <w:rFonts w:cs="Times New Roman"/>
        </w:rPr>
        <w:t>Magassági szélirány detektálása modul</w:t>
      </w:r>
      <w:bookmarkEnd w:id="160"/>
      <w:r w:rsidR="00457709" w:rsidRPr="00377F14">
        <w:rPr>
          <w:rFonts w:cs="Times New Roman"/>
        </w:rPr>
        <w:t xml:space="preserve"> </w:t>
      </w:r>
    </w:p>
    <w:p w:rsidR="009F2FEF" w:rsidRPr="00377F14" w:rsidRDefault="00F25001" w:rsidP="00F25001">
      <w:r w:rsidRPr="00377F14">
        <w:t>A modul lehetőséget biztosít a magassági szélirány meghatározására a képen látható felhők mozgásának iránya alapján.</w:t>
      </w:r>
      <w:r w:rsidR="00656482" w:rsidRPr="00377F14">
        <w:t xml:space="preserve"> Egyetlen metódus biztosítja az eredményt, mely az Accord.NET könyvtár</w:t>
      </w:r>
      <w:r w:rsidR="00750286">
        <w:t xml:space="preserve"> felhasználásával számítja ki az </w:t>
      </w:r>
      <w:r w:rsidR="00656482" w:rsidRPr="00377F14">
        <w:t>eredményt</w:t>
      </w:r>
      <w:r w:rsidR="00294EE0">
        <w:t xml:space="preserve"> (lásd </w:t>
      </w:r>
      <w:r w:rsidR="00294EE0">
        <w:fldChar w:fldCharType="begin"/>
      </w:r>
      <w:r w:rsidR="00294EE0">
        <w:instrText xml:space="preserve"> REF _Ref408077615 \h </w:instrText>
      </w:r>
      <w:r w:rsidR="00294EE0">
        <w:fldChar w:fldCharType="separate"/>
      </w:r>
      <w:r w:rsidR="00294EE0">
        <w:rPr>
          <w:noProof/>
        </w:rPr>
        <w:t>5</w:t>
      </w:r>
      <w:r w:rsidR="00294EE0">
        <w:t>.</w:t>
      </w:r>
      <w:r w:rsidR="00294EE0">
        <w:rPr>
          <w:noProof/>
        </w:rPr>
        <w:t>9</w:t>
      </w:r>
      <w:r w:rsidR="00294EE0">
        <w:t>. ábra</w:t>
      </w:r>
      <w:r w:rsidR="00294EE0">
        <w:fldChar w:fldCharType="end"/>
      </w:r>
      <w:r w:rsidR="00E238AE">
        <w:t xml:space="preserve"> és </w:t>
      </w:r>
      <w:r w:rsidR="00E238AE">
        <w:fldChar w:fldCharType="begin"/>
      </w:r>
      <w:r w:rsidR="00E238AE">
        <w:instrText xml:space="preserve"> REF _Ref408077652 \h </w:instrText>
      </w:r>
      <w:r w:rsidR="00E238AE">
        <w:fldChar w:fldCharType="separate"/>
      </w:r>
      <w:r w:rsidR="00E238AE">
        <w:rPr>
          <w:noProof/>
        </w:rPr>
        <w:t>5</w:t>
      </w:r>
      <w:r w:rsidR="00E238AE">
        <w:t>.</w:t>
      </w:r>
      <w:r w:rsidR="00E238AE">
        <w:rPr>
          <w:noProof/>
        </w:rPr>
        <w:t>10</w:t>
      </w:r>
      <w:r w:rsidR="00E238AE">
        <w:t>. ábra</w:t>
      </w:r>
      <w:r w:rsidR="00E238AE">
        <w:fldChar w:fldCharType="end"/>
      </w:r>
      <w:r w:rsidR="00294EE0">
        <w:t>)</w:t>
      </w:r>
      <w:r w:rsidR="00656482" w:rsidRPr="00377F14">
        <w:t>.</w:t>
      </w:r>
      <w:r w:rsidR="00474491" w:rsidRPr="00377F14">
        <w:t xml:space="preserve"> </w:t>
      </w:r>
    </w:p>
    <w:p w:rsidR="00F25001" w:rsidRPr="00377F14" w:rsidRDefault="00474491" w:rsidP="00F25001">
      <w:r w:rsidRPr="00377F14">
        <w:t xml:space="preserve">Mivel a kamera nem minden esetben van a helyes irányba beállítva, tehát a kép teteje </w:t>
      </w:r>
      <w:r w:rsidR="00750286">
        <w:t>nem észak felé néz, így „Settings”</w:t>
      </w:r>
      <w:r w:rsidRPr="00377F14">
        <w:t xml:space="preserve"> menüpont</w:t>
      </w:r>
      <w:r w:rsidR="00750286">
        <w:t>ban található</w:t>
      </w:r>
      <w:r w:rsidR="005F647E">
        <w:t xml:space="preserve"> „Wind direction” almenüpont első</w:t>
      </w:r>
      <w:r w:rsidR="00750286">
        <w:t xml:space="preserve"> szövegdoboz</w:t>
      </w:r>
      <w:r w:rsidR="005F647E">
        <w:t>ának</w:t>
      </w:r>
      <w:r w:rsidR="00750286">
        <w:t xml:space="preserve"> értékének változtatásával</w:t>
      </w:r>
      <w:r w:rsidRPr="00377F14">
        <w:t xml:space="preserve"> </w:t>
      </w:r>
      <w:r w:rsidR="005F647E">
        <w:t>módosíthatjuk</w:t>
      </w:r>
      <w:r w:rsidR="00750286">
        <w:t xml:space="preserve"> </w:t>
      </w:r>
      <w:r w:rsidRPr="00377F14">
        <w:t>a kamera tájolását.</w:t>
      </w:r>
      <w:r w:rsidR="00750286">
        <w:t xml:space="preserve"> A megadott érték fokokban értendő</w:t>
      </w:r>
      <w:r w:rsidR="00D6421D">
        <w:t>, változás esetén automatikusan menté</w:t>
      </w:r>
      <w:r w:rsidR="00372599">
        <w:t>s</w:t>
      </w:r>
      <w:r w:rsidR="00D6421D">
        <w:t>re kerül.</w:t>
      </w:r>
    </w:p>
    <w:p w:rsidR="009F2FEF" w:rsidRDefault="009F2FEF" w:rsidP="00F25001">
      <w:r w:rsidRPr="00377F14">
        <w:t>Mivel nem csak a négy égtájnak megfelelően határozzuk meg a szélirányt, hanem k</w:t>
      </w:r>
      <w:r w:rsidR="00212564">
        <w:t>öztes értékeket is megadunk</w:t>
      </w:r>
      <w:r w:rsidRPr="00377F14">
        <w:t>, így a program lehetőséget ad egy érték meghatározására, ami a négy égtájtól való maximális eltérést határozza meg, amin belüli eredmények még oda tartoznak.</w:t>
      </w:r>
      <w:r w:rsidR="00836AEA">
        <w:t xml:space="preserve"> Ezt a beállítást a „</w:t>
      </w:r>
      <w:r w:rsidR="00730C54">
        <w:t>Wind direction</w:t>
      </w:r>
      <w:r w:rsidR="00836AEA">
        <w:t xml:space="preserve">” </w:t>
      </w:r>
      <w:r w:rsidR="00730C54">
        <w:t>al</w:t>
      </w:r>
      <w:r w:rsidR="00A2287F" w:rsidRPr="00377F14">
        <w:t>menüpont</w:t>
      </w:r>
      <w:r w:rsidR="006B4EC2">
        <w:t xml:space="preserve"> második szövegdobozába írt eredménnyel állíthatjuk be</w:t>
      </w:r>
      <w:r w:rsidR="00A2287F" w:rsidRPr="00377F14">
        <w:t>.</w:t>
      </w:r>
      <w:r w:rsidR="004E20FD">
        <w:t xml:space="preserve"> Az érték mentése itt is automatikus.</w:t>
      </w:r>
    </w:p>
    <w:p w:rsidR="00732330" w:rsidRDefault="00732330" w:rsidP="00732330">
      <w:pPr>
        <w:keepNext/>
        <w:jc w:val="center"/>
      </w:pPr>
      <w:r>
        <w:rPr>
          <w:noProof/>
        </w:rPr>
        <w:lastRenderedPageBreak/>
        <w:drawing>
          <wp:inline distT="0" distB="0" distL="0" distR="0" wp14:anchorId="04F2552F" wp14:editId="5FBA8CD1">
            <wp:extent cx="2252345" cy="2421255"/>
            <wp:effectExtent l="0" t="0" r="0" b="0"/>
            <wp:docPr id="44" name="Kép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252345" cy="2421255"/>
                    </a:xfrm>
                    <a:prstGeom prst="rect">
                      <a:avLst/>
                    </a:prstGeom>
                    <a:noFill/>
                    <a:ln>
                      <a:noFill/>
                    </a:ln>
                  </pic:spPr>
                </pic:pic>
              </a:graphicData>
            </a:graphic>
          </wp:inline>
        </w:drawing>
      </w:r>
    </w:p>
    <w:bookmarkStart w:id="161" w:name="_Ref408077615"/>
    <w:p w:rsidR="00732330" w:rsidRDefault="0080618F" w:rsidP="00732330">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9</w:t>
        </w:r>
      </w:fldSimple>
      <w:bookmarkStart w:id="162" w:name="_Toc407915799"/>
      <w:r w:rsidR="00732330">
        <w:t>. ábra</w:t>
      </w:r>
      <w:bookmarkEnd w:id="161"/>
      <w:r w:rsidR="00732330">
        <w:t xml:space="preserve"> – A felhők mozgásának meghatározására szolgáló</w:t>
      </w:r>
      <w:r w:rsidR="000E75AA">
        <w:t xml:space="preserve"> alap modul szerkezete</w:t>
      </w:r>
      <w:r w:rsidR="00732330">
        <w:t>.</w:t>
      </w:r>
      <w:bookmarkEnd w:id="162"/>
    </w:p>
    <w:p w:rsidR="000E75AA" w:rsidRDefault="000E75AA" w:rsidP="000E75AA">
      <w:pPr>
        <w:keepNext/>
        <w:jc w:val="center"/>
      </w:pPr>
      <w:r>
        <w:rPr>
          <w:noProof/>
        </w:rPr>
        <w:drawing>
          <wp:inline distT="0" distB="0" distL="0" distR="0" wp14:anchorId="12B9163B" wp14:editId="619682EA">
            <wp:extent cx="1795145" cy="2133600"/>
            <wp:effectExtent l="0" t="0" r="0" b="0"/>
            <wp:docPr id="45" name="Kép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795145" cy="2133600"/>
                    </a:xfrm>
                    <a:prstGeom prst="rect">
                      <a:avLst/>
                    </a:prstGeom>
                    <a:noFill/>
                    <a:ln>
                      <a:noFill/>
                    </a:ln>
                  </pic:spPr>
                </pic:pic>
              </a:graphicData>
            </a:graphic>
          </wp:inline>
        </w:drawing>
      </w:r>
    </w:p>
    <w:bookmarkStart w:id="163" w:name="_Ref408077652"/>
    <w:p w:rsidR="000E75AA" w:rsidRPr="000E75AA" w:rsidRDefault="0080618F" w:rsidP="000E75AA">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10</w:t>
        </w:r>
      </w:fldSimple>
      <w:bookmarkStart w:id="164" w:name="_Toc407915800"/>
      <w:r w:rsidR="000E75AA">
        <w:t>. ábra</w:t>
      </w:r>
      <w:bookmarkEnd w:id="163"/>
      <w:r w:rsidR="000E75AA">
        <w:t xml:space="preserve"> – A felhők mozgását detektáló osztály felépítése. Az ISubProcessService interfész megvalósítására nincs lehetőség, mivel nem végez módosítást a képen.</w:t>
      </w:r>
      <w:bookmarkEnd w:id="164"/>
    </w:p>
    <w:p w:rsidR="00934BBC" w:rsidRDefault="00934BBC" w:rsidP="00934BBC">
      <w:pPr>
        <w:pStyle w:val="Cmsor2"/>
        <w:rPr>
          <w:rFonts w:cs="Times New Roman"/>
        </w:rPr>
      </w:pPr>
      <w:bookmarkStart w:id="165" w:name="_Toc407915906"/>
      <w:r w:rsidRPr="00377F14">
        <w:rPr>
          <w:rFonts w:cs="Times New Roman"/>
        </w:rPr>
        <w:t>Esőzés detektálása modul</w:t>
      </w:r>
      <w:bookmarkEnd w:id="165"/>
    </w:p>
    <w:p w:rsidR="0037394C" w:rsidRDefault="0037394C" w:rsidP="0037394C">
      <w:pPr>
        <w:pStyle w:val="Cmsor2"/>
      </w:pPr>
      <w:r>
        <w:t>Fejlesztői verzió</w:t>
      </w:r>
    </w:p>
    <w:p w:rsidR="0037394C" w:rsidRDefault="0037394C" w:rsidP="0037394C">
      <w:r>
        <w:t xml:space="preserve">A fent leírt rendszer mellett megvalósításra került az ég borultságát illetve felhők típusát meghatározó-, és az esőcseppeket detektáló modul esetében egy külön program, ami a könnyebb átláthatóság érdekében az eredményeket és az egyes részeredményeket grafikusan is megjeleníti. Ilyen módon pontosabban követhetjük a működés egyes lépéseit, könnyebb meghatározni a hibás működés helyét, kiküszöbölni az azt előidéző tényezőt. Habár az éles verzióban erre nincs szükség, a fejlesztés során ez egy rendkívül fontos funkció. </w:t>
      </w:r>
    </w:p>
    <w:p w:rsidR="0037394C" w:rsidRPr="0037394C" w:rsidRDefault="0037394C" w:rsidP="0037394C">
      <w:r>
        <w:t xml:space="preserve">Az ég borultságát, illetve a felhők típusát meghatározó modul esetében a grafikus megjelenítés mellett még egyéb a fejlesztést, dokumentálást, tesztelést segítő funkciók is kerültek. Ilyen a mért adatok összehasonlítása az észlelők által megadottakkal. Ezt a </w:t>
      </w:r>
      <w:r>
        <w:lastRenderedPageBreak/>
        <w:t>rendszer képes több képen vagy akár sorozaton elvégezni, majd minden egyes eredményt egy szöveges fájlban tárol. Minden importált adat tartalmazza a kép nevét, a szakemberek által megadott borultságot és felhő típust, valamint a program által mértet. Ez a funkció a program működésének kiértékelését nagymértékben gyorsította, mivel akár ezer képen végrehajtott folyamatokról is egyszerűen készíthetünk statisztikát. A funkciónak köszönhetően volt lehetőség különböző beállításokkal való tesztelésre is, ami alapján fontos következtetéseket vonhattunk le a fejlesztés során.</w:t>
      </w:r>
    </w:p>
    <w:p w:rsidR="00F93BA7" w:rsidRPr="00377F14" w:rsidRDefault="00F93BA7" w:rsidP="00AC4463">
      <w:pPr>
        <w:pStyle w:val="Kpalrs"/>
        <w:rPr>
          <w:color w:val="000000"/>
          <w:szCs w:val="22"/>
        </w:rPr>
      </w:pPr>
      <w:r w:rsidRPr="00377F14">
        <w:rPr>
          <w:color w:val="000000"/>
          <w:szCs w:val="22"/>
        </w:rPr>
        <w:br w:type="page"/>
      </w:r>
    </w:p>
    <w:p w:rsidR="00F2142D" w:rsidRPr="00377F14" w:rsidRDefault="00C92126" w:rsidP="009F788E">
      <w:pPr>
        <w:pStyle w:val="Cmsor1"/>
      </w:pPr>
      <w:bookmarkStart w:id="166" w:name="_Toc385287747"/>
      <w:bookmarkStart w:id="167" w:name="_Toc407915907"/>
      <w:bookmarkEnd w:id="88"/>
      <w:r w:rsidRPr="00377F14">
        <w:rPr>
          <w:rStyle w:val="Kiemels2"/>
          <w:b/>
        </w:rPr>
        <w:lastRenderedPageBreak/>
        <w:t>Továbbfejlesztési lehetőségek</w:t>
      </w:r>
      <w:bookmarkEnd w:id="166"/>
      <w:bookmarkEnd w:id="167"/>
    </w:p>
    <w:p w:rsidR="00F2142D" w:rsidRPr="00377F14" w:rsidRDefault="003E552C" w:rsidP="00C65D87">
      <w:r w:rsidRPr="00377F14">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4E1821" w:rsidRPr="00377F14" w:rsidRDefault="004E1821" w:rsidP="00C65D87">
      <w:r w:rsidRPr="00377F14">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rsidR="0012676E" w:rsidRPr="00377F14" w:rsidRDefault="00CC48C7" w:rsidP="00C65D87">
      <w:r w:rsidRPr="00377F14">
        <w:t>Az Országos Meteorológiai Szolgálat számára a rendszer teljesen egyedülálló és új.</w:t>
      </w:r>
      <w:r w:rsidR="0012676E" w:rsidRPr="00377F14">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9F788E" w:rsidRDefault="0012676E" w:rsidP="009F788E">
      <w:r w:rsidRPr="00377F14">
        <w:t xml:space="preserve">Második fontos szempont esetünkben az, hogy egy olcsó fényképezőgép is képes hasznos </w:t>
      </w:r>
      <w:r w:rsidR="00B0205D" w:rsidRPr="00377F14">
        <w:t>nyújt számunkra, tehát nincs szükség költséges eszközökre, például műholdas rendszerekre. Ez a megoldás a világ bármely területén költséghatékonynak számít, így más szervezetek, cégek is fel tudják használni ezt a technológiát.</w:t>
      </w:r>
    </w:p>
    <w:p w:rsidR="009F788E" w:rsidRDefault="009F788E">
      <w:pPr>
        <w:spacing w:after="160" w:line="259" w:lineRule="auto"/>
        <w:ind w:firstLine="0"/>
        <w:jc w:val="left"/>
      </w:pPr>
      <w:r>
        <w:br w:type="page"/>
      </w:r>
    </w:p>
    <w:p w:rsidR="009F788E" w:rsidRPr="009F788E" w:rsidRDefault="009F788E" w:rsidP="009F788E">
      <w:pPr>
        <w:pStyle w:val="Cmsor1"/>
      </w:pPr>
      <w:bookmarkStart w:id="168" w:name="_Toc407915908"/>
      <w:r>
        <w:lastRenderedPageBreak/>
        <w:t>Összegzés</w:t>
      </w:r>
      <w:bookmarkEnd w:id="168"/>
    </w:p>
    <w:p w:rsidR="009F788E" w:rsidRPr="00377F14" w:rsidRDefault="009F788E" w:rsidP="009F788E">
      <w:pPr>
        <w:spacing w:before="120"/>
        <w:ind w:firstLine="426"/>
      </w:pPr>
      <w:r w:rsidRPr="00377F14">
        <w:t>Az Országos Meteorológiai Szolgálat kérésére egy észlelők munkáját támogató rendszert készítettünk, és fejlesztünk folyamatosan. Becsléseiket egy gépi látó rendszer segítségével pontosítjuk,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ebkamerák felhasználása, melyek többnyire a horizontot kémlelik, adott esetben az eget figyelik. Méréseink nem tökéletesek, ám ennek ellenére az észlelők munkáját támogatja, pontosítja.</w:t>
      </w:r>
    </w:p>
    <w:p w:rsidR="009F788E" w:rsidRPr="00377F14" w:rsidRDefault="009F788E" w:rsidP="009F788E">
      <w:pPr>
        <w:spacing w:before="120"/>
        <w:ind w:firstLine="426"/>
      </w:pPr>
      <w:r w:rsidRPr="00377F14">
        <w:t xml:space="preserve">A borultság vizsgálata és a típus meghatározása során felhős ég esetén az algoritmus rendkívül pontosan képes az eget elkülöníteni a felhőktől, legyen szó akár sötétebb, akár világosabb félékről. Ezen kívül teljesen borult ég esetén is képes megmondani, hogy a képen csak felhő látható, és felhőtlen égbolt esetén is pontos értéket ad. Ennek megfelelően a borultságra is jó értéket kapunk. Fontos megjegyeznünk, hogy a meteorológiai észlelők 1 oktás hibahatárral dolgoznak, azaz bármikor előfordulhat, hogy 1 oktát tévednek a becslésekben. Ezért a mi algoritmusunk tesztelésénél is az 1 oktás eltérést még jónak számítottuk! A programot több típusú felhőn, teljesen borult és felhőtlen égen egyaránt teszteltük különböző körülmények között. Ezek alapján az látszik, hogy viszonylag nagy mértékig kiszűri a zavaró tényezőket, és jó aránnyal helyesen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 </w:t>
      </w:r>
    </w:p>
    <w:p w:rsidR="009F788E" w:rsidRPr="00377F14" w:rsidRDefault="009F788E" w:rsidP="009F788E">
      <w:pPr>
        <w:spacing w:before="120"/>
        <w:ind w:firstLine="426"/>
      </w:pPr>
      <w:r w:rsidRPr="00377F14">
        <w:t>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Esős képek esetében a tesztek alapján az ilyen képek 85.71%-a helyesen lett detektálva.</w:t>
      </w:r>
    </w:p>
    <w:p w:rsidR="009F788E" w:rsidRPr="00377F14" w:rsidRDefault="009F788E" w:rsidP="009F788E">
      <w:pPr>
        <w:spacing w:before="120"/>
        <w:ind w:firstLine="426"/>
      </w:pPr>
      <w:r w:rsidRPr="00377F14">
        <w:t xml:space="preserve">A szélirány meghatározása során értelem szerűen a felhők elmozdulásának az irányára voltunk kíváncsiak. Az teszteket az OMSZ által biztosított 1000 felvételből álló sorozatképen végeztük el, melyek között található volt Cumulus és Stratus típusú felhő – lehetővé téve a változatos színű és a homogén képeken való tesztelést – valamint esőcseppes képek is. Az elvégzett teszteken az algoritmus változatos színű felhőkkel jól, míg Stratus típusúakkal rosszabbul szerepelt. Előbbinél az esetek többségében helyesen sikerült a szélirány becslése, a legnagyobb hiba fél égtáj eltérés </w:t>
      </w:r>
      <w:r w:rsidRPr="00377F14">
        <w:lastRenderedPageBreak/>
        <w:t xml:space="preserve">volt. Homogén felületen azonban az egyértelmű képpontok hiánya miatt nem lehet pontos becslést tenni. A sorozatokon végzett tesztel eredményeit javítottuk a képek számának növelésével, így a teszteket elvégeztük tíz képes sorozatokon is. Így Cumulus típusú felhők esetén sikerült elkerülnünk az eddigi minimális eltéréseket is. Az eredmény homogén felületen is javult, de messze elmaradt a változatos felhőzet mellett. A megfelelő eredmények érdekében felhasználtuk a borultság vizsgálat eredményeit, és amennyiben Stratus típusú felhőzetünk volt, "Nem meghatározható"-nak tekintettük az irányt. Ugyanezt tettük esőzés esetén is, mivel a búrán lévő esőcseppek miatt a helyes detektálás lehetetlen, ráadásul csapadékhoz a legtöbb esetben 8 oktás homogén felhőzet tartozik. </w:t>
      </w:r>
    </w:p>
    <w:p w:rsidR="009F788E" w:rsidRPr="00377F14" w:rsidRDefault="009F788E" w:rsidP="009F788E">
      <w:r w:rsidRPr="00377F14">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 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r>
        <w:t>, de az észlelők számára a kezdés időpontja a lényeges, a befejezés csak plusz hasznos információ.</w:t>
      </w:r>
    </w:p>
    <w:p w:rsidR="009F788E" w:rsidRPr="00377F14" w:rsidRDefault="009F788E" w:rsidP="009F788E">
      <w:r w:rsidRPr="00377F14">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9F788E" w:rsidRDefault="009F788E">
      <w:pPr>
        <w:spacing w:after="160" w:line="259" w:lineRule="auto"/>
        <w:ind w:firstLine="0"/>
        <w:jc w:val="left"/>
      </w:pPr>
      <w:r>
        <w:br w:type="page"/>
      </w:r>
    </w:p>
    <w:p w:rsidR="009F788E" w:rsidRDefault="009F788E" w:rsidP="009F788E">
      <w:pPr>
        <w:pStyle w:val="Cmsor1"/>
      </w:pPr>
      <w:bookmarkStart w:id="169" w:name="_Toc407915909"/>
      <w:r>
        <w:lastRenderedPageBreak/>
        <w:t>Summary</w:t>
      </w:r>
      <w:bookmarkEnd w:id="169"/>
    </w:p>
    <w:p w:rsidR="00234AFD" w:rsidRDefault="00234AFD" w:rsidP="00234AFD">
      <w:pPr>
        <w:spacing w:before="120"/>
        <w:ind w:firstLine="426"/>
      </w:pPr>
      <w:r>
        <w:t>For the request of the Hungarian Meteorological Service we developed a system for supporting the work of the observers, and improved it continously. We wish to specify their estimations with the help of a computer vision system on certain fields: the examination of the cloud cover state of the sky, verification of cloud types, determination of wind direction and finally estimation of start and finish time of rainfall. We had to optimize our algorithms according to different constraints. Those are for example taking photoes relatively rarely or using the already set up cameras that are looking at the horizont or vertically towards the sky.  Despite of that our estimations are not perfect, we can help the work of the observers with the results.</w:t>
      </w:r>
    </w:p>
    <w:p w:rsidR="00234AFD" w:rsidRDefault="00234AFD" w:rsidP="00234AFD">
      <w:pPr>
        <w:spacing w:before="120"/>
        <w:ind w:firstLine="426"/>
      </w:pPr>
      <w:r>
        <w:t xml:space="preserve">We can set apart clouds from the sky during the process of cloud cover state estimation, when the sky is grey. It works well independently the color of the clouds. Furthermore it can detect correctly even if the cover state is 8 oktas, or the sky is clear. As a result we get true data for the state of cloud cover as well. Worthy of note that observers work within 1 okta margin of error, so they are allowed to diverge one okta from the correct value. So during testing we also accepted this variance as correct. We tested the program on different types of clouds, with fully covered and clear sky under different circumstances. It turned out that our algorithm can filter different noises well. But we have to take into consideration that on the picture there could be different types of clouds at the same time. In that case the program can specify only the type of lower clouds, or Cumulus, if the image contains these types, regardless of Stratus clouds on the picture. </w:t>
      </w:r>
    </w:p>
    <w:p w:rsidR="00234AFD" w:rsidRDefault="00234AFD" w:rsidP="00234AFD">
      <w:pPr>
        <w:spacing w:before="120"/>
        <w:ind w:firstLine="426"/>
      </w:pPr>
      <w:r>
        <w:t>The result is 87.06% tested on 491 images, that contains single and series pictures as well. We got this data, so that we took 0.5 weight on the images, where just one of the results were correct. We also executed tests on single and series images witouth weighting (when one of the results is bad, we consider it incorrect). We also tested during rainy weather, and the result was 85.71%.</w:t>
      </w:r>
    </w:p>
    <w:p w:rsidR="00234AFD" w:rsidRDefault="00234AFD" w:rsidP="00234AFD">
      <w:pPr>
        <w:spacing w:before="120"/>
        <w:ind w:firstLine="426"/>
      </w:pPr>
      <w:r>
        <w:t xml:space="preserve">During the estimation of wind direction we observed the movement of the clouds. We tested on more than 1000 images provided by the Hungarian Meteorological Service, that includes Cumulus and Stratus types, and images with raindrops as well. With our algorithm we got better results on images with various colors, than we did with mostly homogen pictures. In the first case the biggest difference was half quarter compared to the correct value, while we could not make obvious estimations on homogen images. We were able to improve our results by increasing the number of images examined together, and taking into consideration the result of cloud cover state estimation. We coud also use the result of rain detection. When it is raining, the detection of wind direction is simply not possible. </w:t>
      </w:r>
    </w:p>
    <w:p w:rsidR="00234AFD" w:rsidRDefault="00234AFD" w:rsidP="00234AFD">
      <w:r>
        <w:t xml:space="preserve">We tried to determine the most accurate number of raindrops during the process of rain detection. The more precisely we know the location of raindrops the more correctly </w:t>
      </w:r>
      <w:r>
        <w:lastRenderedPageBreak/>
        <w:t xml:space="preserve">we can estimate the change in weather. In the collection of photoes we got from the Hungarian Meteorological Service there are four series of images with actual raining on them, so we could test our algorithm. The cameras took photoes from dawn until twilight in every querter of an hour. We got various results. Unfortunately it was inevitable that sometimes the algorithm also detected cloud parts as raindrops, because their structure is exactly the same. We got the best results on the images from the camera placed on Kékestető. The background lacks details, and there is a great contrast between colors of environment and the sky, so the algorithm could detect most of the raindrops well. Thanks to the good result of this detection we could estimate the starting and finishing times of raining within 15 minutes margin of error. On the images from the cameras placed in Siófok and Kabhegy the system detected the ending times of raining late - presumably because of the small number of raindrops. We also tested with vertical images. The system could detect raindrops well, but the time data were not fully correct because of the rare taking of photoes. Altough we have to say that starting time of raining is more important for observers than ending time. </w:t>
      </w:r>
    </w:p>
    <w:p w:rsidR="00234AFD" w:rsidRDefault="00234AFD" w:rsidP="00234AFD">
      <w:r>
        <w:t>The modules of our program are equally useful even when separated, but by using them together, we can make a nearly full report of the current weather of a location. The Hungarian Meteorological Service thinks that our program is very important and could be very useful for them, and if we can provide the required accuracy, they would be glad to use our application.</w:t>
      </w:r>
    </w:p>
    <w:p w:rsidR="007E79CB" w:rsidRPr="00377F14" w:rsidRDefault="007E79CB" w:rsidP="00DA2E10">
      <w:bookmarkStart w:id="170" w:name="_GoBack"/>
      <w:bookmarkEnd w:id="170"/>
      <w:r w:rsidRPr="00377F14">
        <w:br w:type="page"/>
      </w:r>
    </w:p>
    <w:p w:rsidR="0012676E" w:rsidRPr="00377F14" w:rsidRDefault="007E79CB" w:rsidP="007E79CB">
      <w:pPr>
        <w:pStyle w:val="Cmsor1"/>
      </w:pPr>
      <w:bookmarkStart w:id="171" w:name="_Toc407915910"/>
      <w:r w:rsidRPr="00377F14">
        <w:lastRenderedPageBreak/>
        <w:t>Mellékletek</w:t>
      </w:r>
      <w:bookmarkEnd w:id="171"/>
    </w:p>
    <w:tbl>
      <w:tblPr>
        <w:tblW w:w="3105" w:type="pct"/>
        <w:jc w:val="center"/>
        <w:tblCellMar>
          <w:left w:w="10" w:type="dxa"/>
          <w:right w:w="10" w:type="dxa"/>
        </w:tblCellMar>
        <w:tblLook w:val="0000" w:firstRow="0" w:lastRow="0" w:firstColumn="0" w:lastColumn="0" w:noHBand="0" w:noVBand="0"/>
      </w:tblPr>
      <w:tblGrid>
        <w:gridCol w:w="1592"/>
        <w:gridCol w:w="2026"/>
        <w:gridCol w:w="1754"/>
      </w:tblGrid>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Szint</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46579A" w:rsidP="00D3313B">
            <w:pPr>
              <w:spacing w:before="120"/>
              <w:ind w:firstLine="202"/>
              <w:rPr>
                <w:sz w:val="18"/>
                <w:szCs w:val="18"/>
              </w:rPr>
            </w:pPr>
            <w:hyperlink r:id="rId53">
              <w:r w:rsidR="007E79CB" w:rsidRPr="00377F14">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46579A" w:rsidP="00D3313B">
            <w:pPr>
              <w:spacing w:before="120"/>
              <w:ind w:firstLine="202"/>
              <w:rPr>
                <w:sz w:val="18"/>
                <w:szCs w:val="18"/>
              </w:rPr>
            </w:pPr>
            <w:hyperlink r:id="rId54">
              <w:r w:rsidR="007E79CB" w:rsidRPr="00377F14">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46579A" w:rsidP="00D3313B">
            <w:pPr>
              <w:spacing w:before="120"/>
              <w:ind w:firstLine="202"/>
              <w:rPr>
                <w:sz w:val="18"/>
                <w:szCs w:val="18"/>
              </w:rPr>
            </w:pPr>
            <w:hyperlink r:id="rId55">
              <w:r w:rsidR="007E79CB" w:rsidRPr="00377F14">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46579A" w:rsidP="00D3313B">
            <w:pPr>
              <w:spacing w:before="120"/>
              <w:ind w:firstLine="202"/>
              <w:rPr>
                <w:sz w:val="18"/>
                <w:szCs w:val="18"/>
              </w:rPr>
            </w:pPr>
            <w:hyperlink r:id="rId56">
              <w:r w:rsidR="007E79CB" w:rsidRPr="00377F14">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46579A" w:rsidP="00D3313B">
            <w:pPr>
              <w:spacing w:before="120"/>
              <w:ind w:firstLine="202"/>
              <w:rPr>
                <w:sz w:val="18"/>
                <w:szCs w:val="18"/>
              </w:rPr>
            </w:pPr>
            <w:hyperlink r:id="rId57">
              <w:r w:rsidR="007E79CB" w:rsidRPr="00377F14">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46579A" w:rsidP="00D3313B">
            <w:pPr>
              <w:spacing w:before="120"/>
              <w:ind w:firstLine="202"/>
              <w:rPr>
                <w:sz w:val="18"/>
                <w:szCs w:val="18"/>
              </w:rPr>
            </w:pPr>
            <w:hyperlink r:id="rId58">
              <w:r w:rsidR="007E79CB" w:rsidRPr="00377F14">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46579A" w:rsidP="00D3313B">
            <w:pPr>
              <w:spacing w:before="120"/>
              <w:ind w:firstLine="202"/>
              <w:rPr>
                <w:sz w:val="18"/>
                <w:szCs w:val="18"/>
              </w:rPr>
            </w:pPr>
            <w:hyperlink r:id="rId59">
              <w:r w:rsidR="007E79CB" w:rsidRPr="00377F14">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46579A" w:rsidP="00D3313B">
            <w:pPr>
              <w:spacing w:before="120"/>
              <w:ind w:firstLine="202"/>
              <w:rPr>
                <w:sz w:val="18"/>
                <w:szCs w:val="18"/>
              </w:rPr>
            </w:pPr>
            <w:hyperlink r:id="rId60">
              <w:r w:rsidR="007E79CB" w:rsidRPr="00377F14">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46579A" w:rsidP="00D3313B">
            <w:pPr>
              <w:spacing w:before="120"/>
              <w:ind w:firstLine="202"/>
              <w:rPr>
                <w:sz w:val="18"/>
                <w:szCs w:val="18"/>
              </w:rPr>
            </w:pPr>
            <w:hyperlink r:id="rId61">
              <w:r w:rsidR="007E79CB" w:rsidRPr="00377F14">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46579A" w:rsidP="00D3313B">
            <w:pPr>
              <w:spacing w:before="120"/>
              <w:ind w:firstLine="202"/>
              <w:rPr>
                <w:sz w:val="18"/>
                <w:szCs w:val="18"/>
              </w:rPr>
            </w:pPr>
            <w:hyperlink r:id="rId62">
              <w:r w:rsidR="007E79CB" w:rsidRPr="00377F14">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E36ADA">
            <w:pPr>
              <w:keepNext/>
              <w:spacing w:before="120"/>
              <w:ind w:firstLine="202"/>
              <w:rPr>
                <w:sz w:val="18"/>
                <w:szCs w:val="18"/>
              </w:rPr>
            </w:pPr>
            <w:r w:rsidRPr="00377F14">
              <w:rPr>
                <w:sz w:val="18"/>
                <w:szCs w:val="18"/>
              </w:rPr>
              <w:t>Több szintet átfog</w:t>
            </w:r>
          </w:p>
        </w:tc>
      </w:tr>
    </w:tbl>
    <w:bookmarkStart w:id="172" w:name="_Ref406522343"/>
    <w:bookmarkStart w:id="173" w:name="_Ref406522339"/>
    <w:p w:rsidR="007E79CB" w:rsidRPr="00377F14" w:rsidRDefault="001A6525" w:rsidP="007B30C7">
      <w:pPr>
        <w:pStyle w:val="Kpalrs"/>
        <w:spacing w:before="120"/>
      </w:pPr>
      <w:r w:rsidRPr="00377F14">
        <w:fldChar w:fldCharType="begin"/>
      </w:r>
      <w:r w:rsidR="00E36ADA" w:rsidRPr="00377F14">
        <w:instrText xml:space="preserve"> SEQ melléklet \* ARABIC </w:instrText>
      </w:r>
      <w:r w:rsidRPr="00377F14">
        <w:fldChar w:fldCharType="separate"/>
      </w:r>
      <w:r w:rsidR="00E36ADA" w:rsidRPr="00377F14">
        <w:rPr>
          <w:noProof/>
        </w:rPr>
        <w:t>1</w:t>
      </w:r>
      <w:r w:rsidRPr="00377F14">
        <w:fldChar w:fldCharType="end"/>
      </w:r>
      <w:r w:rsidR="00E36ADA" w:rsidRPr="00377F14">
        <w:t>. melléklet</w:t>
      </w:r>
      <w:bookmarkEnd w:id="172"/>
      <w:r w:rsidR="00E36ADA" w:rsidRPr="00377F14">
        <w:t xml:space="preserve"> - Felhők típusai.[2]</w:t>
      </w:r>
      <w:bookmarkEnd w:id="173"/>
    </w:p>
    <w:tbl>
      <w:tblPr>
        <w:tblW w:w="3750" w:type="pct"/>
        <w:jc w:val="center"/>
        <w:tblCellMar>
          <w:left w:w="10" w:type="dxa"/>
          <w:right w:w="10" w:type="dxa"/>
        </w:tblCellMar>
        <w:tblLook w:val="0000" w:firstRow="0" w:lastRow="0" w:firstColumn="0" w:lastColumn="0" w:noHBand="0" w:noVBand="0"/>
      </w:tblPr>
      <w:tblGrid>
        <w:gridCol w:w="1913"/>
        <w:gridCol w:w="2726"/>
        <w:gridCol w:w="1900"/>
      </w:tblGrid>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Érték</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12.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3.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45.3</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keepNext/>
              <w:spacing w:before="120"/>
              <w:ind w:firstLine="202"/>
              <w:rPr>
                <w:sz w:val="18"/>
                <w:szCs w:val="18"/>
              </w:rPr>
            </w:pPr>
            <w:r w:rsidRPr="00377F14">
              <w:rPr>
                <w:sz w:val="18"/>
                <w:szCs w:val="18"/>
              </w:rPr>
              <w:t>4.4</w:t>
            </w:r>
          </w:p>
        </w:tc>
      </w:tr>
    </w:tbl>
    <w:p w:rsidR="007E79CB" w:rsidRDefault="001A6525" w:rsidP="00A32F60">
      <w:pPr>
        <w:pStyle w:val="Kpalrs"/>
        <w:spacing w:before="120"/>
        <w:rPr>
          <w:noProof/>
          <w:color w:val="000000" w:themeColor="text1"/>
          <w:szCs w:val="20"/>
        </w:rPr>
      </w:pPr>
      <w:r w:rsidRPr="00377F14">
        <w:rPr>
          <w:noProof/>
          <w:color w:val="000000" w:themeColor="text1"/>
          <w:szCs w:val="20"/>
        </w:rPr>
        <w:fldChar w:fldCharType="begin"/>
      </w:r>
      <w:r w:rsidR="007E79CB" w:rsidRPr="00377F14">
        <w:rPr>
          <w:noProof/>
          <w:color w:val="000000" w:themeColor="text1"/>
          <w:szCs w:val="20"/>
        </w:rPr>
        <w:instrText xml:space="preserve"> SEQ táblázat \* ARABIC </w:instrText>
      </w:r>
      <w:r w:rsidRPr="00377F14">
        <w:rPr>
          <w:noProof/>
          <w:color w:val="000000" w:themeColor="text1"/>
          <w:szCs w:val="20"/>
        </w:rPr>
        <w:fldChar w:fldCharType="separate"/>
      </w:r>
      <w:r w:rsidR="007E79CB" w:rsidRPr="00377F14">
        <w:rPr>
          <w:noProof/>
          <w:color w:val="000000" w:themeColor="text1"/>
          <w:szCs w:val="20"/>
        </w:rPr>
        <w:t>2</w:t>
      </w:r>
      <w:r w:rsidRPr="00377F14">
        <w:rPr>
          <w:noProof/>
          <w:color w:val="000000" w:themeColor="text1"/>
          <w:szCs w:val="20"/>
        </w:rPr>
        <w:fldChar w:fldCharType="end"/>
      </w:r>
      <w:r w:rsidR="007E79CB" w:rsidRPr="00377F14">
        <w:rPr>
          <w:noProof/>
          <w:color w:val="000000" w:themeColor="text1"/>
          <w:szCs w:val="20"/>
        </w:rPr>
        <w:t>. melléklet – Szakirodalomban meghatározott küszöbértékek a felhődetektálás során alkalmazott osztályoknál.</w:t>
      </w:r>
      <w:r w:rsidR="007E79CB" w:rsidRPr="00377F14">
        <w:rPr>
          <w:noProof/>
          <w:color w:val="000000" w:themeColor="text1"/>
          <w:szCs w:val="20"/>
        </w:rPr>
        <w:br/>
        <w:t xml:space="preserve">(Fa - felhő alsó, Ff - felhő felső, Ea - ég alsó, Ef - Ég felső korlátja) </w:t>
      </w:r>
      <w:r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Pr="00377F14">
        <w:rPr>
          <w:noProof/>
          <w:color w:val="000000" w:themeColor="text1"/>
          <w:szCs w:val="20"/>
        </w:rPr>
        <w:fldChar w:fldCharType="separate"/>
      </w:r>
      <w:r w:rsidR="0044348B" w:rsidRPr="00377F14">
        <w:rPr>
          <w:i w:val="0"/>
          <w:noProof/>
          <w:color w:val="000000" w:themeColor="text1"/>
          <w:szCs w:val="20"/>
        </w:rPr>
        <w:t>[7]</w:t>
      </w:r>
      <w:r w:rsidRPr="00377F14">
        <w:rPr>
          <w:noProof/>
          <w:color w:val="000000" w:themeColor="text1"/>
          <w:szCs w:val="20"/>
        </w:rPr>
        <w:fldChar w:fldCharType="end"/>
      </w:r>
    </w:p>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7D1C00" w:rsidTr="00046D3C">
        <w:tc>
          <w:tcPr>
            <w:tcW w:w="2162" w:type="dxa"/>
            <w:shd w:val="clear" w:color="auto" w:fill="E7E6E6" w:themeFill="background2"/>
          </w:tcPr>
          <w:p w:rsidR="007D1C00" w:rsidRPr="007D1C00" w:rsidRDefault="007D1C00" w:rsidP="007D1C00">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borultság</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2</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1</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lear</w:t>
            </w:r>
          </w:p>
        </w:tc>
        <w:tc>
          <w:tcPr>
            <w:tcW w:w="2163" w:type="dxa"/>
          </w:tcPr>
          <w:p w:rsidR="007D1C00" w:rsidRDefault="007D1C00" w:rsidP="007D1C00">
            <w:pPr>
              <w:ind w:firstLine="0"/>
            </w:pPr>
            <w:r>
              <w:t>5</w:t>
            </w:r>
          </w:p>
        </w:tc>
        <w:tc>
          <w:tcPr>
            <w:tcW w:w="2163" w:type="dxa"/>
          </w:tcPr>
          <w:p w:rsidR="007D1C00" w:rsidRDefault="007D1C00" w:rsidP="007D1C00">
            <w:pPr>
              <w:ind w:firstLine="0"/>
            </w:pPr>
            <w:r>
              <w:t>0</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7</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6</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1</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lastRenderedPageBreak/>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2</w:t>
            </w:r>
          </w:p>
        </w:tc>
        <w:tc>
          <w:tcPr>
            <w:tcW w:w="2163" w:type="dxa"/>
          </w:tcPr>
          <w:p w:rsidR="00A80FA9" w:rsidRDefault="00A80FA9" w:rsidP="003F4DD8">
            <w:pPr>
              <w:ind w:firstLine="0"/>
            </w:pPr>
            <w:r>
              <w:t>2</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5</w:t>
            </w:r>
          </w:p>
        </w:tc>
        <w:tc>
          <w:tcPr>
            <w:tcW w:w="2163" w:type="dxa"/>
          </w:tcPr>
          <w:p w:rsidR="00A80FA9" w:rsidRDefault="00A80FA9" w:rsidP="003F4DD8">
            <w:pPr>
              <w:ind w:firstLine="0"/>
            </w:pPr>
            <w:r>
              <w:t>5</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6</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B6A9F"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bl>
    <w:p w:rsidR="007D1C00" w:rsidRDefault="007D1C00" w:rsidP="007D1C00"/>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A6614D" w:rsidTr="00046D3C">
        <w:tc>
          <w:tcPr>
            <w:tcW w:w="2162" w:type="dxa"/>
            <w:shd w:val="clear" w:color="auto" w:fill="E7E6E6" w:themeFill="background2"/>
          </w:tcPr>
          <w:p w:rsidR="00A6614D" w:rsidRPr="007D1C00" w:rsidRDefault="00A6614D" w:rsidP="003F4DD8">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borultság</w:t>
            </w:r>
          </w:p>
        </w:tc>
      </w:tr>
      <w:tr w:rsidR="00A6614D" w:rsidTr="00A6614D">
        <w:tc>
          <w:tcPr>
            <w:tcW w:w="2162" w:type="dxa"/>
          </w:tcPr>
          <w:p w:rsidR="00A6614D" w:rsidRDefault="00A6614D" w:rsidP="007D1C00">
            <w:pPr>
              <w:ind w:firstLine="0"/>
            </w:pPr>
            <w:r>
              <w:t>Cumulus</w:t>
            </w:r>
          </w:p>
        </w:tc>
        <w:tc>
          <w:tcPr>
            <w:tcW w:w="2162" w:type="dxa"/>
          </w:tcPr>
          <w:p w:rsidR="00A6614D" w:rsidRDefault="00A6614D" w:rsidP="007D1C00">
            <w:pPr>
              <w:ind w:firstLine="0"/>
            </w:pPr>
            <w:r>
              <w:t>Cumulus</w:t>
            </w:r>
          </w:p>
        </w:tc>
        <w:tc>
          <w:tcPr>
            <w:tcW w:w="2163" w:type="dxa"/>
          </w:tcPr>
          <w:p w:rsidR="00A6614D" w:rsidRDefault="00A6614D" w:rsidP="007D1C00">
            <w:pPr>
              <w:ind w:firstLine="0"/>
            </w:pPr>
            <w:r>
              <w:t>7</w:t>
            </w:r>
          </w:p>
        </w:tc>
        <w:tc>
          <w:tcPr>
            <w:tcW w:w="2163" w:type="dxa"/>
          </w:tcPr>
          <w:p w:rsidR="00A6614D" w:rsidRDefault="00A6614D" w:rsidP="007D1C00">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lastRenderedPageBreak/>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0</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BD4DF2" w:rsidP="003F4DD8">
            <w:pPr>
              <w:ind w:firstLine="0"/>
            </w:pPr>
            <w:r>
              <w:t>Stratus</w:t>
            </w:r>
          </w:p>
        </w:tc>
        <w:tc>
          <w:tcPr>
            <w:tcW w:w="2163" w:type="dxa"/>
          </w:tcPr>
          <w:p w:rsidR="00A6614D" w:rsidRDefault="00A6614D" w:rsidP="003F4DD8">
            <w:pPr>
              <w:ind w:firstLine="0"/>
            </w:pPr>
            <w:r>
              <w:t>7</w:t>
            </w:r>
          </w:p>
        </w:tc>
        <w:tc>
          <w:tcPr>
            <w:tcW w:w="2163" w:type="dxa"/>
          </w:tcPr>
          <w:p w:rsidR="00A6614D" w:rsidRDefault="00BD4DF2"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bl>
    <w:p w:rsidR="00A6614D" w:rsidRPr="007D1C00" w:rsidRDefault="00A6614D" w:rsidP="007D1C00"/>
    <w:tbl>
      <w:tblPr>
        <w:tblStyle w:val="Rcsostblzat"/>
        <w:tblW w:w="0" w:type="auto"/>
        <w:jc w:val="center"/>
        <w:tblLook w:val="04A0" w:firstRow="1" w:lastRow="0" w:firstColumn="1" w:lastColumn="0" w:noHBand="0" w:noVBand="1"/>
      </w:tblPr>
      <w:tblGrid>
        <w:gridCol w:w="2340"/>
        <w:gridCol w:w="2976"/>
        <w:gridCol w:w="3047"/>
      </w:tblGrid>
      <w:tr w:rsidR="00D3313B" w:rsidRPr="00377F14" w:rsidTr="00295807">
        <w:trPr>
          <w:jc w:val="center"/>
        </w:trPr>
        <w:tc>
          <w:tcPr>
            <w:tcW w:w="2340" w:type="dxa"/>
            <w:shd w:val="clear" w:color="auto" w:fill="D9D9D9" w:themeFill="background1" w:themeFillShade="D9"/>
          </w:tcPr>
          <w:p w:rsidR="00D3313B" w:rsidRPr="00377F14" w:rsidRDefault="00D3313B" w:rsidP="006B6139">
            <w:pPr>
              <w:spacing w:before="120"/>
              <w:ind w:firstLine="202"/>
              <w:rPr>
                <w:b/>
                <w:sz w:val="18"/>
                <w:szCs w:val="18"/>
              </w:rPr>
            </w:pPr>
          </w:p>
        </w:tc>
        <w:tc>
          <w:tcPr>
            <w:tcW w:w="297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es</w:t>
            </w:r>
          </w:p>
        </w:tc>
        <w:tc>
          <w:tcPr>
            <w:tcW w:w="3047"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telen</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es</w:t>
            </w:r>
          </w:p>
        </w:tc>
        <w:tc>
          <w:tcPr>
            <w:tcW w:w="2976" w:type="dxa"/>
          </w:tcPr>
          <w:p w:rsidR="00D3313B" w:rsidRPr="00377F14" w:rsidRDefault="00D3313B" w:rsidP="006B6139">
            <w:pPr>
              <w:spacing w:before="120"/>
              <w:ind w:firstLine="202"/>
              <w:rPr>
                <w:sz w:val="18"/>
                <w:szCs w:val="18"/>
              </w:rPr>
            </w:pPr>
            <w:r w:rsidRPr="00377F14">
              <w:rPr>
                <w:sz w:val="18"/>
                <w:szCs w:val="18"/>
              </w:rPr>
              <w:t>471</w:t>
            </w:r>
          </w:p>
        </w:tc>
        <w:tc>
          <w:tcPr>
            <w:tcW w:w="3047" w:type="dxa"/>
          </w:tcPr>
          <w:p w:rsidR="00D3313B" w:rsidRPr="00377F14" w:rsidRDefault="00D3313B" w:rsidP="006B6139">
            <w:pPr>
              <w:spacing w:before="120"/>
              <w:ind w:firstLine="202"/>
              <w:rPr>
                <w:sz w:val="18"/>
                <w:szCs w:val="18"/>
              </w:rPr>
            </w:pPr>
            <w:r w:rsidRPr="00377F14">
              <w:rPr>
                <w:sz w:val="18"/>
                <w:szCs w:val="18"/>
              </w:rPr>
              <w:t>0</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telen</w:t>
            </w:r>
          </w:p>
        </w:tc>
        <w:tc>
          <w:tcPr>
            <w:tcW w:w="2976" w:type="dxa"/>
          </w:tcPr>
          <w:p w:rsidR="00D3313B" w:rsidRPr="00377F14" w:rsidRDefault="00D3313B" w:rsidP="006B6139">
            <w:pPr>
              <w:spacing w:before="120"/>
              <w:ind w:firstLine="202"/>
              <w:rPr>
                <w:sz w:val="18"/>
                <w:szCs w:val="18"/>
              </w:rPr>
            </w:pPr>
            <w:r w:rsidRPr="00377F14">
              <w:rPr>
                <w:sz w:val="18"/>
                <w:szCs w:val="18"/>
              </w:rPr>
              <w:t>20</w:t>
            </w:r>
          </w:p>
        </w:tc>
        <w:tc>
          <w:tcPr>
            <w:tcW w:w="3047" w:type="dxa"/>
          </w:tcPr>
          <w:p w:rsidR="00D3313B" w:rsidRPr="00377F14" w:rsidRDefault="00D3313B" w:rsidP="006B6139">
            <w:pPr>
              <w:keepNext/>
              <w:spacing w:before="120"/>
              <w:ind w:firstLine="202"/>
              <w:rPr>
                <w:sz w:val="18"/>
                <w:szCs w:val="18"/>
              </w:rPr>
            </w:pPr>
            <w:r w:rsidRPr="00377F14">
              <w:rPr>
                <w:sz w:val="18"/>
                <w:szCs w:val="18"/>
              </w:rPr>
              <w:t>0</w:t>
            </w:r>
          </w:p>
        </w:tc>
      </w:tr>
    </w:tbl>
    <w:p w:rsidR="00D3313B" w:rsidRPr="00377F14" w:rsidRDefault="001A6525" w:rsidP="00A32F60">
      <w:pPr>
        <w:pStyle w:val="Kpalrs"/>
        <w:spacing w:before="120" w:after="1200"/>
      </w:pPr>
      <w:r w:rsidRPr="00377F14">
        <w:fldChar w:fldCharType="begin"/>
      </w:r>
      <w:r w:rsidR="00F41830" w:rsidRPr="00377F14">
        <w:instrText xml:space="preserve"> SEQ Táblázat \* ARABIC </w:instrText>
      </w:r>
      <w:r w:rsidRPr="00377F14">
        <w:fldChar w:fldCharType="separate"/>
      </w:r>
      <w:bookmarkStart w:id="174" w:name="_Ref406521988"/>
      <w:r w:rsidR="00D3313B" w:rsidRPr="00377F14">
        <w:rPr>
          <w:noProof/>
        </w:rPr>
        <w:t>3</w:t>
      </w:r>
      <w:bookmarkEnd w:id="174"/>
      <w:r w:rsidRPr="00377F14">
        <w:rPr>
          <w:noProof/>
        </w:rPr>
        <w:fldChar w:fldCharType="end"/>
      </w:r>
      <w:r w:rsidR="00D3313B" w:rsidRPr="00377F14">
        <w:rPr>
          <w:noProof/>
        </w:rPr>
        <w:t>. melléklet</w:t>
      </w:r>
      <w:r w:rsidR="00D3313B" w:rsidRPr="00377F14">
        <w:t xml:space="preserve"> - A mérések eredménye borultság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1976"/>
        <w:gridCol w:w="3119"/>
        <w:gridCol w:w="3393"/>
      </w:tblGrid>
      <w:tr w:rsidR="00D3313B" w:rsidRPr="00377F14" w:rsidTr="00295807">
        <w:trPr>
          <w:jc w:val="center"/>
        </w:trPr>
        <w:tc>
          <w:tcPr>
            <w:tcW w:w="1976" w:type="dxa"/>
            <w:shd w:val="clear" w:color="auto" w:fill="D9D9D9" w:themeFill="background1" w:themeFillShade="D9"/>
          </w:tcPr>
          <w:p w:rsidR="00D3313B" w:rsidRPr="00377F14" w:rsidRDefault="00D3313B" w:rsidP="006B6139">
            <w:pPr>
              <w:spacing w:before="120"/>
              <w:ind w:firstLine="202"/>
              <w:rPr>
                <w:b/>
                <w:sz w:val="18"/>
                <w:szCs w:val="18"/>
              </w:rPr>
            </w:pPr>
          </w:p>
        </w:tc>
        <w:tc>
          <w:tcPr>
            <w:tcW w:w="3119"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es</w:t>
            </w:r>
          </w:p>
        </w:tc>
        <w:tc>
          <w:tcPr>
            <w:tcW w:w="3393"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telen</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lastRenderedPageBreak/>
              <w:t>Mért típus helyes</w:t>
            </w:r>
          </w:p>
        </w:tc>
        <w:tc>
          <w:tcPr>
            <w:tcW w:w="3119" w:type="dxa"/>
          </w:tcPr>
          <w:p w:rsidR="00D3313B" w:rsidRPr="00377F14" w:rsidRDefault="00D3313B" w:rsidP="006B6139">
            <w:pPr>
              <w:spacing w:before="120"/>
              <w:ind w:firstLine="202"/>
              <w:rPr>
                <w:sz w:val="18"/>
                <w:szCs w:val="18"/>
              </w:rPr>
            </w:pPr>
            <w:r w:rsidRPr="00377F14">
              <w:rPr>
                <w:sz w:val="18"/>
                <w:szCs w:val="18"/>
              </w:rPr>
              <w:t>394</w:t>
            </w:r>
          </w:p>
        </w:tc>
        <w:tc>
          <w:tcPr>
            <w:tcW w:w="3393" w:type="dxa"/>
          </w:tcPr>
          <w:p w:rsidR="00D3313B" w:rsidRPr="00377F14" w:rsidRDefault="00D3313B" w:rsidP="006B6139">
            <w:pPr>
              <w:spacing w:before="120"/>
              <w:ind w:firstLine="202"/>
              <w:rPr>
                <w:sz w:val="18"/>
                <w:szCs w:val="18"/>
              </w:rPr>
            </w:pPr>
            <w:r w:rsidRPr="00377F14">
              <w:rPr>
                <w:sz w:val="18"/>
                <w:szCs w:val="18"/>
              </w:rPr>
              <w:t>1</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telen</w:t>
            </w:r>
          </w:p>
        </w:tc>
        <w:tc>
          <w:tcPr>
            <w:tcW w:w="3119" w:type="dxa"/>
          </w:tcPr>
          <w:p w:rsidR="00D3313B" w:rsidRPr="00377F14" w:rsidRDefault="00D3313B" w:rsidP="006B6139">
            <w:pPr>
              <w:spacing w:before="120"/>
              <w:ind w:firstLine="202"/>
              <w:rPr>
                <w:sz w:val="18"/>
                <w:szCs w:val="18"/>
              </w:rPr>
            </w:pPr>
            <w:r w:rsidRPr="00377F14">
              <w:rPr>
                <w:sz w:val="18"/>
                <w:szCs w:val="18"/>
              </w:rPr>
              <w:t>89</w:t>
            </w:r>
          </w:p>
        </w:tc>
        <w:tc>
          <w:tcPr>
            <w:tcW w:w="3393" w:type="dxa"/>
          </w:tcPr>
          <w:p w:rsidR="00D3313B" w:rsidRPr="00377F14" w:rsidRDefault="00D3313B" w:rsidP="006B6139">
            <w:pPr>
              <w:keepNext/>
              <w:spacing w:before="120"/>
              <w:ind w:firstLine="202"/>
              <w:rPr>
                <w:sz w:val="18"/>
                <w:szCs w:val="18"/>
              </w:rPr>
            </w:pPr>
            <w:r w:rsidRPr="00377F14">
              <w:rPr>
                <w:sz w:val="18"/>
                <w:szCs w:val="18"/>
              </w:rPr>
              <w:t>7</w:t>
            </w:r>
          </w:p>
        </w:tc>
      </w:tr>
    </w:tbl>
    <w:p w:rsidR="00D3313B" w:rsidRPr="00377F14" w:rsidRDefault="001A6525" w:rsidP="00A32F60">
      <w:pPr>
        <w:pStyle w:val="Kpalrs"/>
        <w:spacing w:before="120"/>
      </w:pPr>
      <w:r w:rsidRPr="00377F14">
        <w:fldChar w:fldCharType="begin"/>
      </w:r>
      <w:r w:rsidR="00F41830" w:rsidRPr="00377F14">
        <w:instrText xml:space="preserve"> SEQ Táblázat \* ARABIC </w:instrText>
      </w:r>
      <w:r w:rsidRPr="00377F14">
        <w:fldChar w:fldCharType="separate"/>
      </w:r>
      <w:r w:rsidR="00D3313B" w:rsidRPr="00377F14">
        <w:rPr>
          <w:noProof/>
        </w:rPr>
        <w:t>4</w:t>
      </w:r>
      <w:r w:rsidRPr="00377F14">
        <w:rPr>
          <w:noProof/>
        </w:rPr>
        <w:fldChar w:fldCharType="end"/>
      </w:r>
      <w:r w:rsidR="00D3313B" w:rsidRPr="00377F14">
        <w:rPr>
          <w:noProof/>
        </w:rPr>
        <w:t>. melléklet</w:t>
      </w:r>
      <w:r w:rsidR="00D3313B" w:rsidRPr="00377F14">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3096"/>
        <w:gridCol w:w="3096"/>
      </w:tblGrid>
      <w:tr w:rsidR="00D3313B" w:rsidRPr="00377F14" w:rsidTr="00295807">
        <w:trPr>
          <w:jc w:val="center"/>
        </w:trPr>
        <w:tc>
          <w:tcPr>
            <w:tcW w:w="3096" w:type="dxa"/>
            <w:shd w:val="clear" w:color="auto" w:fill="D9D9D9" w:themeFill="background1" w:themeFillShade="D9"/>
          </w:tcPr>
          <w:p w:rsidR="00D3313B" w:rsidRPr="00377F14" w:rsidRDefault="00D3313B" w:rsidP="006B6139">
            <w:pPr>
              <w:spacing w:before="120"/>
              <w:ind w:firstLine="202"/>
              <w:rPr>
                <w:b/>
                <w:sz w:val="18"/>
                <w:szCs w:val="18"/>
              </w:rPr>
            </w:pPr>
          </w:p>
        </w:tc>
        <w:tc>
          <w:tcPr>
            <w:tcW w:w="309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Felhő típus esetében</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Érzékenység</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Specifikusság</w:t>
            </w:r>
          </w:p>
        </w:tc>
        <w:tc>
          <w:tcPr>
            <w:tcW w:w="3096" w:type="dxa"/>
          </w:tcPr>
          <w:p w:rsidR="00D3313B" w:rsidRPr="00377F14" w:rsidRDefault="00D3313B" w:rsidP="006B6139">
            <w:pPr>
              <w:spacing w:before="120"/>
              <w:ind w:firstLine="202"/>
              <w:rPr>
                <w:sz w:val="18"/>
                <w:szCs w:val="18"/>
              </w:rPr>
            </w:pPr>
            <w:r w:rsidRPr="00377F14">
              <w:rPr>
                <w:sz w:val="18"/>
                <w:szCs w:val="18"/>
              </w:rPr>
              <w:t>0,9888</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Precizitás</w:t>
            </w:r>
          </w:p>
        </w:tc>
        <w:tc>
          <w:tcPr>
            <w:tcW w:w="3096" w:type="dxa"/>
          </w:tcPr>
          <w:p w:rsidR="00D3313B" w:rsidRPr="00377F14" w:rsidRDefault="00D3313B" w:rsidP="006B6139">
            <w:pPr>
              <w:spacing w:before="120"/>
              <w:ind w:firstLine="202"/>
              <w:rPr>
                <w:sz w:val="18"/>
                <w:szCs w:val="18"/>
              </w:rPr>
            </w:pPr>
            <w:r w:rsidRPr="00377F14">
              <w:rPr>
                <w:sz w:val="18"/>
                <w:szCs w:val="18"/>
              </w:rPr>
              <w:t>0,9974</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Felidézés</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bl>
    <w:p w:rsidR="00D3313B" w:rsidRPr="00377F14" w:rsidRDefault="00D3313B" w:rsidP="00A32F60">
      <w:pPr>
        <w:spacing w:before="120"/>
        <w:jc w:val="center"/>
        <w:rPr>
          <w:i/>
          <w:iCs/>
          <w:sz w:val="20"/>
          <w:szCs w:val="18"/>
        </w:rPr>
      </w:pPr>
      <w:r w:rsidRPr="00377F14">
        <w:rPr>
          <w:i/>
          <w:iCs/>
          <w:sz w:val="20"/>
          <w:szCs w:val="18"/>
        </w:rPr>
        <w:t>5. melléklet - Fals negatív illetve fals pozitív értékekből kifejezett paraméterek a tesztek értékelésére.</w:t>
      </w:r>
    </w:p>
    <w:tbl>
      <w:tblPr>
        <w:tblStyle w:val="Rcsostblzat"/>
        <w:tblW w:w="0" w:type="auto"/>
        <w:jc w:val="center"/>
        <w:tblLook w:val="04A0" w:firstRow="1" w:lastRow="0" w:firstColumn="1" w:lastColumn="0" w:noHBand="0" w:noVBand="1"/>
      </w:tblPr>
      <w:tblGrid>
        <w:gridCol w:w="4089"/>
        <w:gridCol w:w="2103"/>
      </w:tblGrid>
      <w:tr w:rsidR="006B6139" w:rsidRPr="00377F14" w:rsidTr="00295807">
        <w:trPr>
          <w:jc w:val="center"/>
        </w:trPr>
        <w:tc>
          <w:tcPr>
            <w:tcW w:w="4089"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Tesztelt érték neve</w:t>
            </w:r>
          </w:p>
        </w:tc>
        <w:tc>
          <w:tcPr>
            <w:tcW w:w="2103"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Számolt érték</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230</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Sikeresen 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137</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Félredetektált cseppek száma</w:t>
            </w:r>
          </w:p>
        </w:tc>
        <w:tc>
          <w:tcPr>
            <w:tcW w:w="2103" w:type="dxa"/>
          </w:tcPr>
          <w:p w:rsidR="006B6139" w:rsidRPr="00377F14" w:rsidRDefault="006B6139" w:rsidP="00A32F60">
            <w:pPr>
              <w:spacing w:before="120"/>
              <w:ind w:firstLine="202"/>
              <w:rPr>
                <w:sz w:val="18"/>
                <w:szCs w:val="18"/>
              </w:rPr>
            </w:pPr>
            <w:r w:rsidRPr="00377F14">
              <w:rPr>
                <w:sz w:val="18"/>
                <w:szCs w:val="18"/>
              </w:rPr>
              <w:t>93</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Nem detektált cseppek száma</w:t>
            </w:r>
          </w:p>
        </w:tc>
        <w:tc>
          <w:tcPr>
            <w:tcW w:w="2103" w:type="dxa"/>
          </w:tcPr>
          <w:p w:rsidR="006B6139" w:rsidRPr="00377F14" w:rsidRDefault="00295807" w:rsidP="00A32F60">
            <w:pPr>
              <w:spacing w:before="120"/>
              <w:ind w:firstLine="202"/>
              <w:rPr>
                <w:sz w:val="18"/>
                <w:szCs w:val="18"/>
              </w:rPr>
            </w:pPr>
            <w:r w:rsidRPr="00377F14">
              <w:rPr>
                <w:sz w:val="18"/>
                <w:szCs w:val="18"/>
              </w:rPr>
              <w:t>26</w:t>
            </w:r>
          </w:p>
        </w:tc>
      </w:tr>
    </w:tbl>
    <w:p w:rsidR="006B6139" w:rsidRPr="00377F14" w:rsidRDefault="006B6139" w:rsidP="00A32F60">
      <w:pPr>
        <w:pStyle w:val="Kpalrs"/>
        <w:spacing w:before="120"/>
      </w:pPr>
      <w:r w:rsidRPr="00377F14">
        <w:t>6</w:t>
      </w:r>
      <w:r w:rsidRPr="00377F14">
        <w:rPr>
          <w:noProof/>
        </w:rPr>
        <w:t>. melléklet</w:t>
      </w:r>
      <w:r w:rsidRPr="00377F14">
        <w:t xml:space="preserve"> </w:t>
      </w:r>
      <w:r w:rsidR="00295807" w:rsidRPr="00377F14">
        <w:t>–</w:t>
      </w:r>
      <w:r w:rsidRPr="00377F14">
        <w:t xml:space="preserve"> </w:t>
      </w:r>
      <w:r w:rsidR="00295807" w:rsidRPr="00377F14">
        <w:t>Esőcseppek detektálásának a kiértékelése a kékestetői állomáson.</w:t>
      </w:r>
    </w:p>
    <w:p w:rsidR="00CC48C7" w:rsidRPr="00377F14" w:rsidRDefault="00CC48C7" w:rsidP="00CC48C7">
      <w:pPr>
        <w:pStyle w:val="Kpalrs"/>
      </w:pPr>
      <w:r w:rsidRPr="00377F14">
        <w:rPr>
          <w:noProof/>
        </w:rPr>
        <w:drawing>
          <wp:inline distT="0" distB="0" distL="0" distR="0" wp14:anchorId="47DC67F0" wp14:editId="6D8C3FB2">
            <wp:extent cx="3883377" cy="2912533"/>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stretch>
                      <a:fillRect/>
                    </a:stretch>
                  </pic:blipFill>
                  <pic:spPr>
                    <a:xfrm>
                      <a:off x="0" y="0"/>
                      <a:ext cx="3893692" cy="2920269"/>
                    </a:xfrm>
                    <a:prstGeom prst="rect">
                      <a:avLst/>
                    </a:prstGeom>
                  </pic:spPr>
                </pic:pic>
              </a:graphicData>
            </a:graphic>
          </wp:inline>
        </w:drawing>
      </w:r>
    </w:p>
    <w:p w:rsidR="00F017F3" w:rsidRPr="00377F14" w:rsidRDefault="00CC48C7" w:rsidP="00A32F60">
      <w:pPr>
        <w:pStyle w:val="Kpalrs"/>
      </w:pPr>
      <w:r w:rsidRPr="00377F14">
        <w:t>7</w:t>
      </w:r>
      <w:r w:rsidRPr="00377F14">
        <w:rPr>
          <w:noProof/>
        </w:rPr>
        <w:t>. melléklet</w:t>
      </w:r>
      <w:r w:rsidRPr="00377F14">
        <w:t xml:space="preserve"> – Rendszerünk működése esőcseppek detektálása közben. Látható, hogy milyen útvonalat járt be az algoritmus, ameddig a végső érték meg nem született.</w:t>
      </w:r>
      <w:r w:rsidR="00AA5240" w:rsidRPr="00377F14">
        <w:br w:type="page"/>
      </w:r>
    </w:p>
    <w:p w:rsidR="003B7556" w:rsidRPr="00377F14" w:rsidRDefault="003B7556" w:rsidP="003B7556">
      <w:pPr>
        <w:pStyle w:val="Cmsor1"/>
        <w:divId w:val="1087536698"/>
      </w:pPr>
      <w:bookmarkStart w:id="175" w:name="_Toc407915911"/>
      <w:r w:rsidRPr="00377F14">
        <w:lastRenderedPageBreak/>
        <w:t>Irodalomjegyzék</w:t>
      </w:r>
      <w:bookmarkEnd w:id="175"/>
    </w:p>
    <w:p w:rsidR="00310499" w:rsidRPr="00377F14" w:rsidRDefault="001A6525">
      <w:pPr>
        <w:pStyle w:val="NormlWeb"/>
        <w:ind w:left="640" w:hanging="640"/>
        <w:divId w:val="1380131033"/>
        <w:rPr>
          <w:noProof/>
        </w:rPr>
      </w:pPr>
      <w:r w:rsidRPr="00377F14">
        <w:fldChar w:fldCharType="begin" w:fldLock="1"/>
      </w:r>
      <w:r w:rsidR="003B7ECE" w:rsidRPr="00377F14">
        <w:instrText xml:space="preserve">ADDIN Mendeley Bibliography CSL_BIBLIOGRAPHY </w:instrText>
      </w:r>
      <w:r w:rsidRPr="00377F14">
        <w:fldChar w:fldCharType="separate"/>
      </w:r>
      <w:r w:rsidR="00310499" w:rsidRPr="00377F14">
        <w:rPr>
          <w:noProof/>
        </w:rPr>
        <w:t>[1]</w:t>
      </w:r>
      <w:r w:rsidR="00310499" w:rsidRPr="00377F14">
        <w:rPr>
          <w:noProof/>
        </w:rPr>
        <w:tab/>
      </w:r>
      <w:r w:rsidR="00310499" w:rsidRPr="00377F14">
        <w:rPr>
          <w:i/>
          <w:iCs/>
          <w:noProof/>
        </w:rPr>
        <w:t>Gépi látó rendszerünk fejlesztésének a támogatására elkészült írásos specifikáció és képgyűjtemény</w:t>
      </w:r>
      <w:r w:rsidR="00310499" w:rsidRPr="00377F14">
        <w:rPr>
          <w:noProof/>
        </w:rPr>
        <w:t>. Budapest: Országos Meteorológiai Szolgálat, 2013.</w:t>
      </w:r>
    </w:p>
    <w:p w:rsidR="00310499" w:rsidRPr="00377F14" w:rsidRDefault="00310499">
      <w:pPr>
        <w:pStyle w:val="NormlWeb"/>
        <w:ind w:left="640" w:hanging="640"/>
        <w:divId w:val="1380131033"/>
        <w:rPr>
          <w:noProof/>
        </w:rPr>
      </w:pPr>
      <w:r w:rsidRPr="00377F14">
        <w:rPr>
          <w:noProof/>
        </w:rPr>
        <w:t>[2]</w:t>
      </w:r>
      <w:r w:rsidRPr="00377F14">
        <w:rPr>
          <w:noProof/>
        </w:rPr>
        <w:tab/>
      </w:r>
      <w:r w:rsidRPr="00377F14">
        <w:rPr>
          <w:i/>
          <w:iCs/>
          <w:noProof/>
        </w:rPr>
        <w:t>Cloud types for observers, Reading the Sky</w:t>
      </w:r>
      <w:r w:rsidRPr="00377F14">
        <w:rPr>
          <w:noProof/>
        </w:rPr>
        <w:t>. MET Office, 2006.</w:t>
      </w:r>
    </w:p>
    <w:p w:rsidR="00310499" w:rsidRPr="00377F14" w:rsidRDefault="00310499">
      <w:pPr>
        <w:pStyle w:val="NormlWeb"/>
        <w:ind w:left="640" w:hanging="640"/>
        <w:divId w:val="1380131033"/>
        <w:rPr>
          <w:noProof/>
        </w:rPr>
      </w:pPr>
      <w:r w:rsidRPr="00377F14">
        <w:rPr>
          <w:noProof/>
        </w:rPr>
        <w:t>[3]</w:t>
      </w:r>
      <w:r w:rsidRPr="00377F14">
        <w:rPr>
          <w:noProof/>
        </w:rPr>
        <w:tab/>
        <w:t xml:space="preserve">F. Samopa and A. Asano, “Hybrid Image Thresholding Method using Edge Detection,” </w:t>
      </w:r>
      <w:r w:rsidRPr="00377F14">
        <w:rPr>
          <w:i/>
          <w:iCs/>
          <w:noProof/>
        </w:rPr>
        <w:t>IJCSNS Int. J. Comput. Sci. Netw. Secur.</w:t>
      </w:r>
      <w:r w:rsidRPr="00377F14">
        <w:rPr>
          <w:noProof/>
        </w:rPr>
        <w:t>, vol. 9, no. 4, pp. 292–299.</w:t>
      </w:r>
    </w:p>
    <w:p w:rsidR="00310499" w:rsidRPr="00377F14" w:rsidRDefault="00310499">
      <w:pPr>
        <w:pStyle w:val="NormlWeb"/>
        <w:ind w:left="640" w:hanging="640"/>
        <w:divId w:val="1380131033"/>
        <w:rPr>
          <w:noProof/>
        </w:rPr>
      </w:pPr>
      <w:r w:rsidRPr="00377F14">
        <w:rPr>
          <w:noProof/>
        </w:rPr>
        <w:t>[4]</w:t>
      </w:r>
      <w:r w:rsidRPr="00377F14">
        <w:rPr>
          <w:noProof/>
        </w:rPr>
        <w:tab/>
        <w:t>L. Ding and A. Goshtasby, “On the Canny edge detector,” vol. 34, no. January 2000, pp. 721–725, 2001.</w:t>
      </w:r>
    </w:p>
    <w:p w:rsidR="00310499" w:rsidRPr="00377F14" w:rsidRDefault="00310499">
      <w:pPr>
        <w:pStyle w:val="NormlWeb"/>
        <w:ind w:left="640" w:hanging="640"/>
        <w:divId w:val="1380131033"/>
        <w:rPr>
          <w:noProof/>
        </w:rPr>
      </w:pPr>
      <w:r w:rsidRPr="00377F14">
        <w:rPr>
          <w:noProof/>
        </w:rPr>
        <w:t>[5]</w:t>
      </w:r>
      <w:r w:rsidRPr="00377F14">
        <w:rPr>
          <w:noProof/>
        </w:rPr>
        <w:tab/>
        <w:t xml:space="preserve">R. A. Haddad and A. N. Akansu, “A class of fast Gaussian binomial filters for speech and image processing,” </w:t>
      </w:r>
      <w:r w:rsidRPr="00377F14">
        <w:rPr>
          <w:i/>
          <w:iCs/>
          <w:noProof/>
        </w:rPr>
        <w:t>IEEE Trans. Signal Process.</w:t>
      </w:r>
      <w:r w:rsidRPr="00377F14">
        <w:rPr>
          <w:noProof/>
        </w:rPr>
        <w:t>, vol. 39, no. 3, 1991.</w:t>
      </w:r>
    </w:p>
    <w:p w:rsidR="00310499" w:rsidRPr="00377F14" w:rsidRDefault="00310499">
      <w:pPr>
        <w:pStyle w:val="NormlWeb"/>
        <w:ind w:left="640" w:hanging="640"/>
        <w:divId w:val="1380131033"/>
        <w:rPr>
          <w:noProof/>
        </w:rPr>
      </w:pPr>
      <w:r w:rsidRPr="00377F14">
        <w:rPr>
          <w:noProof/>
        </w:rPr>
        <w:t>[6]</w:t>
      </w:r>
      <w:r w:rsidRPr="00377F14">
        <w:rPr>
          <w:noProof/>
        </w:rPr>
        <w:tab/>
        <w:t>B. S. Morse, “Lecture 4 : Thresholding,” 2000.</w:t>
      </w:r>
    </w:p>
    <w:p w:rsidR="00310499" w:rsidRPr="00377F14" w:rsidRDefault="00310499">
      <w:pPr>
        <w:pStyle w:val="NormlWeb"/>
        <w:ind w:left="640" w:hanging="640"/>
        <w:divId w:val="1380131033"/>
        <w:rPr>
          <w:noProof/>
        </w:rPr>
      </w:pPr>
      <w:r w:rsidRPr="00377F14">
        <w:rPr>
          <w:noProof/>
        </w:rPr>
        <w:t>[7]</w:t>
      </w:r>
      <w:r w:rsidRPr="00377F14">
        <w:rPr>
          <w:noProof/>
        </w:rPr>
        <w:tab/>
        <w:t xml:space="preserve">M. P. Souza-Echer, E. B. Pereira, L. S. Bins, and M. A. R. Andrade, “A Simple Method for the Assessment of the Cloud Cover State in High-Latitude Regions by a Ground-Based Digital Camera,” </w:t>
      </w:r>
      <w:r w:rsidRPr="00377F14">
        <w:rPr>
          <w:i/>
          <w:iCs/>
          <w:noProof/>
        </w:rPr>
        <w:t>Journal of Atmospheric and Oceanic Technology</w:t>
      </w:r>
      <w:r w:rsidRPr="00377F14">
        <w:rPr>
          <w:noProof/>
        </w:rPr>
        <w:t>, vol. 23, no. 3. pp. 437–447, 2006.</w:t>
      </w:r>
    </w:p>
    <w:p w:rsidR="00310499" w:rsidRPr="00377F14" w:rsidRDefault="00310499">
      <w:pPr>
        <w:pStyle w:val="NormlWeb"/>
        <w:ind w:left="640" w:hanging="640"/>
        <w:divId w:val="1380131033"/>
        <w:rPr>
          <w:noProof/>
        </w:rPr>
      </w:pPr>
      <w:r w:rsidRPr="00377F14">
        <w:rPr>
          <w:noProof/>
        </w:rPr>
        <w:t>[8]</w:t>
      </w:r>
      <w:r w:rsidRPr="00377F14">
        <w:rPr>
          <w:noProof/>
        </w:rPr>
        <w:tab/>
        <w:t xml:space="preserve">B. K. Choudhary, N. K. Sinha, and P. Shanker, “Pyramid Method in Image Processing,” </w:t>
      </w:r>
      <w:r w:rsidRPr="00377F14">
        <w:rPr>
          <w:i/>
          <w:iCs/>
          <w:noProof/>
        </w:rPr>
        <w:t>J. Inf. Syst. Commun.</w:t>
      </w:r>
      <w:r w:rsidRPr="00377F14">
        <w:rPr>
          <w:noProof/>
        </w:rPr>
        <w:t>, vol. 3, pp. 269–273, 2012.</w:t>
      </w:r>
    </w:p>
    <w:p w:rsidR="00310499" w:rsidRPr="00377F14" w:rsidRDefault="00310499">
      <w:pPr>
        <w:pStyle w:val="NormlWeb"/>
        <w:ind w:left="640" w:hanging="640"/>
        <w:divId w:val="1380131033"/>
        <w:rPr>
          <w:noProof/>
        </w:rPr>
      </w:pPr>
      <w:r w:rsidRPr="00377F14">
        <w:rPr>
          <w:noProof/>
        </w:rPr>
        <w:t>[9]</w:t>
      </w:r>
      <w:r w:rsidRPr="00377F14">
        <w:rPr>
          <w:noProof/>
        </w:rPr>
        <w:tab/>
        <w:t xml:space="preserve">D. Fleet and Y. Weiss, “Optical Flow Estimation,” in </w:t>
      </w:r>
      <w:r w:rsidRPr="00377F14">
        <w:rPr>
          <w:i/>
          <w:iCs/>
          <w:noProof/>
        </w:rPr>
        <w:t>Mathematical models for Computer Vision: The Handbook</w:t>
      </w:r>
      <w:r w:rsidRPr="00377F14">
        <w:rPr>
          <w:noProof/>
        </w:rPr>
        <w:t>, Springer, 2005, pp. 239–257.</w:t>
      </w:r>
    </w:p>
    <w:p w:rsidR="00310499" w:rsidRPr="00377F14" w:rsidRDefault="00310499">
      <w:pPr>
        <w:pStyle w:val="NormlWeb"/>
        <w:ind w:left="640" w:hanging="640"/>
        <w:divId w:val="1380131033"/>
        <w:rPr>
          <w:noProof/>
        </w:rPr>
      </w:pPr>
      <w:r w:rsidRPr="00377F14">
        <w:rPr>
          <w:noProof/>
        </w:rPr>
        <w:t>[10]</w:t>
      </w:r>
      <w:r w:rsidRPr="00377F14">
        <w:rPr>
          <w:noProof/>
        </w:rPr>
        <w:tab/>
        <w:t xml:space="preserve">Z. Vámossy, Á. TóthP, and Hirschberg, “PAL Based Localization Using Pyramidal Lucas-Kanade Feature Tracker,” </w:t>
      </w:r>
      <w:r w:rsidRPr="00377F14">
        <w:rPr>
          <w:i/>
          <w:iCs/>
          <w:noProof/>
        </w:rPr>
        <w:t>IEEE Proc. 2nd Serbian-Hungarian Jt. Symp. Intell. Syst.</w:t>
      </w:r>
      <w:r w:rsidRPr="00377F14">
        <w:rPr>
          <w:noProof/>
        </w:rPr>
        <w:t>, 2004.</w:t>
      </w:r>
    </w:p>
    <w:p w:rsidR="00310499" w:rsidRPr="00377F14" w:rsidRDefault="00310499">
      <w:pPr>
        <w:pStyle w:val="NormlWeb"/>
        <w:ind w:left="640" w:hanging="640"/>
        <w:divId w:val="1380131033"/>
        <w:rPr>
          <w:noProof/>
        </w:rPr>
      </w:pPr>
      <w:r w:rsidRPr="00377F14">
        <w:rPr>
          <w:noProof/>
        </w:rPr>
        <w:t>[11]</w:t>
      </w:r>
      <w:r w:rsidRPr="00377F14">
        <w:rPr>
          <w:noProof/>
        </w:rPr>
        <w:tab/>
        <w:t xml:space="preserve">R. Zhang, “Automatic Computation of a Homography by RANSAC Algorithm RANSAC for a Homography Direct Linear Transformation ( DLT ),” </w:t>
      </w:r>
      <w:r w:rsidRPr="00377F14">
        <w:rPr>
          <w:i/>
          <w:iCs/>
          <w:noProof/>
        </w:rPr>
        <w:t>ECE661 Comput. Vis. Homework 4</w:t>
      </w:r>
      <w:r w:rsidRPr="00377F14">
        <w:rPr>
          <w:noProof/>
        </w:rPr>
        <w:t>.</w:t>
      </w:r>
    </w:p>
    <w:p w:rsidR="00310499" w:rsidRPr="00377F14" w:rsidRDefault="00310499">
      <w:pPr>
        <w:pStyle w:val="NormlWeb"/>
        <w:ind w:left="640" w:hanging="640"/>
        <w:divId w:val="1380131033"/>
        <w:rPr>
          <w:noProof/>
        </w:rPr>
      </w:pPr>
      <w:r w:rsidRPr="00377F14">
        <w:rPr>
          <w:noProof/>
        </w:rPr>
        <w:t>[12]</w:t>
      </w:r>
      <w:r w:rsidRPr="00377F14">
        <w:rPr>
          <w:noProof/>
        </w:rPr>
        <w:tab/>
        <w:t xml:space="preserve">K. Garg and S. K. Nayar, “Vision and Rain,” </w:t>
      </w:r>
      <w:r w:rsidRPr="00377F14">
        <w:rPr>
          <w:i/>
          <w:iCs/>
          <w:noProof/>
        </w:rPr>
        <w:t>International Journal of Computer Vision</w:t>
      </w:r>
      <w:r w:rsidRPr="00377F14">
        <w:rPr>
          <w:noProof/>
        </w:rPr>
        <w:t>, vol. 75, no. 1. pp. 3–27, 2007.</w:t>
      </w:r>
    </w:p>
    <w:p w:rsidR="00310499" w:rsidRPr="00377F14" w:rsidRDefault="00310499">
      <w:pPr>
        <w:pStyle w:val="NormlWeb"/>
        <w:ind w:left="640" w:hanging="640"/>
        <w:divId w:val="1380131033"/>
        <w:rPr>
          <w:noProof/>
        </w:rPr>
      </w:pPr>
      <w:r w:rsidRPr="00377F14">
        <w:rPr>
          <w:noProof/>
        </w:rPr>
        <w:t>[13]</w:t>
      </w:r>
      <w:r w:rsidRPr="00377F14">
        <w:rPr>
          <w:noProof/>
        </w:rPr>
        <w:tab/>
        <w:t xml:space="preserve">F. Nashashibi, R. de Charrette, and A. Lia, “Detection of unfocused raindrops on a windscreen using low level image processing,” </w:t>
      </w:r>
      <w:r w:rsidRPr="00377F14">
        <w:rPr>
          <w:i/>
          <w:iCs/>
          <w:noProof/>
        </w:rPr>
        <w:t>2010 11th Int. Conf. Control Autom. Robot. Vis.</w:t>
      </w:r>
      <w:r w:rsidRPr="00377F14">
        <w:rPr>
          <w:noProof/>
        </w:rPr>
        <w:t>, pp. 1410–1415, 2010.</w:t>
      </w:r>
    </w:p>
    <w:p w:rsidR="00310499" w:rsidRPr="00377F14" w:rsidRDefault="00310499">
      <w:pPr>
        <w:pStyle w:val="NormlWeb"/>
        <w:ind w:left="640" w:hanging="640"/>
        <w:divId w:val="1380131033"/>
        <w:rPr>
          <w:noProof/>
        </w:rPr>
      </w:pPr>
      <w:r w:rsidRPr="00377F14">
        <w:rPr>
          <w:noProof/>
        </w:rPr>
        <w:lastRenderedPageBreak/>
        <w:t>[14]</w:t>
      </w:r>
      <w:r w:rsidRPr="00377F14">
        <w:rPr>
          <w:noProof/>
        </w:rPr>
        <w:tab/>
        <w:t xml:space="preserve">J. Bossu, N. Hautière, and J.-P. Tarel, “Rain or Snow Detection in Image Sequences Through Use of a Histogram of Orientation of Streaks,” </w:t>
      </w:r>
      <w:r w:rsidRPr="00377F14">
        <w:rPr>
          <w:i/>
          <w:iCs/>
          <w:noProof/>
        </w:rPr>
        <w:t>International Journal of Computer Vision</w:t>
      </w:r>
      <w:r w:rsidRPr="00377F14">
        <w:rPr>
          <w:noProof/>
        </w:rPr>
        <w:t>, vol. 93, no. 3. pp. 348–367, 2011.</w:t>
      </w:r>
    </w:p>
    <w:p w:rsidR="00310499" w:rsidRPr="00377F14" w:rsidRDefault="00310499">
      <w:pPr>
        <w:pStyle w:val="NormlWeb"/>
        <w:ind w:left="640" w:hanging="640"/>
        <w:divId w:val="1380131033"/>
        <w:rPr>
          <w:noProof/>
        </w:rPr>
      </w:pPr>
      <w:r w:rsidRPr="00377F14">
        <w:rPr>
          <w:noProof/>
        </w:rPr>
        <w:t>[15]</w:t>
      </w:r>
      <w:r w:rsidRPr="00377F14">
        <w:rPr>
          <w:noProof/>
        </w:rPr>
        <w:tab/>
        <w:t xml:space="preserve">H. Kurihata, T. Takahashi, I. Ide, Y. Mekada, H. Murase, Y. Tamatsu, and T. Miyahara, “Rainy weather recognition from in-vehicle camera images for driver assistance,” </w:t>
      </w:r>
      <w:r w:rsidRPr="00377F14">
        <w:rPr>
          <w:i/>
          <w:iCs/>
          <w:noProof/>
        </w:rPr>
        <w:t>IEEE Proceedings. Intell. Veh. Symp. 2005.</w:t>
      </w:r>
      <w:r w:rsidRPr="00377F14">
        <w:rPr>
          <w:noProof/>
        </w:rPr>
        <w:t>, 2005.</w:t>
      </w:r>
    </w:p>
    <w:p w:rsidR="00310499" w:rsidRPr="00377F14" w:rsidRDefault="00310499">
      <w:pPr>
        <w:pStyle w:val="NormlWeb"/>
        <w:ind w:left="640" w:hanging="640"/>
        <w:divId w:val="1380131033"/>
        <w:rPr>
          <w:noProof/>
        </w:rPr>
      </w:pPr>
      <w:r w:rsidRPr="00377F14">
        <w:rPr>
          <w:noProof/>
        </w:rPr>
        <w:t>[16]</w:t>
      </w:r>
      <w:r w:rsidRPr="00377F14">
        <w:rPr>
          <w:noProof/>
        </w:rPr>
        <w:tab/>
        <w:t xml:space="preserve">C. Kervrann, “An Adaptive Window Approach for Image Smoothing and Structures Preserving,” </w:t>
      </w:r>
      <w:r w:rsidRPr="00377F14">
        <w:rPr>
          <w:i/>
          <w:iCs/>
          <w:noProof/>
        </w:rPr>
        <w:t>Processing</w:t>
      </w:r>
      <w:r w:rsidRPr="00377F14">
        <w:rPr>
          <w:noProof/>
        </w:rPr>
        <w:t>, pp. 132–144, 2004.</w:t>
      </w:r>
    </w:p>
    <w:p w:rsidR="00310499" w:rsidRPr="00377F14" w:rsidRDefault="00310499">
      <w:pPr>
        <w:pStyle w:val="NormlWeb"/>
        <w:ind w:left="640" w:hanging="640"/>
        <w:divId w:val="1380131033"/>
        <w:rPr>
          <w:noProof/>
        </w:rPr>
      </w:pPr>
      <w:r w:rsidRPr="00377F14">
        <w:rPr>
          <w:noProof/>
        </w:rPr>
        <w:t>[17]</w:t>
      </w:r>
      <w:r w:rsidRPr="00377F14">
        <w:rPr>
          <w:noProof/>
        </w:rPr>
        <w:tab/>
        <w:t xml:space="preserve">A. Cord and G. Nicolas, “Detecting Unfocused Raindrops In-Vehicle Multipurpose Cameras,” </w:t>
      </w:r>
      <w:r w:rsidRPr="00377F14">
        <w:rPr>
          <w:i/>
          <w:iCs/>
          <w:noProof/>
        </w:rPr>
        <w:t>IEEE Robot. Autom. Mag.</w:t>
      </w:r>
      <w:r w:rsidRPr="00377F14">
        <w:rPr>
          <w:noProof/>
        </w:rPr>
        <w:t xml:space="preserve">, vol. 21, no. 1, pp. 49–56, 2014. </w:t>
      </w:r>
    </w:p>
    <w:p w:rsidR="00D15D3F" w:rsidRDefault="001A6525" w:rsidP="00624066">
      <w:r w:rsidRPr="00377F14">
        <w:fldChar w:fldCharType="end"/>
      </w:r>
    </w:p>
    <w:p w:rsidR="00D15D3F" w:rsidRDefault="00D15D3F">
      <w:pPr>
        <w:spacing w:after="160" w:line="259" w:lineRule="auto"/>
        <w:ind w:firstLine="0"/>
        <w:jc w:val="left"/>
      </w:pPr>
      <w:r>
        <w:br w:type="page"/>
      </w:r>
    </w:p>
    <w:p w:rsidR="00624066" w:rsidRDefault="00D15D3F" w:rsidP="00D15D3F">
      <w:pPr>
        <w:pStyle w:val="Cmsor1"/>
      </w:pPr>
      <w:bookmarkStart w:id="176" w:name="_Toc407915912"/>
      <w:r>
        <w:lastRenderedPageBreak/>
        <w:t>Ábrajegyzék</w:t>
      </w:r>
      <w:bookmarkEnd w:id="176"/>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r>
        <w:fldChar w:fldCharType="begin"/>
      </w:r>
      <w:r>
        <w:instrText xml:space="preserve"> TOC \h \z \c "ábra" </w:instrText>
      </w:r>
      <w:r>
        <w:fldChar w:fldCharType="separate"/>
      </w:r>
      <w:hyperlink w:anchor="_Toc407915765" w:history="1">
        <w:r w:rsidRPr="0065127C">
          <w:rPr>
            <w:rStyle w:val="Hiperhivatkozs"/>
            <w:noProof/>
          </w:rPr>
          <w:t>1.1. ábra - A rendszer fejlesztése során használt NIKON D50 fényképezőgép, melyhez hasonlók jelenleg az ország több mint 9 pontján készítenek rendszeresen képeket az OMSZ számára.</w:t>
        </w:r>
        <w:r>
          <w:rPr>
            <w:noProof/>
            <w:webHidden/>
          </w:rPr>
          <w:tab/>
        </w:r>
        <w:r>
          <w:rPr>
            <w:noProof/>
            <w:webHidden/>
          </w:rPr>
          <w:fldChar w:fldCharType="begin"/>
        </w:r>
        <w:r>
          <w:rPr>
            <w:noProof/>
            <w:webHidden/>
          </w:rPr>
          <w:instrText xml:space="preserve"> PAGEREF _Toc407915765 \h </w:instrText>
        </w:r>
        <w:r>
          <w:rPr>
            <w:noProof/>
            <w:webHidden/>
          </w:rPr>
        </w:r>
        <w:r>
          <w:rPr>
            <w:noProof/>
            <w:webHidden/>
          </w:rPr>
          <w:fldChar w:fldCharType="separate"/>
        </w:r>
        <w:r>
          <w:rPr>
            <w:noProof/>
            <w:webHidden/>
          </w:rPr>
          <w:t>11</w:t>
        </w:r>
        <w:r>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66" w:history="1">
        <w:r w:rsidR="00046D3C" w:rsidRPr="0065127C">
          <w:rPr>
            <w:rStyle w:val="Hiperhivatkozs"/>
            <w:noProof/>
          </w:rPr>
          <w:t>1.2. ábra - Az OMSZ által használt kamerák szerkezeti felépítése.[1]</w:t>
        </w:r>
        <w:r w:rsidR="00046D3C">
          <w:rPr>
            <w:noProof/>
            <w:webHidden/>
          </w:rPr>
          <w:tab/>
        </w:r>
        <w:r w:rsidR="00046D3C">
          <w:rPr>
            <w:noProof/>
            <w:webHidden/>
          </w:rPr>
          <w:fldChar w:fldCharType="begin"/>
        </w:r>
        <w:r w:rsidR="00046D3C">
          <w:rPr>
            <w:noProof/>
            <w:webHidden/>
          </w:rPr>
          <w:instrText xml:space="preserve"> PAGEREF _Toc407915766 \h </w:instrText>
        </w:r>
        <w:r w:rsidR="00046D3C">
          <w:rPr>
            <w:noProof/>
            <w:webHidden/>
          </w:rPr>
        </w:r>
        <w:r w:rsidR="00046D3C">
          <w:rPr>
            <w:noProof/>
            <w:webHidden/>
          </w:rPr>
          <w:fldChar w:fldCharType="separate"/>
        </w:r>
        <w:r w:rsidR="00046D3C">
          <w:rPr>
            <w:noProof/>
            <w:webHidden/>
          </w:rPr>
          <w:t>12</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67" w:history="1">
        <w:r w:rsidR="00046D3C" w:rsidRPr="0065127C">
          <w:rPr>
            <w:rStyle w:val="Hiperhivatkozs"/>
            <w:noProof/>
          </w:rPr>
          <w:t>2.1. ábra - Égbolt borultságának meghatározása becsléssel, képzeletbeli rács használatával. A kép alapján becsült érték 3 okta.</w:t>
        </w:r>
        <w:r w:rsidR="00046D3C">
          <w:rPr>
            <w:noProof/>
            <w:webHidden/>
          </w:rPr>
          <w:tab/>
        </w:r>
        <w:r w:rsidR="00046D3C">
          <w:rPr>
            <w:noProof/>
            <w:webHidden/>
          </w:rPr>
          <w:fldChar w:fldCharType="begin"/>
        </w:r>
        <w:r w:rsidR="00046D3C">
          <w:rPr>
            <w:noProof/>
            <w:webHidden/>
          </w:rPr>
          <w:instrText xml:space="preserve"> PAGEREF _Toc407915767 \h </w:instrText>
        </w:r>
        <w:r w:rsidR="00046D3C">
          <w:rPr>
            <w:noProof/>
            <w:webHidden/>
          </w:rPr>
        </w:r>
        <w:r w:rsidR="00046D3C">
          <w:rPr>
            <w:noProof/>
            <w:webHidden/>
          </w:rPr>
          <w:fldChar w:fldCharType="separate"/>
        </w:r>
        <w:r w:rsidR="00046D3C">
          <w:rPr>
            <w:noProof/>
            <w:webHidden/>
          </w:rPr>
          <w:t>13</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68" w:history="1">
        <w:r w:rsidR="00046D3C" w:rsidRPr="0065127C">
          <w:rPr>
            <w:rStyle w:val="Hiperhivatkozs"/>
            <w:noProof/>
          </w:rPr>
          <w:t>2.2. ábra - A két felhőtípus, melyeket gépi látó rendszerrel meg lehet különböztetni. Balról a Stratus, jobbról Cumulus látható.</w:t>
        </w:r>
        <w:r w:rsidR="00046D3C">
          <w:rPr>
            <w:noProof/>
            <w:webHidden/>
          </w:rPr>
          <w:tab/>
        </w:r>
        <w:r w:rsidR="00046D3C">
          <w:rPr>
            <w:noProof/>
            <w:webHidden/>
          </w:rPr>
          <w:fldChar w:fldCharType="begin"/>
        </w:r>
        <w:r w:rsidR="00046D3C">
          <w:rPr>
            <w:noProof/>
            <w:webHidden/>
          </w:rPr>
          <w:instrText xml:space="preserve"> PAGEREF _Toc407915768 \h </w:instrText>
        </w:r>
        <w:r w:rsidR="00046D3C">
          <w:rPr>
            <w:noProof/>
            <w:webHidden/>
          </w:rPr>
        </w:r>
        <w:r w:rsidR="00046D3C">
          <w:rPr>
            <w:noProof/>
            <w:webHidden/>
          </w:rPr>
          <w:fldChar w:fldCharType="separate"/>
        </w:r>
        <w:r w:rsidR="00046D3C">
          <w:rPr>
            <w:noProof/>
            <w:webHidden/>
          </w:rPr>
          <w:t>16</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69" w:history="1">
        <w:r w:rsidR="00046D3C" w:rsidRPr="0065127C">
          <w:rPr>
            <w:rStyle w:val="Hiperhivatkozs"/>
            <w:noProof/>
          </w:rPr>
          <w:t>2.3. ábra - A hibrid küszöbölést és éldetektálást alkalmazó algoritmus hibás működése teljes eget borító,  változatos színű felhők esetén. Látható, hogy ilyen esetben is határoz meg küszöbértéket, ami hibás küszöbölést eredményez.</w:t>
        </w:r>
        <w:r w:rsidR="00046D3C">
          <w:rPr>
            <w:noProof/>
            <w:webHidden/>
          </w:rPr>
          <w:tab/>
        </w:r>
        <w:r w:rsidR="00046D3C">
          <w:rPr>
            <w:noProof/>
            <w:webHidden/>
          </w:rPr>
          <w:fldChar w:fldCharType="begin"/>
        </w:r>
        <w:r w:rsidR="00046D3C">
          <w:rPr>
            <w:noProof/>
            <w:webHidden/>
          </w:rPr>
          <w:instrText xml:space="preserve"> PAGEREF _Toc407915769 \h </w:instrText>
        </w:r>
        <w:r w:rsidR="00046D3C">
          <w:rPr>
            <w:noProof/>
            <w:webHidden/>
          </w:rPr>
        </w:r>
        <w:r w:rsidR="00046D3C">
          <w:rPr>
            <w:noProof/>
            <w:webHidden/>
          </w:rPr>
          <w:fldChar w:fldCharType="separate"/>
        </w:r>
        <w:r w:rsidR="00046D3C">
          <w:rPr>
            <w:noProof/>
            <w:webHidden/>
          </w:rPr>
          <w:t>20</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70" w:history="1">
        <w:r w:rsidR="00046D3C" w:rsidRPr="0065127C">
          <w:rPr>
            <w:rStyle w:val="Hiperhivatkozs"/>
            <w:noProof/>
          </w:rPr>
          <w:t>2.4. ábra - RGB kocka a kék, zöld és vörös értékek ábrázolására.</w:t>
        </w:r>
        <w:r w:rsidR="00046D3C">
          <w:rPr>
            <w:noProof/>
            <w:webHidden/>
          </w:rPr>
          <w:tab/>
        </w:r>
        <w:r w:rsidR="00046D3C">
          <w:rPr>
            <w:noProof/>
            <w:webHidden/>
          </w:rPr>
          <w:fldChar w:fldCharType="begin"/>
        </w:r>
        <w:r w:rsidR="00046D3C">
          <w:rPr>
            <w:noProof/>
            <w:webHidden/>
          </w:rPr>
          <w:instrText xml:space="preserve"> PAGEREF _Toc407915770 \h </w:instrText>
        </w:r>
        <w:r w:rsidR="00046D3C">
          <w:rPr>
            <w:noProof/>
            <w:webHidden/>
          </w:rPr>
        </w:r>
        <w:r w:rsidR="00046D3C">
          <w:rPr>
            <w:noProof/>
            <w:webHidden/>
          </w:rPr>
          <w:fldChar w:fldCharType="separate"/>
        </w:r>
        <w:r w:rsidR="00046D3C">
          <w:rPr>
            <w:noProof/>
            <w:webHidden/>
          </w:rPr>
          <w:t>21</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71" w:history="1">
        <w:r w:rsidR="00046D3C" w:rsidRPr="0065127C">
          <w:rPr>
            <w:rStyle w:val="Hiperhivatkozs"/>
            <w:noProof/>
          </w:rPr>
          <w:t>2.5. ábra - Az IHS színtér ábrázolása.(a) Színháromszög, melynek pontjai a zöld, vörös és kék értékek. (b) Árnyalat, telítettség és intenzitás kombinációja három dimenziós színtérben.</w:t>
        </w:r>
        <w:r w:rsidR="00046D3C">
          <w:rPr>
            <w:noProof/>
            <w:webHidden/>
          </w:rPr>
          <w:tab/>
        </w:r>
        <w:r w:rsidR="00046D3C">
          <w:rPr>
            <w:noProof/>
            <w:webHidden/>
          </w:rPr>
          <w:fldChar w:fldCharType="begin"/>
        </w:r>
        <w:r w:rsidR="00046D3C">
          <w:rPr>
            <w:noProof/>
            <w:webHidden/>
          </w:rPr>
          <w:instrText xml:space="preserve"> PAGEREF _Toc407915771 \h </w:instrText>
        </w:r>
        <w:r w:rsidR="00046D3C">
          <w:rPr>
            <w:noProof/>
            <w:webHidden/>
          </w:rPr>
        </w:r>
        <w:r w:rsidR="00046D3C">
          <w:rPr>
            <w:noProof/>
            <w:webHidden/>
          </w:rPr>
          <w:fldChar w:fldCharType="separate"/>
        </w:r>
        <w:r w:rsidR="00046D3C">
          <w:rPr>
            <w:noProof/>
            <w:webHidden/>
          </w:rPr>
          <w:t>22</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72" w:history="1">
        <w:r w:rsidR="00046D3C" w:rsidRPr="0065127C">
          <w:rPr>
            <w:rStyle w:val="Hiperhivatkozs"/>
            <w:noProof/>
          </w:rPr>
          <w:t>2.6. ábra – Osztályok a pixelek besorolására. Class 1: tiszta ég; Class 2: nem meghatározott; Class 3: felhő [7]</w:t>
        </w:r>
        <w:r w:rsidR="00046D3C">
          <w:rPr>
            <w:noProof/>
            <w:webHidden/>
          </w:rPr>
          <w:tab/>
        </w:r>
        <w:r w:rsidR="00046D3C">
          <w:rPr>
            <w:noProof/>
            <w:webHidden/>
          </w:rPr>
          <w:fldChar w:fldCharType="begin"/>
        </w:r>
        <w:r w:rsidR="00046D3C">
          <w:rPr>
            <w:noProof/>
            <w:webHidden/>
          </w:rPr>
          <w:instrText xml:space="preserve"> PAGEREF _Toc407915772 \h </w:instrText>
        </w:r>
        <w:r w:rsidR="00046D3C">
          <w:rPr>
            <w:noProof/>
            <w:webHidden/>
          </w:rPr>
        </w:r>
        <w:r w:rsidR="00046D3C">
          <w:rPr>
            <w:noProof/>
            <w:webHidden/>
          </w:rPr>
          <w:fldChar w:fldCharType="separate"/>
        </w:r>
        <w:r w:rsidR="00046D3C">
          <w:rPr>
            <w:noProof/>
            <w:webHidden/>
          </w:rPr>
          <w:t>23</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73" w:history="1">
        <w:r w:rsidR="00046D3C" w:rsidRPr="0065127C">
          <w:rPr>
            <w:rStyle w:val="Hiperhivatkozs"/>
            <w:noProof/>
          </w:rPr>
          <w:t>2.7. ábra – (a) Eredeti kép, amin a piros egyenes jelzi a vizsgált tartományt. (b) Szaturációs értékek az eredeti képen található vonal egyes részein. Jól megfigyelhető az ég és felhő értékei közti különbség.</w:t>
        </w:r>
        <w:r w:rsidR="00046D3C">
          <w:rPr>
            <w:noProof/>
            <w:webHidden/>
          </w:rPr>
          <w:tab/>
        </w:r>
        <w:r w:rsidR="00046D3C">
          <w:rPr>
            <w:noProof/>
            <w:webHidden/>
          </w:rPr>
          <w:fldChar w:fldCharType="begin"/>
        </w:r>
        <w:r w:rsidR="00046D3C">
          <w:rPr>
            <w:noProof/>
            <w:webHidden/>
          </w:rPr>
          <w:instrText xml:space="preserve"> PAGEREF _Toc407915773 \h </w:instrText>
        </w:r>
        <w:r w:rsidR="00046D3C">
          <w:rPr>
            <w:noProof/>
            <w:webHidden/>
          </w:rPr>
        </w:r>
        <w:r w:rsidR="00046D3C">
          <w:rPr>
            <w:noProof/>
            <w:webHidden/>
          </w:rPr>
          <w:fldChar w:fldCharType="separate"/>
        </w:r>
        <w:r w:rsidR="00046D3C">
          <w:rPr>
            <w:noProof/>
            <w:webHidden/>
          </w:rPr>
          <w:t>24</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74" w:history="1">
        <w:r w:rsidR="00046D3C" w:rsidRPr="0065127C">
          <w:rPr>
            <w:rStyle w:val="Hiperhivatkozs"/>
            <w:noProof/>
          </w:rPr>
          <w:t>2.8. ábra – Borultság vizsgálat folyamata</w:t>
        </w:r>
        <w:r w:rsidR="00046D3C">
          <w:rPr>
            <w:noProof/>
            <w:webHidden/>
          </w:rPr>
          <w:tab/>
        </w:r>
        <w:r w:rsidR="00046D3C">
          <w:rPr>
            <w:noProof/>
            <w:webHidden/>
          </w:rPr>
          <w:fldChar w:fldCharType="begin"/>
        </w:r>
        <w:r w:rsidR="00046D3C">
          <w:rPr>
            <w:noProof/>
            <w:webHidden/>
          </w:rPr>
          <w:instrText xml:space="preserve"> PAGEREF _Toc407915774 \h </w:instrText>
        </w:r>
        <w:r w:rsidR="00046D3C">
          <w:rPr>
            <w:noProof/>
            <w:webHidden/>
          </w:rPr>
        </w:r>
        <w:r w:rsidR="00046D3C">
          <w:rPr>
            <w:noProof/>
            <w:webHidden/>
          </w:rPr>
          <w:fldChar w:fldCharType="separate"/>
        </w:r>
        <w:r w:rsidR="00046D3C">
          <w:rPr>
            <w:noProof/>
            <w:webHidden/>
          </w:rPr>
          <w:t>25</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75" w:history="1">
        <w:r w:rsidR="00046D3C" w:rsidRPr="0065127C">
          <w:rPr>
            <w:rStyle w:val="Hiperhivatkozs"/>
            <w:noProof/>
          </w:rPr>
          <w:t>2.9. ábra – Eredeti kép, szaturációs kép, küszöbölt kép</w:t>
        </w:r>
        <w:r w:rsidR="00046D3C">
          <w:rPr>
            <w:noProof/>
            <w:webHidden/>
          </w:rPr>
          <w:tab/>
        </w:r>
        <w:r w:rsidR="00046D3C">
          <w:rPr>
            <w:noProof/>
            <w:webHidden/>
          </w:rPr>
          <w:fldChar w:fldCharType="begin"/>
        </w:r>
        <w:r w:rsidR="00046D3C">
          <w:rPr>
            <w:noProof/>
            <w:webHidden/>
          </w:rPr>
          <w:instrText xml:space="preserve"> PAGEREF _Toc407915775 \h </w:instrText>
        </w:r>
        <w:r w:rsidR="00046D3C">
          <w:rPr>
            <w:noProof/>
            <w:webHidden/>
          </w:rPr>
        </w:r>
        <w:r w:rsidR="00046D3C">
          <w:rPr>
            <w:noProof/>
            <w:webHidden/>
          </w:rPr>
          <w:fldChar w:fldCharType="separate"/>
        </w:r>
        <w:r w:rsidR="00046D3C">
          <w:rPr>
            <w:noProof/>
            <w:webHidden/>
          </w:rPr>
          <w:t>25</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76" w:history="1">
        <w:r w:rsidR="00046D3C" w:rsidRPr="0065127C">
          <w:rPr>
            <w:rStyle w:val="Hiperhivatkozs"/>
            <w:noProof/>
          </w:rPr>
          <w:t>2.10. ábra – Az első képen az elmosás nélküli szaturációs térkép látható, míg a második az AForge Blur algoritmusát, a harmadik pedig a Gauss módszert alkalmazza.</w:t>
        </w:r>
        <w:r w:rsidR="00046D3C">
          <w:rPr>
            <w:noProof/>
            <w:webHidden/>
          </w:rPr>
          <w:tab/>
        </w:r>
        <w:r w:rsidR="00046D3C">
          <w:rPr>
            <w:noProof/>
            <w:webHidden/>
          </w:rPr>
          <w:fldChar w:fldCharType="begin"/>
        </w:r>
        <w:r w:rsidR="00046D3C">
          <w:rPr>
            <w:noProof/>
            <w:webHidden/>
          </w:rPr>
          <w:instrText xml:space="preserve"> PAGEREF _Toc407915776 \h </w:instrText>
        </w:r>
        <w:r w:rsidR="00046D3C">
          <w:rPr>
            <w:noProof/>
            <w:webHidden/>
          </w:rPr>
        </w:r>
        <w:r w:rsidR="00046D3C">
          <w:rPr>
            <w:noProof/>
            <w:webHidden/>
          </w:rPr>
          <w:fldChar w:fldCharType="separate"/>
        </w:r>
        <w:r w:rsidR="00046D3C">
          <w:rPr>
            <w:noProof/>
            <w:webHidden/>
          </w:rPr>
          <w:t>26</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77" w:history="1">
        <w:r w:rsidR="00046D3C" w:rsidRPr="0065127C">
          <w:rPr>
            <w:rStyle w:val="Hiperhivatkozs"/>
            <w:noProof/>
          </w:rPr>
          <w:t>2.11. ábra – Felhőtlen ég esetén zajt tapasztalhatunk, melynek kezelésére külön figyelmet kell fordítanunk.</w:t>
        </w:r>
        <w:r w:rsidR="00046D3C">
          <w:rPr>
            <w:noProof/>
            <w:webHidden/>
          </w:rPr>
          <w:tab/>
        </w:r>
        <w:r w:rsidR="00046D3C">
          <w:rPr>
            <w:noProof/>
            <w:webHidden/>
          </w:rPr>
          <w:fldChar w:fldCharType="begin"/>
        </w:r>
        <w:r w:rsidR="00046D3C">
          <w:rPr>
            <w:noProof/>
            <w:webHidden/>
          </w:rPr>
          <w:instrText xml:space="preserve"> PAGEREF _Toc407915777 \h </w:instrText>
        </w:r>
        <w:r w:rsidR="00046D3C">
          <w:rPr>
            <w:noProof/>
            <w:webHidden/>
          </w:rPr>
        </w:r>
        <w:r w:rsidR="00046D3C">
          <w:rPr>
            <w:noProof/>
            <w:webHidden/>
          </w:rPr>
          <w:fldChar w:fldCharType="separate"/>
        </w:r>
        <w:r w:rsidR="00046D3C">
          <w:rPr>
            <w:noProof/>
            <w:webHidden/>
          </w:rPr>
          <w:t>27</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78" w:history="1">
        <w:r w:rsidR="00046D3C" w:rsidRPr="0065127C">
          <w:rPr>
            <w:rStyle w:val="Hiperhivatkozs"/>
            <w:noProof/>
          </w:rPr>
          <w:t>2.12. ábra – Felhő típus detektálásának folyamata</w:t>
        </w:r>
        <w:r w:rsidR="00046D3C">
          <w:rPr>
            <w:noProof/>
            <w:webHidden/>
          </w:rPr>
          <w:tab/>
        </w:r>
        <w:r w:rsidR="00046D3C">
          <w:rPr>
            <w:noProof/>
            <w:webHidden/>
          </w:rPr>
          <w:fldChar w:fldCharType="begin"/>
        </w:r>
        <w:r w:rsidR="00046D3C">
          <w:rPr>
            <w:noProof/>
            <w:webHidden/>
          </w:rPr>
          <w:instrText xml:space="preserve"> PAGEREF _Toc407915778 \h </w:instrText>
        </w:r>
        <w:r w:rsidR="00046D3C">
          <w:rPr>
            <w:noProof/>
            <w:webHidden/>
          </w:rPr>
        </w:r>
        <w:r w:rsidR="00046D3C">
          <w:rPr>
            <w:noProof/>
            <w:webHidden/>
          </w:rPr>
          <w:fldChar w:fldCharType="separate"/>
        </w:r>
        <w:r w:rsidR="00046D3C">
          <w:rPr>
            <w:noProof/>
            <w:webHidden/>
          </w:rPr>
          <w:t>29</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79" w:history="1">
        <w:r w:rsidR="00046D3C" w:rsidRPr="0065127C">
          <w:rPr>
            <w:rStyle w:val="Hiperhivatkozs"/>
            <w:noProof/>
          </w:rPr>
          <w:t>2.13. ábra – A programot véletlenszerűen készített, nagyban eltérő képeken, és sorozaton is teszteltük. A diagram a nem súlyozott értékekkel való számítás eredményét ábrázolja.</w:t>
        </w:r>
        <w:r w:rsidR="00046D3C">
          <w:rPr>
            <w:noProof/>
            <w:webHidden/>
          </w:rPr>
          <w:tab/>
        </w:r>
        <w:r w:rsidR="00046D3C">
          <w:rPr>
            <w:noProof/>
            <w:webHidden/>
          </w:rPr>
          <w:fldChar w:fldCharType="begin"/>
        </w:r>
        <w:r w:rsidR="00046D3C">
          <w:rPr>
            <w:noProof/>
            <w:webHidden/>
          </w:rPr>
          <w:instrText xml:space="preserve"> PAGEREF _Toc407915779 \h </w:instrText>
        </w:r>
        <w:r w:rsidR="00046D3C">
          <w:rPr>
            <w:noProof/>
            <w:webHidden/>
          </w:rPr>
        </w:r>
        <w:r w:rsidR="00046D3C">
          <w:rPr>
            <w:noProof/>
            <w:webHidden/>
          </w:rPr>
          <w:fldChar w:fldCharType="separate"/>
        </w:r>
        <w:r w:rsidR="00046D3C">
          <w:rPr>
            <w:noProof/>
            <w:webHidden/>
          </w:rPr>
          <w:t>32</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80" w:history="1">
        <w:r w:rsidR="00046D3C" w:rsidRPr="0065127C">
          <w:rPr>
            <w:rStyle w:val="Hiperhivatkozs"/>
            <w:noProof/>
          </w:rPr>
          <w:t>3.1. ábra – Sarokpontok detektálása felhős képen előfeldolgozó algoritmus futtatása előtt (balra) és után (jobbra).</w:t>
        </w:r>
        <w:r w:rsidR="00046D3C">
          <w:rPr>
            <w:noProof/>
            <w:webHidden/>
          </w:rPr>
          <w:tab/>
        </w:r>
        <w:r w:rsidR="00046D3C">
          <w:rPr>
            <w:noProof/>
            <w:webHidden/>
          </w:rPr>
          <w:fldChar w:fldCharType="begin"/>
        </w:r>
        <w:r w:rsidR="00046D3C">
          <w:rPr>
            <w:noProof/>
            <w:webHidden/>
          </w:rPr>
          <w:instrText xml:space="preserve"> PAGEREF _Toc407915780 \h </w:instrText>
        </w:r>
        <w:r w:rsidR="00046D3C">
          <w:rPr>
            <w:noProof/>
            <w:webHidden/>
          </w:rPr>
        </w:r>
        <w:r w:rsidR="00046D3C">
          <w:rPr>
            <w:noProof/>
            <w:webHidden/>
          </w:rPr>
          <w:fldChar w:fldCharType="separate"/>
        </w:r>
        <w:r w:rsidR="00046D3C">
          <w:rPr>
            <w:noProof/>
            <w:webHidden/>
          </w:rPr>
          <w:t>34</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81" w:history="1">
        <w:r w:rsidR="00046D3C" w:rsidRPr="0065127C">
          <w:rPr>
            <w:rStyle w:val="Hiperhivatkozs"/>
            <w:noProof/>
          </w:rPr>
          <w:t>3.2. ábra – A szélirány meghatározásának a lépései.</w:t>
        </w:r>
        <w:r w:rsidR="00046D3C">
          <w:rPr>
            <w:noProof/>
            <w:webHidden/>
          </w:rPr>
          <w:tab/>
        </w:r>
        <w:r w:rsidR="00046D3C">
          <w:rPr>
            <w:noProof/>
            <w:webHidden/>
          </w:rPr>
          <w:fldChar w:fldCharType="begin"/>
        </w:r>
        <w:r w:rsidR="00046D3C">
          <w:rPr>
            <w:noProof/>
            <w:webHidden/>
          </w:rPr>
          <w:instrText xml:space="preserve"> PAGEREF _Toc407915781 \h </w:instrText>
        </w:r>
        <w:r w:rsidR="00046D3C">
          <w:rPr>
            <w:noProof/>
            <w:webHidden/>
          </w:rPr>
        </w:r>
        <w:r w:rsidR="00046D3C">
          <w:rPr>
            <w:noProof/>
            <w:webHidden/>
          </w:rPr>
          <w:fldChar w:fldCharType="separate"/>
        </w:r>
        <w:r w:rsidR="00046D3C">
          <w:rPr>
            <w:noProof/>
            <w:webHidden/>
          </w:rPr>
          <w:t>34</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82" w:history="1">
        <w:r w:rsidR="00046D3C" w:rsidRPr="0065127C">
          <w:rPr>
            <w:rStyle w:val="Hiperhivatkozs"/>
            <w:noProof/>
          </w:rPr>
          <w:t>3.3. ábra – Sarokpont detektorok alkalmazása felhős képen. Balra a Harris-féle sarokpont detektor, jobbra a minimális sajátértékkel számolt módszer.</w:t>
        </w:r>
        <w:r w:rsidR="00046D3C">
          <w:rPr>
            <w:noProof/>
            <w:webHidden/>
          </w:rPr>
          <w:tab/>
        </w:r>
        <w:r w:rsidR="00046D3C">
          <w:rPr>
            <w:noProof/>
            <w:webHidden/>
          </w:rPr>
          <w:fldChar w:fldCharType="begin"/>
        </w:r>
        <w:r w:rsidR="00046D3C">
          <w:rPr>
            <w:noProof/>
            <w:webHidden/>
          </w:rPr>
          <w:instrText xml:space="preserve"> PAGEREF _Toc407915782 \h </w:instrText>
        </w:r>
        <w:r w:rsidR="00046D3C">
          <w:rPr>
            <w:noProof/>
            <w:webHidden/>
          </w:rPr>
        </w:r>
        <w:r w:rsidR="00046D3C">
          <w:rPr>
            <w:noProof/>
            <w:webHidden/>
          </w:rPr>
          <w:fldChar w:fldCharType="separate"/>
        </w:r>
        <w:r w:rsidR="00046D3C">
          <w:rPr>
            <w:noProof/>
            <w:webHidden/>
          </w:rPr>
          <w:t>36</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83" w:history="1">
        <w:r w:rsidR="00046D3C" w:rsidRPr="0065127C">
          <w:rPr>
            <w:rStyle w:val="Hiperhivatkozs"/>
            <w:noProof/>
          </w:rPr>
          <w:t>3.4. ábra – Az optikai áramlás eredménye korrekciók nélkül (balra), majd megfelelő korrigálások elvégzése után (jobbra).</w:t>
        </w:r>
        <w:r w:rsidR="00046D3C">
          <w:rPr>
            <w:noProof/>
            <w:webHidden/>
          </w:rPr>
          <w:tab/>
        </w:r>
        <w:r w:rsidR="00046D3C">
          <w:rPr>
            <w:noProof/>
            <w:webHidden/>
          </w:rPr>
          <w:fldChar w:fldCharType="begin"/>
        </w:r>
        <w:r w:rsidR="00046D3C">
          <w:rPr>
            <w:noProof/>
            <w:webHidden/>
          </w:rPr>
          <w:instrText xml:space="preserve"> PAGEREF _Toc407915783 \h </w:instrText>
        </w:r>
        <w:r w:rsidR="00046D3C">
          <w:rPr>
            <w:noProof/>
            <w:webHidden/>
          </w:rPr>
        </w:r>
        <w:r w:rsidR="00046D3C">
          <w:rPr>
            <w:noProof/>
            <w:webHidden/>
          </w:rPr>
          <w:fldChar w:fldCharType="separate"/>
        </w:r>
        <w:r w:rsidR="00046D3C">
          <w:rPr>
            <w:noProof/>
            <w:webHidden/>
          </w:rPr>
          <w:t>37</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84" w:history="1">
        <w:r w:rsidR="00046D3C" w:rsidRPr="0065127C">
          <w:rPr>
            <w:rStyle w:val="Hiperhivatkozs"/>
            <w:noProof/>
          </w:rPr>
          <w:t>4.1. ábra - Megfigyelhetőek az esőcseppek jellemzői, többek között az, hogy világosabbak, mint a háttér.</w:t>
        </w:r>
        <w:r w:rsidR="00046D3C">
          <w:rPr>
            <w:noProof/>
            <w:webHidden/>
          </w:rPr>
          <w:tab/>
        </w:r>
        <w:r w:rsidR="00046D3C">
          <w:rPr>
            <w:noProof/>
            <w:webHidden/>
          </w:rPr>
          <w:fldChar w:fldCharType="begin"/>
        </w:r>
        <w:r w:rsidR="00046D3C">
          <w:rPr>
            <w:noProof/>
            <w:webHidden/>
          </w:rPr>
          <w:instrText xml:space="preserve"> PAGEREF _Toc407915784 \h </w:instrText>
        </w:r>
        <w:r w:rsidR="00046D3C">
          <w:rPr>
            <w:noProof/>
            <w:webHidden/>
          </w:rPr>
        </w:r>
        <w:r w:rsidR="00046D3C">
          <w:rPr>
            <w:noProof/>
            <w:webHidden/>
          </w:rPr>
          <w:fldChar w:fldCharType="separate"/>
        </w:r>
        <w:r w:rsidR="00046D3C">
          <w:rPr>
            <w:noProof/>
            <w:webHidden/>
          </w:rPr>
          <w:t>40</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85" w:history="1">
        <w:r w:rsidR="00046D3C" w:rsidRPr="0065127C">
          <w:rPr>
            <w:rStyle w:val="Hiperhivatkozs"/>
            <w:noProof/>
            <w:highlight w:val="white"/>
          </w:rPr>
          <w:t>4.2</w:t>
        </w:r>
        <w:r w:rsidR="00046D3C" w:rsidRPr="0065127C">
          <w:rPr>
            <w:rStyle w:val="Hiperhivatkozs"/>
            <w:noProof/>
          </w:rPr>
          <w:t>. ábra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15].</w:t>
        </w:r>
        <w:r w:rsidR="00046D3C">
          <w:rPr>
            <w:noProof/>
            <w:webHidden/>
          </w:rPr>
          <w:tab/>
        </w:r>
        <w:r w:rsidR="00046D3C">
          <w:rPr>
            <w:noProof/>
            <w:webHidden/>
          </w:rPr>
          <w:fldChar w:fldCharType="begin"/>
        </w:r>
        <w:r w:rsidR="00046D3C">
          <w:rPr>
            <w:noProof/>
            <w:webHidden/>
          </w:rPr>
          <w:instrText xml:space="preserve"> PAGEREF _Toc407915785 \h </w:instrText>
        </w:r>
        <w:r w:rsidR="00046D3C">
          <w:rPr>
            <w:noProof/>
            <w:webHidden/>
          </w:rPr>
        </w:r>
        <w:r w:rsidR="00046D3C">
          <w:rPr>
            <w:noProof/>
            <w:webHidden/>
          </w:rPr>
          <w:fldChar w:fldCharType="separate"/>
        </w:r>
        <w:r w:rsidR="00046D3C">
          <w:rPr>
            <w:noProof/>
            <w:webHidden/>
          </w:rPr>
          <w:t>41</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86" w:history="1">
        <w:r w:rsidR="00046D3C" w:rsidRPr="0065127C">
          <w:rPr>
            <w:rStyle w:val="Hiperhivatkozs"/>
            <w:noProof/>
          </w:rPr>
          <w:t>4.3. ábra - Esődetektálás teljes folyamata</w:t>
        </w:r>
        <w:r w:rsidR="00046D3C">
          <w:rPr>
            <w:noProof/>
            <w:webHidden/>
          </w:rPr>
          <w:tab/>
        </w:r>
        <w:r w:rsidR="00046D3C">
          <w:rPr>
            <w:noProof/>
            <w:webHidden/>
          </w:rPr>
          <w:fldChar w:fldCharType="begin"/>
        </w:r>
        <w:r w:rsidR="00046D3C">
          <w:rPr>
            <w:noProof/>
            <w:webHidden/>
          </w:rPr>
          <w:instrText xml:space="preserve"> PAGEREF _Toc407915786 \h </w:instrText>
        </w:r>
        <w:r w:rsidR="00046D3C">
          <w:rPr>
            <w:noProof/>
            <w:webHidden/>
          </w:rPr>
        </w:r>
        <w:r w:rsidR="00046D3C">
          <w:rPr>
            <w:noProof/>
            <w:webHidden/>
          </w:rPr>
          <w:fldChar w:fldCharType="separate"/>
        </w:r>
        <w:r w:rsidR="00046D3C">
          <w:rPr>
            <w:noProof/>
            <w:webHidden/>
          </w:rPr>
          <w:t>42</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87" w:history="1">
        <w:r w:rsidR="00046D3C" w:rsidRPr="0065127C">
          <w:rPr>
            <w:rStyle w:val="Hiperhivatkozs"/>
            <w:noProof/>
            <w:highlight w:val="white"/>
          </w:rPr>
          <w:t>4.4</w:t>
        </w:r>
        <w:r w:rsidR="00046D3C" w:rsidRPr="0065127C">
          <w:rPr>
            <w:rStyle w:val="Hiperhivatkozs"/>
            <w:noProof/>
          </w:rPr>
          <w:t>. ábra - Éldetektálással végzett esőcsepp detektálás előfeldolgozásának az eredménye.</w:t>
        </w:r>
        <w:r w:rsidR="00046D3C">
          <w:rPr>
            <w:noProof/>
            <w:webHidden/>
          </w:rPr>
          <w:tab/>
        </w:r>
        <w:r w:rsidR="00046D3C">
          <w:rPr>
            <w:noProof/>
            <w:webHidden/>
          </w:rPr>
          <w:fldChar w:fldCharType="begin"/>
        </w:r>
        <w:r w:rsidR="00046D3C">
          <w:rPr>
            <w:noProof/>
            <w:webHidden/>
          </w:rPr>
          <w:instrText xml:space="preserve"> PAGEREF _Toc407915787 \h </w:instrText>
        </w:r>
        <w:r w:rsidR="00046D3C">
          <w:rPr>
            <w:noProof/>
            <w:webHidden/>
          </w:rPr>
        </w:r>
        <w:r w:rsidR="00046D3C">
          <w:rPr>
            <w:noProof/>
            <w:webHidden/>
          </w:rPr>
          <w:fldChar w:fldCharType="separate"/>
        </w:r>
        <w:r w:rsidR="00046D3C">
          <w:rPr>
            <w:noProof/>
            <w:webHidden/>
          </w:rPr>
          <w:t>43</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88" w:history="1">
        <w:r w:rsidR="00046D3C" w:rsidRPr="0065127C">
          <w:rPr>
            <w:rStyle w:val="Hiperhivatkozs"/>
            <w:noProof/>
          </w:rPr>
          <w:t>4.5. ábra - Morfológiai műveletekkel végzett esőcsepp detektálás előfeldolgozásának az eredménye. Balra az eredeti kép, jobbra az eredmény.</w:t>
        </w:r>
        <w:r w:rsidR="00046D3C">
          <w:rPr>
            <w:noProof/>
            <w:webHidden/>
          </w:rPr>
          <w:tab/>
        </w:r>
        <w:r w:rsidR="00046D3C">
          <w:rPr>
            <w:noProof/>
            <w:webHidden/>
          </w:rPr>
          <w:fldChar w:fldCharType="begin"/>
        </w:r>
        <w:r w:rsidR="00046D3C">
          <w:rPr>
            <w:noProof/>
            <w:webHidden/>
          </w:rPr>
          <w:instrText xml:space="preserve"> PAGEREF _Toc407915788 \h </w:instrText>
        </w:r>
        <w:r w:rsidR="00046D3C">
          <w:rPr>
            <w:noProof/>
            <w:webHidden/>
          </w:rPr>
        </w:r>
        <w:r w:rsidR="00046D3C">
          <w:rPr>
            <w:noProof/>
            <w:webHidden/>
          </w:rPr>
          <w:fldChar w:fldCharType="separate"/>
        </w:r>
        <w:r w:rsidR="00046D3C">
          <w:rPr>
            <w:noProof/>
            <w:webHidden/>
          </w:rPr>
          <w:t>44</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89" w:history="1">
        <w:r w:rsidR="00046D3C" w:rsidRPr="0065127C">
          <w:rPr>
            <w:rStyle w:val="Hiperhivatkozs"/>
            <w:noProof/>
            <w:highlight w:val="white"/>
          </w:rPr>
          <w:t>4.6</w:t>
        </w:r>
        <w:r w:rsidR="00046D3C" w:rsidRPr="0065127C">
          <w:rPr>
            <w:rStyle w:val="Hiperhivatkozs"/>
            <w:noProof/>
          </w:rPr>
          <w:t xml:space="preserve">. ábra - </w:t>
        </w:r>
        <w:r w:rsidR="00046D3C" w:rsidRPr="0065127C">
          <w:rPr>
            <w:rStyle w:val="Hiperhivatkozs"/>
            <w:rFonts w:eastAsiaTheme="minorHAnsi"/>
            <w:noProof/>
            <w:lang w:eastAsia="en-US"/>
          </w:rPr>
          <w:t>A szegmentálás során egy esőcseppen akár több folt is detektálásra kerül (balra), ám méretbeli szabályok alkalmazásával ezek hatékonyan egyesíthetők, így pontosítva a cseppek számának a megbecslését (jobbra).</w:t>
        </w:r>
        <w:r w:rsidR="00046D3C">
          <w:rPr>
            <w:noProof/>
            <w:webHidden/>
          </w:rPr>
          <w:tab/>
        </w:r>
        <w:r w:rsidR="00046D3C">
          <w:rPr>
            <w:noProof/>
            <w:webHidden/>
          </w:rPr>
          <w:fldChar w:fldCharType="begin"/>
        </w:r>
        <w:r w:rsidR="00046D3C">
          <w:rPr>
            <w:noProof/>
            <w:webHidden/>
          </w:rPr>
          <w:instrText xml:space="preserve"> PAGEREF _Toc407915789 \h </w:instrText>
        </w:r>
        <w:r w:rsidR="00046D3C">
          <w:rPr>
            <w:noProof/>
            <w:webHidden/>
          </w:rPr>
        </w:r>
        <w:r w:rsidR="00046D3C">
          <w:rPr>
            <w:noProof/>
            <w:webHidden/>
          </w:rPr>
          <w:fldChar w:fldCharType="separate"/>
        </w:r>
        <w:r w:rsidR="00046D3C">
          <w:rPr>
            <w:noProof/>
            <w:webHidden/>
          </w:rPr>
          <w:t>45</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90" w:history="1">
        <w:r w:rsidR="00046D3C" w:rsidRPr="0065127C">
          <w:rPr>
            <w:rStyle w:val="Hiperhivatkozs"/>
            <w:i/>
            <w:iCs/>
            <w:noProof/>
          </w:rPr>
          <w:t>4.7. ábra – Algoritmusunk tesztelése különböző helyszíneken. Sorrendben balról jobbra, fentről lefelé: Kékestető, Siófok, Kab-hegy, ismeretlen helyszínen fölfelé néző kamera.</w:t>
        </w:r>
        <w:r w:rsidR="00046D3C">
          <w:rPr>
            <w:noProof/>
            <w:webHidden/>
          </w:rPr>
          <w:tab/>
        </w:r>
        <w:r w:rsidR="00046D3C">
          <w:rPr>
            <w:noProof/>
            <w:webHidden/>
          </w:rPr>
          <w:fldChar w:fldCharType="begin"/>
        </w:r>
        <w:r w:rsidR="00046D3C">
          <w:rPr>
            <w:noProof/>
            <w:webHidden/>
          </w:rPr>
          <w:instrText xml:space="preserve"> PAGEREF _Toc407915790 \h </w:instrText>
        </w:r>
        <w:r w:rsidR="00046D3C">
          <w:rPr>
            <w:noProof/>
            <w:webHidden/>
          </w:rPr>
        </w:r>
        <w:r w:rsidR="00046D3C">
          <w:rPr>
            <w:noProof/>
            <w:webHidden/>
          </w:rPr>
          <w:fldChar w:fldCharType="separate"/>
        </w:r>
        <w:r w:rsidR="00046D3C">
          <w:rPr>
            <w:noProof/>
            <w:webHidden/>
          </w:rPr>
          <w:t>46</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91" w:history="1">
        <w:r w:rsidR="00046D3C" w:rsidRPr="0065127C">
          <w:rPr>
            <w:rStyle w:val="Hiperhivatkozs"/>
            <w:noProof/>
          </w:rPr>
          <w:t>4.8. ábra – Esőcseppek detektálásának a kiértékelése. Zöld négyzetek az elvárt eredményeket jelölik, a sárgák pedig az algoritmus eredményeit. Ez utóbbiakból pirossal lettek jelölve azok a területek, amelyeket a rendszer rosszul ismert fel.</w:t>
        </w:r>
        <w:r w:rsidR="00046D3C">
          <w:rPr>
            <w:noProof/>
            <w:webHidden/>
          </w:rPr>
          <w:tab/>
        </w:r>
        <w:r w:rsidR="00046D3C">
          <w:rPr>
            <w:noProof/>
            <w:webHidden/>
          </w:rPr>
          <w:fldChar w:fldCharType="begin"/>
        </w:r>
        <w:r w:rsidR="00046D3C">
          <w:rPr>
            <w:noProof/>
            <w:webHidden/>
          </w:rPr>
          <w:instrText xml:space="preserve"> PAGEREF _Toc407915791 \h </w:instrText>
        </w:r>
        <w:r w:rsidR="00046D3C">
          <w:rPr>
            <w:noProof/>
            <w:webHidden/>
          </w:rPr>
        </w:r>
        <w:r w:rsidR="00046D3C">
          <w:rPr>
            <w:noProof/>
            <w:webHidden/>
          </w:rPr>
          <w:fldChar w:fldCharType="separate"/>
        </w:r>
        <w:r w:rsidR="00046D3C">
          <w:rPr>
            <w:noProof/>
            <w:webHidden/>
          </w:rPr>
          <w:t>46</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92" w:history="1">
        <w:r w:rsidR="00046D3C" w:rsidRPr="0065127C">
          <w:rPr>
            <w:rStyle w:val="Hiperhivatkozs"/>
            <w:noProof/>
          </w:rPr>
          <w:t>5.1. ábra – Egyszerű detektálás eredménye vertikális helyzetű képek alapján. Balra a részeredmények, míg jobbra a végeredmények láthatók.</w:t>
        </w:r>
        <w:r w:rsidR="00046D3C">
          <w:rPr>
            <w:noProof/>
            <w:webHidden/>
          </w:rPr>
          <w:tab/>
        </w:r>
        <w:r w:rsidR="00046D3C">
          <w:rPr>
            <w:noProof/>
            <w:webHidden/>
          </w:rPr>
          <w:fldChar w:fldCharType="begin"/>
        </w:r>
        <w:r w:rsidR="00046D3C">
          <w:rPr>
            <w:noProof/>
            <w:webHidden/>
          </w:rPr>
          <w:instrText xml:space="preserve"> PAGEREF _Toc407915792 \h </w:instrText>
        </w:r>
        <w:r w:rsidR="00046D3C">
          <w:rPr>
            <w:noProof/>
            <w:webHidden/>
          </w:rPr>
        </w:r>
        <w:r w:rsidR="00046D3C">
          <w:rPr>
            <w:noProof/>
            <w:webHidden/>
          </w:rPr>
          <w:fldChar w:fldCharType="separate"/>
        </w:r>
        <w:r w:rsidR="00046D3C">
          <w:rPr>
            <w:noProof/>
            <w:webHidden/>
          </w:rPr>
          <w:t>49</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93" w:history="1">
        <w:r w:rsidR="00046D3C" w:rsidRPr="0065127C">
          <w:rPr>
            <w:rStyle w:val="Hiperhivatkozs"/>
            <w:noProof/>
          </w:rPr>
          <w:t>5.2. ábra – IImageProcessService és az általa használt SubresultAvailableEventHandler delegált felépítése.</w:t>
        </w:r>
        <w:r w:rsidR="00046D3C">
          <w:rPr>
            <w:noProof/>
            <w:webHidden/>
          </w:rPr>
          <w:tab/>
        </w:r>
        <w:r w:rsidR="00046D3C">
          <w:rPr>
            <w:noProof/>
            <w:webHidden/>
          </w:rPr>
          <w:fldChar w:fldCharType="begin"/>
        </w:r>
        <w:r w:rsidR="00046D3C">
          <w:rPr>
            <w:noProof/>
            <w:webHidden/>
          </w:rPr>
          <w:instrText xml:space="preserve"> PAGEREF _Toc407915793 \h </w:instrText>
        </w:r>
        <w:r w:rsidR="00046D3C">
          <w:rPr>
            <w:noProof/>
            <w:webHidden/>
          </w:rPr>
        </w:r>
        <w:r w:rsidR="00046D3C">
          <w:rPr>
            <w:noProof/>
            <w:webHidden/>
          </w:rPr>
          <w:fldChar w:fldCharType="separate"/>
        </w:r>
        <w:r w:rsidR="00046D3C">
          <w:rPr>
            <w:noProof/>
            <w:webHidden/>
          </w:rPr>
          <w:t>50</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94" w:history="1">
        <w:r w:rsidR="00046D3C" w:rsidRPr="0065127C">
          <w:rPr>
            <w:rStyle w:val="Hiperhivatkozs"/>
            <w:noProof/>
          </w:rPr>
          <w:t>5.3. ábra – ISubprocessService felépítése</w:t>
        </w:r>
        <w:r w:rsidR="00046D3C">
          <w:rPr>
            <w:noProof/>
            <w:webHidden/>
          </w:rPr>
          <w:tab/>
        </w:r>
        <w:r w:rsidR="00046D3C">
          <w:rPr>
            <w:noProof/>
            <w:webHidden/>
          </w:rPr>
          <w:fldChar w:fldCharType="begin"/>
        </w:r>
        <w:r w:rsidR="00046D3C">
          <w:rPr>
            <w:noProof/>
            <w:webHidden/>
          </w:rPr>
          <w:instrText xml:space="preserve"> PAGEREF _Toc407915794 \h </w:instrText>
        </w:r>
        <w:r w:rsidR="00046D3C">
          <w:rPr>
            <w:noProof/>
            <w:webHidden/>
          </w:rPr>
        </w:r>
        <w:r w:rsidR="00046D3C">
          <w:rPr>
            <w:noProof/>
            <w:webHidden/>
          </w:rPr>
          <w:fldChar w:fldCharType="separate"/>
        </w:r>
        <w:r w:rsidR="00046D3C">
          <w:rPr>
            <w:noProof/>
            <w:webHidden/>
          </w:rPr>
          <w:t>51</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95" w:history="1">
        <w:r w:rsidR="00046D3C" w:rsidRPr="0065127C">
          <w:rPr>
            <w:rStyle w:val="Hiperhivatkozs"/>
            <w:noProof/>
          </w:rPr>
          <w:t>5.4. ábra – A képek egyszerű és gyors megnyitására létrehozott kisegítő osztály szerkezete.</w:t>
        </w:r>
        <w:r w:rsidR="00046D3C">
          <w:rPr>
            <w:noProof/>
            <w:webHidden/>
          </w:rPr>
          <w:tab/>
        </w:r>
        <w:r w:rsidR="00046D3C">
          <w:rPr>
            <w:noProof/>
            <w:webHidden/>
          </w:rPr>
          <w:fldChar w:fldCharType="begin"/>
        </w:r>
        <w:r w:rsidR="00046D3C">
          <w:rPr>
            <w:noProof/>
            <w:webHidden/>
          </w:rPr>
          <w:instrText xml:space="preserve"> PAGEREF _Toc407915795 \h </w:instrText>
        </w:r>
        <w:r w:rsidR="00046D3C">
          <w:rPr>
            <w:noProof/>
            <w:webHidden/>
          </w:rPr>
        </w:r>
        <w:r w:rsidR="00046D3C">
          <w:rPr>
            <w:noProof/>
            <w:webHidden/>
          </w:rPr>
          <w:fldChar w:fldCharType="separate"/>
        </w:r>
        <w:r w:rsidR="00046D3C">
          <w:rPr>
            <w:noProof/>
            <w:webHidden/>
          </w:rPr>
          <w:t>52</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96" w:history="1">
        <w:r w:rsidR="00046D3C" w:rsidRPr="0065127C">
          <w:rPr>
            <w:rStyle w:val="Hiperhivatkozs"/>
            <w:noProof/>
          </w:rPr>
          <w:t>5.5. ábra – Felhő detektálás küszöbértékeinek manuális beállítása három eltérő típusú felhő alapján. A fenti sorban az eredeti képek, míg az alsóban a küszöbölt képek láthatók.</w:t>
        </w:r>
        <w:r w:rsidR="00046D3C">
          <w:rPr>
            <w:noProof/>
            <w:webHidden/>
          </w:rPr>
          <w:tab/>
        </w:r>
        <w:r w:rsidR="00046D3C">
          <w:rPr>
            <w:noProof/>
            <w:webHidden/>
          </w:rPr>
          <w:fldChar w:fldCharType="begin"/>
        </w:r>
        <w:r w:rsidR="00046D3C">
          <w:rPr>
            <w:noProof/>
            <w:webHidden/>
          </w:rPr>
          <w:instrText xml:space="preserve"> PAGEREF _Toc407915796 \h </w:instrText>
        </w:r>
        <w:r w:rsidR="00046D3C">
          <w:rPr>
            <w:noProof/>
            <w:webHidden/>
          </w:rPr>
        </w:r>
        <w:r w:rsidR="00046D3C">
          <w:rPr>
            <w:noProof/>
            <w:webHidden/>
          </w:rPr>
          <w:fldChar w:fldCharType="separate"/>
        </w:r>
        <w:r w:rsidR="00046D3C">
          <w:rPr>
            <w:noProof/>
            <w:webHidden/>
          </w:rPr>
          <w:t>52</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97" w:history="1">
        <w:r w:rsidR="00046D3C" w:rsidRPr="0065127C">
          <w:rPr>
            <w:rStyle w:val="Hiperhivatkozs"/>
            <w:noProof/>
          </w:rPr>
          <w:t>5.6. ábra – A felhők típusát és az égbolt borultságát meghatározó modul felépítése.</w:t>
        </w:r>
        <w:r w:rsidR="00046D3C">
          <w:rPr>
            <w:noProof/>
            <w:webHidden/>
          </w:rPr>
          <w:tab/>
        </w:r>
        <w:r w:rsidR="00046D3C">
          <w:rPr>
            <w:noProof/>
            <w:webHidden/>
          </w:rPr>
          <w:fldChar w:fldCharType="begin"/>
        </w:r>
        <w:r w:rsidR="00046D3C">
          <w:rPr>
            <w:noProof/>
            <w:webHidden/>
          </w:rPr>
          <w:instrText xml:space="preserve"> PAGEREF _Toc407915797 \h </w:instrText>
        </w:r>
        <w:r w:rsidR="00046D3C">
          <w:rPr>
            <w:noProof/>
            <w:webHidden/>
          </w:rPr>
        </w:r>
        <w:r w:rsidR="00046D3C">
          <w:rPr>
            <w:noProof/>
            <w:webHidden/>
          </w:rPr>
          <w:fldChar w:fldCharType="separate"/>
        </w:r>
        <w:r w:rsidR="00046D3C">
          <w:rPr>
            <w:noProof/>
            <w:webHidden/>
          </w:rPr>
          <w:t>54</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98" w:history="1">
        <w:r w:rsidR="00046D3C" w:rsidRPr="0065127C">
          <w:rPr>
            <w:rStyle w:val="Hiperhivatkozs"/>
            <w:noProof/>
          </w:rPr>
          <w:t>5.7. ábra – A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r w:rsidR="00046D3C">
          <w:rPr>
            <w:noProof/>
            <w:webHidden/>
          </w:rPr>
          <w:tab/>
        </w:r>
        <w:r w:rsidR="00046D3C">
          <w:rPr>
            <w:noProof/>
            <w:webHidden/>
          </w:rPr>
          <w:fldChar w:fldCharType="begin"/>
        </w:r>
        <w:r w:rsidR="00046D3C">
          <w:rPr>
            <w:noProof/>
            <w:webHidden/>
          </w:rPr>
          <w:instrText xml:space="preserve"> PAGEREF _Toc407915798 \h </w:instrText>
        </w:r>
        <w:r w:rsidR="00046D3C">
          <w:rPr>
            <w:noProof/>
            <w:webHidden/>
          </w:rPr>
        </w:r>
        <w:r w:rsidR="00046D3C">
          <w:rPr>
            <w:noProof/>
            <w:webHidden/>
          </w:rPr>
          <w:fldChar w:fldCharType="separate"/>
        </w:r>
        <w:r w:rsidR="00046D3C">
          <w:rPr>
            <w:noProof/>
            <w:webHidden/>
          </w:rPr>
          <w:t>55</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799" w:history="1">
        <w:r w:rsidR="00046D3C" w:rsidRPr="0065127C">
          <w:rPr>
            <w:rStyle w:val="Hiperhivatkozs"/>
            <w:noProof/>
          </w:rPr>
          <w:t>5.8. ábra – A felhők mozgásának meghatározására szolgáló alap modul szerkezete.</w:t>
        </w:r>
        <w:r w:rsidR="00046D3C">
          <w:rPr>
            <w:noProof/>
            <w:webHidden/>
          </w:rPr>
          <w:tab/>
        </w:r>
        <w:r w:rsidR="00046D3C">
          <w:rPr>
            <w:noProof/>
            <w:webHidden/>
          </w:rPr>
          <w:fldChar w:fldCharType="begin"/>
        </w:r>
        <w:r w:rsidR="00046D3C">
          <w:rPr>
            <w:noProof/>
            <w:webHidden/>
          </w:rPr>
          <w:instrText xml:space="preserve"> PAGEREF _Toc407915799 \h </w:instrText>
        </w:r>
        <w:r w:rsidR="00046D3C">
          <w:rPr>
            <w:noProof/>
            <w:webHidden/>
          </w:rPr>
        </w:r>
        <w:r w:rsidR="00046D3C">
          <w:rPr>
            <w:noProof/>
            <w:webHidden/>
          </w:rPr>
          <w:fldChar w:fldCharType="separate"/>
        </w:r>
        <w:r w:rsidR="00046D3C">
          <w:rPr>
            <w:noProof/>
            <w:webHidden/>
          </w:rPr>
          <w:t>56</w:t>
        </w:r>
        <w:r w:rsidR="00046D3C">
          <w:rPr>
            <w:noProof/>
            <w:webHidden/>
          </w:rPr>
          <w:fldChar w:fldCharType="end"/>
        </w:r>
      </w:hyperlink>
    </w:p>
    <w:p w:rsidR="00046D3C" w:rsidRDefault="0046579A">
      <w:pPr>
        <w:pStyle w:val="brajegyzk"/>
        <w:tabs>
          <w:tab w:val="right" w:leader="dot" w:pos="8500"/>
        </w:tabs>
        <w:rPr>
          <w:rFonts w:asciiTheme="minorHAnsi" w:eastAsiaTheme="minorEastAsia" w:hAnsiTheme="minorHAnsi" w:cstheme="minorBidi"/>
          <w:b w:val="0"/>
          <w:bCs w:val="0"/>
          <w:noProof/>
          <w:sz w:val="22"/>
          <w:szCs w:val="22"/>
        </w:rPr>
      </w:pPr>
      <w:hyperlink w:anchor="_Toc407915800" w:history="1">
        <w:r w:rsidR="00046D3C" w:rsidRPr="0065127C">
          <w:rPr>
            <w:rStyle w:val="Hiperhivatkozs"/>
            <w:noProof/>
          </w:rPr>
          <w:t>5.9. ábra – A felhők mozgását detektáló osztály felépítése. Az ISubProcessService interfész megvalósítására nincs lehetőség, mivel nem végez módosítást a képen.</w:t>
        </w:r>
        <w:r w:rsidR="00046D3C">
          <w:rPr>
            <w:noProof/>
            <w:webHidden/>
          </w:rPr>
          <w:tab/>
        </w:r>
        <w:r w:rsidR="00046D3C">
          <w:rPr>
            <w:noProof/>
            <w:webHidden/>
          </w:rPr>
          <w:fldChar w:fldCharType="begin"/>
        </w:r>
        <w:r w:rsidR="00046D3C">
          <w:rPr>
            <w:noProof/>
            <w:webHidden/>
          </w:rPr>
          <w:instrText xml:space="preserve"> PAGEREF _Toc407915800 \h </w:instrText>
        </w:r>
        <w:r w:rsidR="00046D3C">
          <w:rPr>
            <w:noProof/>
            <w:webHidden/>
          </w:rPr>
        </w:r>
        <w:r w:rsidR="00046D3C">
          <w:rPr>
            <w:noProof/>
            <w:webHidden/>
          </w:rPr>
          <w:fldChar w:fldCharType="separate"/>
        </w:r>
        <w:r w:rsidR="00046D3C">
          <w:rPr>
            <w:noProof/>
            <w:webHidden/>
          </w:rPr>
          <w:t>56</w:t>
        </w:r>
        <w:r w:rsidR="00046D3C">
          <w:rPr>
            <w:noProof/>
            <w:webHidden/>
          </w:rPr>
          <w:fldChar w:fldCharType="end"/>
        </w:r>
      </w:hyperlink>
    </w:p>
    <w:p w:rsidR="00B741C7" w:rsidRPr="00B741C7" w:rsidRDefault="00046D3C" w:rsidP="00B741C7">
      <w:r>
        <w:fldChar w:fldCharType="end"/>
      </w:r>
    </w:p>
    <w:sectPr w:rsidR="00B741C7" w:rsidRPr="00B741C7" w:rsidSect="002E4AAB">
      <w:headerReference w:type="default" r:id="rId64"/>
      <w:footerReference w:type="first" r:id="rId65"/>
      <w:pgSz w:w="11906" w:h="16838" w:code="9"/>
      <w:pgMar w:top="1418" w:right="1418" w:bottom="2268" w:left="1985" w:header="706"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6425" w:rsidRDefault="00186425" w:rsidP="00357439">
      <w:r>
        <w:separator/>
      </w:r>
    </w:p>
  </w:endnote>
  <w:endnote w:type="continuationSeparator" w:id="0">
    <w:p w:rsidR="00186425" w:rsidRDefault="00186425"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579A" w:rsidRDefault="0046579A">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6425" w:rsidRDefault="00186425" w:rsidP="00357439">
      <w:r>
        <w:separator/>
      </w:r>
    </w:p>
  </w:footnote>
  <w:footnote w:type="continuationSeparator" w:id="0">
    <w:p w:rsidR="00186425" w:rsidRDefault="00186425" w:rsidP="00357439">
      <w:r>
        <w:continuationSeparator/>
      </w:r>
    </w:p>
  </w:footnote>
  <w:footnote w:id="1">
    <w:p w:rsidR="0046579A" w:rsidRPr="00D05263" w:rsidRDefault="0046579A" w:rsidP="005D573D">
      <w:pPr>
        <w:pStyle w:val="Lbjegyzetszveg"/>
      </w:pPr>
      <w:r>
        <w:rPr>
          <w:rStyle w:val="Lbjegyzet-hivatkozs"/>
        </w:rPr>
        <w:footnoteRef/>
      </w:r>
      <w:r>
        <w:t xml:space="preserve"> A megfelelő aláhuzandó.</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579A" w:rsidRDefault="0046579A">
    <w:pPr>
      <w:pStyle w:val="lfej"/>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579A" w:rsidRDefault="0046579A">
    <w:pPr>
      <w:pStyle w:val="lfej"/>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072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6A0C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A45521"/>
    <w:multiLevelType w:val="hybridMultilevel"/>
    <w:tmpl w:val="D0EEB2C0"/>
    <w:lvl w:ilvl="0" w:tplc="26001EC8">
      <w:start w:val="1"/>
      <w:numFmt w:val="decimal"/>
      <w:pStyle w:val="mellklet"/>
      <w:lvlText w:val="%1."/>
      <w:lvlJc w:val="left"/>
      <w:pPr>
        <w:ind w:left="360"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3">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4">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5">
    <w:nsid w:val="33AF06F1"/>
    <w:multiLevelType w:val="hybridMultilevel"/>
    <w:tmpl w:val="01DE1A3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nsid w:val="342A5C72"/>
    <w:multiLevelType w:val="hybridMultilevel"/>
    <w:tmpl w:val="920ED0F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nsid w:val="37545692"/>
    <w:multiLevelType w:val="hybridMultilevel"/>
    <w:tmpl w:val="B428D7D0"/>
    <w:lvl w:ilvl="0" w:tplc="040E000F">
      <w:start w:val="5"/>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nsid w:val="3DD544F0"/>
    <w:multiLevelType w:val="hybridMultilevel"/>
    <w:tmpl w:val="C5E46450"/>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0">
    <w:nsid w:val="489D6783"/>
    <w:multiLevelType w:val="hybridMultilevel"/>
    <w:tmpl w:val="B128EFFE"/>
    <w:lvl w:ilvl="0" w:tplc="040E000F">
      <w:start w:val="4"/>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1">
    <w:nsid w:val="4F2A4D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07A24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54506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B86629A"/>
    <w:multiLevelType w:val="hybridMultilevel"/>
    <w:tmpl w:val="BB727E1C"/>
    <w:lvl w:ilvl="0" w:tplc="040E000F">
      <w:start w:val="1"/>
      <w:numFmt w:val="decimal"/>
      <w:lvlText w:val="%1."/>
      <w:lvlJc w:val="left"/>
      <w:pPr>
        <w:tabs>
          <w:tab w:val="num" w:pos="720"/>
        </w:tabs>
        <w:ind w:left="720" w:hanging="360"/>
      </w:pPr>
      <w:rPr>
        <w:rFonts w:hint="default"/>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15">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16">
    <w:nsid w:val="5CF15D6E"/>
    <w:multiLevelType w:val="hybridMultilevel"/>
    <w:tmpl w:val="26387E3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nsid w:val="60433F92"/>
    <w:multiLevelType w:val="hybridMultilevel"/>
    <w:tmpl w:val="611CE3F4"/>
    <w:lvl w:ilvl="0" w:tplc="60E48BCA">
      <w:start w:val="9"/>
      <w:numFmt w:val="decimal"/>
      <w:lvlText w:val="%1."/>
      <w:lvlJc w:val="left"/>
      <w:pPr>
        <w:ind w:left="1065"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18">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9">
    <w:nsid w:val="613446E3"/>
    <w:multiLevelType w:val="hybridMultilevel"/>
    <w:tmpl w:val="89063044"/>
    <w:lvl w:ilvl="0" w:tplc="04090001">
      <w:start w:val="1"/>
      <w:numFmt w:val="bullet"/>
      <w:lvlText w:val=""/>
      <w:lvlJc w:val="left"/>
      <w:pPr>
        <w:ind w:left="1213" w:hanging="360"/>
      </w:pPr>
      <w:rPr>
        <w:rFonts w:ascii="Symbol" w:hAnsi="Symbol" w:hint="default"/>
      </w:rPr>
    </w:lvl>
    <w:lvl w:ilvl="1" w:tplc="04090003" w:tentative="1">
      <w:start w:val="1"/>
      <w:numFmt w:val="bullet"/>
      <w:lvlText w:val="o"/>
      <w:lvlJc w:val="left"/>
      <w:pPr>
        <w:ind w:left="1933" w:hanging="360"/>
      </w:pPr>
      <w:rPr>
        <w:rFonts w:ascii="Courier New" w:hAnsi="Courier New" w:cs="Courier New" w:hint="default"/>
      </w:rPr>
    </w:lvl>
    <w:lvl w:ilvl="2" w:tplc="04090005" w:tentative="1">
      <w:start w:val="1"/>
      <w:numFmt w:val="bullet"/>
      <w:lvlText w:val=""/>
      <w:lvlJc w:val="left"/>
      <w:pPr>
        <w:ind w:left="2653" w:hanging="360"/>
      </w:pPr>
      <w:rPr>
        <w:rFonts w:ascii="Wingdings" w:hAnsi="Wingdings" w:hint="default"/>
      </w:rPr>
    </w:lvl>
    <w:lvl w:ilvl="3" w:tplc="04090001" w:tentative="1">
      <w:start w:val="1"/>
      <w:numFmt w:val="bullet"/>
      <w:lvlText w:val=""/>
      <w:lvlJc w:val="left"/>
      <w:pPr>
        <w:ind w:left="3373" w:hanging="360"/>
      </w:pPr>
      <w:rPr>
        <w:rFonts w:ascii="Symbol" w:hAnsi="Symbol" w:hint="default"/>
      </w:rPr>
    </w:lvl>
    <w:lvl w:ilvl="4" w:tplc="04090003" w:tentative="1">
      <w:start w:val="1"/>
      <w:numFmt w:val="bullet"/>
      <w:lvlText w:val="o"/>
      <w:lvlJc w:val="left"/>
      <w:pPr>
        <w:ind w:left="4093" w:hanging="360"/>
      </w:pPr>
      <w:rPr>
        <w:rFonts w:ascii="Courier New" w:hAnsi="Courier New" w:cs="Courier New" w:hint="default"/>
      </w:rPr>
    </w:lvl>
    <w:lvl w:ilvl="5" w:tplc="04090005" w:tentative="1">
      <w:start w:val="1"/>
      <w:numFmt w:val="bullet"/>
      <w:lvlText w:val=""/>
      <w:lvlJc w:val="left"/>
      <w:pPr>
        <w:ind w:left="4813" w:hanging="360"/>
      </w:pPr>
      <w:rPr>
        <w:rFonts w:ascii="Wingdings" w:hAnsi="Wingdings" w:hint="default"/>
      </w:rPr>
    </w:lvl>
    <w:lvl w:ilvl="6" w:tplc="04090001" w:tentative="1">
      <w:start w:val="1"/>
      <w:numFmt w:val="bullet"/>
      <w:lvlText w:val=""/>
      <w:lvlJc w:val="left"/>
      <w:pPr>
        <w:ind w:left="5533" w:hanging="360"/>
      </w:pPr>
      <w:rPr>
        <w:rFonts w:ascii="Symbol" w:hAnsi="Symbol" w:hint="default"/>
      </w:rPr>
    </w:lvl>
    <w:lvl w:ilvl="7" w:tplc="04090003" w:tentative="1">
      <w:start w:val="1"/>
      <w:numFmt w:val="bullet"/>
      <w:lvlText w:val="o"/>
      <w:lvlJc w:val="left"/>
      <w:pPr>
        <w:ind w:left="6253" w:hanging="360"/>
      </w:pPr>
      <w:rPr>
        <w:rFonts w:ascii="Courier New" w:hAnsi="Courier New" w:cs="Courier New" w:hint="default"/>
      </w:rPr>
    </w:lvl>
    <w:lvl w:ilvl="8" w:tplc="04090005" w:tentative="1">
      <w:start w:val="1"/>
      <w:numFmt w:val="bullet"/>
      <w:lvlText w:val=""/>
      <w:lvlJc w:val="left"/>
      <w:pPr>
        <w:ind w:left="6973" w:hanging="360"/>
      </w:pPr>
      <w:rPr>
        <w:rFonts w:ascii="Wingdings" w:hAnsi="Wingdings" w:hint="default"/>
      </w:rPr>
    </w:lvl>
  </w:abstractNum>
  <w:abstractNum w:abstractNumId="20">
    <w:nsid w:val="67A26EBD"/>
    <w:multiLevelType w:val="hybridMultilevel"/>
    <w:tmpl w:val="13482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4A3D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689F628F"/>
    <w:multiLevelType w:val="hybridMultilevel"/>
    <w:tmpl w:val="C4CA1FC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6B8C1AC2"/>
    <w:multiLevelType w:val="hybridMultilevel"/>
    <w:tmpl w:val="9A505662"/>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4">
    <w:nsid w:val="6EB72F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6155800"/>
    <w:multiLevelType w:val="multilevel"/>
    <w:tmpl w:val="8F30B1B4"/>
    <w:lvl w:ilvl="0">
      <w:start w:val="1"/>
      <w:numFmt w:val="decimal"/>
      <w:pStyle w:val="Cmsor1"/>
      <w:lvlText w:val="%1"/>
      <w:lvlJc w:val="left"/>
      <w:pPr>
        <w:ind w:left="432" w:hanging="432"/>
      </w:pPr>
      <w:rPr>
        <w:rFonts w:hint="default"/>
      </w:rPr>
    </w:lvl>
    <w:lvl w:ilvl="1">
      <w:start w:val="1"/>
      <w:numFmt w:val="decimal"/>
      <w:pStyle w:val="Cmsor2"/>
      <w:lvlText w:val="%1.%2"/>
      <w:lvlJc w:val="left"/>
      <w:pPr>
        <w:ind w:left="576" w:hanging="576"/>
      </w:pPr>
      <w:rPr>
        <w:rFonts w:hint="default"/>
      </w:rPr>
    </w:lvl>
    <w:lvl w:ilvl="2">
      <w:start w:val="1"/>
      <w:numFmt w:val="decimal"/>
      <w:pStyle w:val="Cmsor3"/>
      <w:lvlText w:val="%1.%2.%3"/>
      <w:lvlJc w:val="left"/>
      <w:pPr>
        <w:ind w:left="720" w:hanging="720"/>
      </w:pPr>
      <w:rPr>
        <w:rFonts w:hint="default"/>
      </w:rPr>
    </w:lvl>
    <w:lvl w:ilvl="3">
      <w:start w:val="1"/>
      <w:numFmt w:val="decimal"/>
      <w:pStyle w:val="Cmsor4"/>
      <w:lvlText w:val="%1.%2.%3.%4"/>
      <w:lvlJc w:val="left"/>
      <w:pPr>
        <w:ind w:left="864" w:hanging="864"/>
      </w:pPr>
      <w:rPr>
        <w:rFonts w:hint="default"/>
      </w:rPr>
    </w:lvl>
    <w:lvl w:ilvl="4">
      <w:start w:val="1"/>
      <w:numFmt w:val="decimal"/>
      <w:pStyle w:val="Cmsor5"/>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26">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9"/>
  </w:num>
  <w:num w:numId="3">
    <w:abstractNumId w:val="15"/>
  </w:num>
  <w:num w:numId="4">
    <w:abstractNumId w:val="18"/>
  </w:num>
  <w:num w:numId="5">
    <w:abstractNumId w:val="4"/>
  </w:num>
  <w:num w:numId="6">
    <w:abstractNumId w:val="3"/>
  </w:num>
  <w:num w:numId="7">
    <w:abstractNumId w:val="23"/>
  </w:num>
  <w:num w:numId="8">
    <w:abstractNumId w:val="22"/>
  </w:num>
  <w:num w:numId="9">
    <w:abstractNumId w:val="21"/>
  </w:num>
  <w:num w:numId="10">
    <w:abstractNumId w:val="20"/>
  </w:num>
  <w:num w:numId="11">
    <w:abstractNumId w:val="13"/>
  </w:num>
  <w:num w:numId="12">
    <w:abstractNumId w:val="24"/>
  </w:num>
  <w:num w:numId="13">
    <w:abstractNumId w:val="1"/>
  </w:num>
  <w:num w:numId="14">
    <w:abstractNumId w:val="11"/>
  </w:num>
  <w:num w:numId="15">
    <w:abstractNumId w:val="12"/>
  </w:num>
  <w:num w:numId="16">
    <w:abstractNumId w:val="0"/>
  </w:num>
  <w:num w:numId="17">
    <w:abstractNumId w:val="25"/>
  </w:num>
  <w:num w:numId="1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19"/>
  </w:num>
  <w:num w:numId="23">
    <w:abstractNumId w:val="2"/>
  </w:num>
  <w:num w:numId="24">
    <w:abstractNumId w:val="7"/>
  </w:num>
  <w:num w:numId="25">
    <w:abstractNumId w:val="10"/>
  </w:num>
  <w:num w:numId="26">
    <w:abstractNumId w:val="14"/>
  </w:num>
  <w:num w:numId="27">
    <w:abstractNumId w:val="17"/>
  </w:num>
  <w:num w:numId="28">
    <w:abstractNumId w:val="5"/>
  </w:num>
  <w:num w:numId="29">
    <w:abstractNumId w:val="16"/>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9"/>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142D"/>
    <w:rsid w:val="00000D94"/>
    <w:rsid w:val="00006C84"/>
    <w:rsid w:val="00007136"/>
    <w:rsid w:val="00010593"/>
    <w:rsid w:val="00011766"/>
    <w:rsid w:val="00012185"/>
    <w:rsid w:val="00012F43"/>
    <w:rsid w:val="00014A30"/>
    <w:rsid w:val="00014F6A"/>
    <w:rsid w:val="000158D2"/>
    <w:rsid w:val="00020B20"/>
    <w:rsid w:val="000212B5"/>
    <w:rsid w:val="00023E76"/>
    <w:rsid w:val="00023EE7"/>
    <w:rsid w:val="00025165"/>
    <w:rsid w:val="00026869"/>
    <w:rsid w:val="0002783A"/>
    <w:rsid w:val="00030349"/>
    <w:rsid w:val="000330F4"/>
    <w:rsid w:val="00033786"/>
    <w:rsid w:val="0003656F"/>
    <w:rsid w:val="00037804"/>
    <w:rsid w:val="00037F5D"/>
    <w:rsid w:val="00037F97"/>
    <w:rsid w:val="00040315"/>
    <w:rsid w:val="00042002"/>
    <w:rsid w:val="0004212D"/>
    <w:rsid w:val="00044E50"/>
    <w:rsid w:val="00045173"/>
    <w:rsid w:val="00046D3C"/>
    <w:rsid w:val="00050471"/>
    <w:rsid w:val="00052B16"/>
    <w:rsid w:val="00055D67"/>
    <w:rsid w:val="0006213F"/>
    <w:rsid w:val="00062C7B"/>
    <w:rsid w:val="00065012"/>
    <w:rsid w:val="00065C3D"/>
    <w:rsid w:val="00065F6F"/>
    <w:rsid w:val="00067028"/>
    <w:rsid w:val="000672B5"/>
    <w:rsid w:val="00070DC8"/>
    <w:rsid w:val="0007154E"/>
    <w:rsid w:val="00071B2A"/>
    <w:rsid w:val="00073489"/>
    <w:rsid w:val="00073A4D"/>
    <w:rsid w:val="00077411"/>
    <w:rsid w:val="00077436"/>
    <w:rsid w:val="00077595"/>
    <w:rsid w:val="00081893"/>
    <w:rsid w:val="0008420E"/>
    <w:rsid w:val="00084D9C"/>
    <w:rsid w:val="000852FA"/>
    <w:rsid w:val="00085538"/>
    <w:rsid w:val="00085802"/>
    <w:rsid w:val="00085CDB"/>
    <w:rsid w:val="0008634C"/>
    <w:rsid w:val="000873BB"/>
    <w:rsid w:val="00090530"/>
    <w:rsid w:val="00090671"/>
    <w:rsid w:val="00090D74"/>
    <w:rsid w:val="00090F91"/>
    <w:rsid w:val="00092379"/>
    <w:rsid w:val="000926DB"/>
    <w:rsid w:val="00093A10"/>
    <w:rsid w:val="00093EC8"/>
    <w:rsid w:val="0009475B"/>
    <w:rsid w:val="000A1288"/>
    <w:rsid w:val="000A1A4A"/>
    <w:rsid w:val="000A2420"/>
    <w:rsid w:val="000A2D94"/>
    <w:rsid w:val="000A4B78"/>
    <w:rsid w:val="000A5B86"/>
    <w:rsid w:val="000A6F91"/>
    <w:rsid w:val="000B183D"/>
    <w:rsid w:val="000B2116"/>
    <w:rsid w:val="000B3313"/>
    <w:rsid w:val="000B3ED5"/>
    <w:rsid w:val="000B45B3"/>
    <w:rsid w:val="000B467E"/>
    <w:rsid w:val="000B4F87"/>
    <w:rsid w:val="000B609D"/>
    <w:rsid w:val="000B618E"/>
    <w:rsid w:val="000C11DF"/>
    <w:rsid w:val="000C1732"/>
    <w:rsid w:val="000C22DB"/>
    <w:rsid w:val="000C41CB"/>
    <w:rsid w:val="000C5801"/>
    <w:rsid w:val="000C6383"/>
    <w:rsid w:val="000C6BA2"/>
    <w:rsid w:val="000C774B"/>
    <w:rsid w:val="000D16DA"/>
    <w:rsid w:val="000D3495"/>
    <w:rsid w:val="000D3646"/>
    <w:rsid w:val="000D479F"/>
    <w:rsid w:val="000D7DEA"/>
    <w:rsid w:val="000E15EB"/>
    <w:rsid w:val="000E1EC5"/>
    <w:rsid w:val="000E24C3"/>
    <w:rsid w:val="000E2A96"/>
    <w:rsid w:val="000E2F81"/>
    <w:rsid w:val="000E3545"/>
    <w:rsid w:val="000E4F2C"/>
    <w:rsid w:val="000E62A5"/>
    <w:rsid w:val="000E75AA"/>
    <w:rsid w:val="000F070E"/>
    <w:rsid w:val="000F0DA8"/>
    <w:rsid w:val="000F129A"/>
    <w:rsid w:val="000F2933"/>
    <w:rsid w:val="000F32E1"/>
    <w:rsid w:val="000F568D"/>
    <w:rsid w:val="000F7444"/>
    <w:rsid w:val="000F7B53"/>
    <w:rsid w:val="00100365"/>
    <w:rsid w:val="001005F9"/>
    <w:rsid w:val="00100981"/>
    <w:rsid w:val="001013E0"/>
    <w:rsid w:val="00102760"/>
    <w:rsid w:val="00105931"/>
    <w:rsid w:val="00105B78"/>
    <w:rsid w:val="00105BB3"/>
    <w:rsid w:val="00105C8B"/>
    <w:rsid w:val="00105FED"/>
    <w:rsid w:val="00106611"/>
    <w:rsid w:val="00106E29"/>
    <w:rsid w:val="00111928"/>
    <w:rsid w:val="001129FF"/>
    <w:rsid w:val="00113F24"/>
    <w:rsid w:val="00115CB9"/>
    <w:rsid w:val="00122470"/>
    <w:rsid w:val="00122799"/>
    <w:rsid w:val="001235D0"/>
    <w:rsid w:val="001251E3"/>
    <w:rsid w:val="001266B5"/>
    <w:rsid w:val="0012676E"/>
    <w:rsid w:val="00130134"/>
    <w:rsid w:val="00131072"/>
    <w:rsid w:val="00131399"/>
    <w:rsid w:val="0013282A"/>
    <w:rsid w:val="00132B63"/>
    <w:rsid w:val="001370E7"/>
    <w:rsid w:val="00137541"/>
    <w:rsid w:val="00137755"/>
    <w:rsid w:val="00141CDF"/>
    <w:rsid w:val="001446A2"/>
    <w:rsid w:val="00151997"/>
    <w:rsid w:val="00153AAA"/>
    <w:rsid w:val="00153D4E"/>
    <w:rsid w:val="0015428D"/>
    <w:rsid w:val="00154D1E"/>
    <w:rsid w:val="001550CC"/>
    <w:rsid w:val="0015528B"/>
    <w:rsid w:val="00156207"/>
    <w:rsid w:val="00157693"/>
    <w:rsid w:val="00157DD0"/>
    <w:rsid w:val="001606DF"/>
    <w:rsid w:val="001619D5"/>
    <w:rsid w:val="00165316"/>
    <w:rsid w:val="0017386B"/>
    <w:rsid w:val="00174684"/>
    <w:rsid w:val="00174BBB"/>
    <w:rsid w:val="001751F9"/>
    <w:rsid w:val="0017564B"/>
    <w:rsid w:val="001772C6"/>
    <w:rsid w:val="001776C9"/>
    <w:rsid w:val="00180381"/>
    <w:rsid w:val="001830AC"/>
    <w:rsid w:val="001857FE"/>
    <w:rsid w:val="00185ED5"/>
    <w:rsid w:val="00186425"/>
    <w:rsid w:val="00186951"/>
    <w:rsid w:val="00190B31"/>
    <w:rsid w:val="00193B13"/>
    <w:rsid w:val="001954FE"/>
    <w:rsid w:val="00195D50"/>
    <w:rsid w:val="00196B04"/>
    <w:rsid w:val="00196CEA"/>
    <w:rsid w:val="00197AC5"/>
    <w:rsid w:val="001A242C"/>
    <w:rsid w:val="001A2E9B"/>
    <w:rsid w:val="001A5CCE"/>
    <w:rsid w:val="001A6298"/>
    <w:rsid w:val="001A6525"/>
    <w:rsid w:val="001B0113"/>
    <w:rsid w:val="001B0DD7"/>
    <w:rsid w:val="001B222B"/>
    <w:rsid w:val="001B25C5"/>
    <w:rsid w:val="001B2AB3"/>
    <w:rsid w:val="001B35A2"/>
    <w:rsid w:val="001B648D"/>
    <w:rsid w:val="001B6609"/>
    <w:rsid w:val="001B6D86"/>
    <w:rsid w:val="001C06EB"/>
    <w:rsid w:val="001C0BBF"/>
    <w:rsid w:val="001C145D"/>
    <w:rsid w:val="001C4868"/>
    <w:rsid w:val="001C4BBD"/>
    <w:rsid w:val="001C7148"/>
    <w:rsid w:val="001D091F"/>
    <w:rsid w:val="001D09BD"/>
    <w:rsid w:val="001D453D"/>
    <w:rsid w:val="001D5611"/>
    <w:rsid w:val="001D6501"/>
    <w:rsid w:val="001D7859"/>
    <w:rsid w:val="001E0FDA"/>
    <w:rsid w:val="001E2911"/>
    <w:rsid w:val="001E29AD"/>
    <w:rsid w:val="001E3B11"/>
    <w:rsid w:val="001E3E22"/>
    <w:rsid w:val="001E5306"/>
    <w:rsid w:val="001E6119"/>
    <w:rsid w:val="001E66D9"/>
    <w:rsid w:val="001E6EEA"/>
    <w:rsid w:val="001E76B8"/>
    <w:rsid w:val="001F04CA"/>
    <w:rsid w:val="001F10A6"/>
    <w:rsid w:val="001F51F8"/>
    <w:rsid w:val="001F530B"/>
    <w:rsid w:val="001F538A"/>
    <w:rsid w:val="001F53EE"/>
    <w:rsid w:val="001F75E8"/>
    <w:rsid w:val="001F7AE3"/>
    <w:rsid w:val="002030F9"/>
    <w:rsid w:val="00203DA3"/>
    <w:rsid w:val="0020480D"/>
    <w:rsid w:val="00207176"/>
    <w:rsid w:val="002106D1"/>
    <w:rsid w:val="00212164"/>
    <w:rsid w:val="00212564"/>
    <w:rsid w:val="00212F4B"/>
    <w:rsid w:val="00213010"/>
    <w:rsid w:val="00213E4C"/>
    <w:rsid w:val="00214717"/>
    <w:rsid w:val="002155E4"/>
    <w:rsid w:val="002159A8"/>
    <w:rsid w:val="002162F0"/>
    <w:rsid w:val="00217027"/>
    <w:rsid w:val="002173CE"/>
    <w:rsid w:val="00222445"/>
    <w:rsid w:val="00223BB2"/>
    <w:rsid w:val="00223F8A"/>
    <w:rsid w:val="00224B84"/>
    <w:rsid w:val="0022512F"/>
    <w:rsid w:val="00226CEC"/>
    <w:rsid w:val="002277B0"/>
    <w:rsid w:val="00231DB0"/>
    <w:rsid w:val="00232632"/>
    <w:rsid w:val="00232C39"/>
    <w:rsid w:val="002348D6"/>
    <w:rsid w:val="00234AFD"/>
    <w:rsid w:val="0023500E"/>
    <w:rsid w:val="00235456"/>
    <w:rsid w:val="00237BAF"/>
    <w:rsid w:val="00240A68"/>
    <w:rsid w:val="0024118B"/>
    <w:rsid w:val="00241BDE"/>
    <w:rsid w:val="00244082"/>
    <w:rsid w:val="002442D6"/>
    <w:rsid w:val="00244EB8"/>
    <w:rsid w:val="0024583B"/>
    <w:rsid w:val="00250B60"/>
    <w:rsid w:val="00251369"/>
    <w:rsid w:val="002520AA"/>
    <w:rsid w:val="0025245D"/>
    <w:rsid w:val="00255735"/>
    <w:rsid w:val="002563F9"/>
    <w:rsid w:val="002564C4"/>
    <w:rsid w:val="00257573"/>
    <w:rsid w:val="002604BE"/>
    <w:rsid w:val="00261413"/>
    <w:rsid w:val="00262E43"/>
    <w:rsid w:val="00264D00"/>
    <w:rsid w:val="00265CC1"/>
    <w:rsid w:val="00266DF6"/>
    <w:rsid w:val="002672AC"/>
    <w:rsid w:val="0027061F"/>
    <w:rsid w:val="00270F84"/>
    <w:rsid w:val="00272926"/>
    <w:rsid w:val="00272A3A"/>
    <w:rsid w:val="0027351B"/>
    <w:rsid w:val="00273609"/>
    <w:rsid w:val="0027467E"/>
    <w:rsid w:val="002752FB"/>
    <w:rsid w:val="002753E6"/>
    <w:rsid w:val="00275634"/>
    <w:rsid w:val="00275F43"/>
    <w:rsid w:val="00276798"/>
    <w:rsid w:val="00276C5F"/>
    <w:rsid w:val="00276F54"/>
    <w:rsid w:val="00281784"/>
    <w:rsid w:val="002819FE"/>
    <w:rsid w:val="00281CE7"/>
    <w:rsid w:val="002831DC"/>
    <w:rsid w:val="00283DF0"/>
    <w:rsid w:val="00284644"/>
    <w:rsid w:val="002862D9"/>
    <w:rsid w:val="002865EF"/>
    <w:rsid w:val="00291303"/>
    <w:rsid w:val="00292F27"/>
    <w:rsid w:val="00293CCA"/>
    <w:rsid w:val="00294B5A"/>
    <w:rsid w:val="00294EE0"/>
    <w:rsid w:val="00295807"/>
    <w:rsid w:val="00296D8F"/>
    <w:rsid w:val="002A38D5"/>
    <w:rsid w:val="002A50EC"/>
    <w:rsid w:val="002A662E"/>
    <w:rsid w:val="002B069B"/>
    <w:rsid w:val="002B0DC9"/>
    <w:rsid w:val="002B100D"/>
    <w:rsid w:val="002B1B02"/>
    <w:rsid w:val="002B1B08"/>
    <w:rsid w:val="002B254C"/>
    <w:rsid w:val="002B2CD3"/>
    <w:rsid w:val="002B336C"/>
    <w:rsid w:val="002B3C30"/>
    <w:rsid w:val="002B5AB7"/>
    <w:rsid w:val="002B6AB3"/>
    <w:rsid w:val="002C334E"/>
    <w:rsid w:val="002C34D2"/>
    <w:rsid w:val="002C5003"/>
    <w:rsid w:val="002C5083"/>
    <w:rsid w:val="002C5838"/>
    <w:rsid w:val="002D2CD1"/>
    <w:rsid w:val="002D3DA0"/>
    <w:rsid w:val="002D555C"/>
    <w:rsid w:val="002D7E89"/>
    <w:rsid w:val="002E252C"/>
    <w:rsid w:val="002E3955"/>
    <w:rsid w:val="002E486B"/>
    <w:rsid w:val="002E4946"/>
    <w:rsid w:val="002E4AAB"/>
    <w:rsid w:val="002E60B4"/>
    <w:rsid w:val="002E7E66"/>
    <w:rsid w:val="002F0057"/>
    <w:rsid w:val="002F0EDE"/>
    <w:rsid w:val="002F15D2"/>
    <w:rsid w:val="002F3EA8"/>
    <w:rsid w:val="0030050F"/>
    <w:rsid w:val="00302D7E"/>
    <w:rsid w:val="00306838"/>
    <w:rsid w:val="00306C60"/>
    <w:rsid w:val="0031005D"/>
    <w:rsid w:val="00310499"/>
    <w:rsid w:val="003105B8"/>
    <w:rsid w:val="0031061B"/>
    <w:rsid w:val="0031064E"/>
    <w:rsid w:val="00314012"/>
    <w:rsid w:val="0031486A"/>
    <w:rsid w:val="0031574D"/>
    <w:rsid w:val="00315BD0"/>
    <w:rsid w:val="00317C72"/>
    <w:rsid w:val="00321B05"/>
    <w:rsid w:val="00322155"/>
    <w:rsid w:val="00322160"/>
    <w:rsid w:val="003230E0"/>
    <w:rsid w:val="00323C92"/>
    <w:rsid w:val="003258AA"/>
    <w:rsid w:val="00327D19"/>
    <w:rsid w:val="00330B66"/>
    <w:rsid w:val="003313D9"/>
    <w:rsid w:val="00331C2C"/>
    <w:rsid w:val="00331D51"/>
    <w:rsid w:val="0033323E"/>
    <w:rsid w:val="00333DEC"/>
    <w:rsid w:val="003341C9"/>
    <w:rsid w:val="00334DE1"/>
    <w:rsid w:val="00336FD1"/>
    <w:rsid w:val="003379AB"/>
    <w:rsid w:val="00337AC9"/>
    <w:rsid w:val="00337E77"/>
    <w:rsid w:val="003412E9"/>
    <w:rsid w:val="003419F2"/>
    <w:rsid w:val="00342903"/>
    <w:rsid w:val="00345488"/>
    <w:rsid w:val="00345ED8"/>
    <w:rsid w:val="00350533"/>
    <w:rsid w:val="00351127"/>
    <w:rsid w:val="0035162A"/>
    <w:rsid w:val="00351AE7"/>
    <w:rsid w:val="00352713"/>
    <w:rsid w:val="003531BC"/>
    <w:rsid w:val="003534ED"/>
    <w:rsid w:val="003538A8"/>
    <w:rsid w:val="003562EE"/>
    <w:rsid w:val="00356A53"/>
    <w:rsid w:val="00356CD5"/>
    <w:rsid w:val="00357439"/>
    <w:rsid w:val="00357DA1"/>
    <w:rsid w:val="00360EE4"/>
    <w:rsid w:val="00366185"/>
    <w:rsid w:val="00370835"/>
    <w:rsid w:val="00370B2F"/>
    <w:rsid w:val="003712A0"/>
    <w:rsid w:val="00371E8B"/>
    <w:rsid w:val="003722D0"/>
    <w:rsid w:val="00372599"/>
    <w:rsid w:val="0037394C"/>
    <w:rsid w:val="00374296"/>
    <w:rsid w:val="00376317"/>
    <w:rsid w:val="00377F14"/>
    <w:rsid w:val="003801DF"/>
    <w:rsid w:val="0038137B"/>
    <w:rsid w:val="00381706"/>
    <w:rsid w:val="003819D8"/>
    <w:rsid w:val="00382EFB"/>
    <w:rsid w:val="003844BA"/>
    <w:rsid w:val="003846E9"/>
    <w:rsid w:val="003866F1"/>
    <w:rsid w:val="00386E87"/>
    <w:rsid w:val="00390CC8"/>
    <w:rsid w:val="00390F1A"/>
    <w:rsid w:val="0039236A"/>
    <w:rsid w:val="0039267E"/>
    <w:rsid w:val="00392F90"/>
    <w:rsid w:val="00393C21"/>
    <w:rsid w:val="003954A2"/>
    <w:rsid w:val="00395709"/>
    <w:rsid w:val="003A0AD8"/>
    <w:rsid w:val="003A1B2C"/>
    <w:rsid w:val="003A345C"/>
    <w:rsid w:val="003A3A08"/>
    <w:rsid w:val="003A48EF"/>
    <w:rsid w:val="003A74F1"/>
    <w:rsid w:val="003B2587"/>
    <w:rsid w:val="003B342E"/>
    <w:rsid w:val="003B480C"/>
    <w:rsid w:val="003B4869"/>
    <w:rsid w:val="003B59CB"/>
    <w:rsid w:val="003B68FD"/>
    <w:rsid w:val="003B7556"/>
    <w:rsid w:val="003B7ECE"/>
    <w:rsid w:val="003C1D27"/>
    <w:rsid w:val="003C1DF3"/>
    <w:rsid w:val="003C2925"/>
    <w:rsid w:val="003C55BD"/>
    <w:rsid w:val="003C5D09"/>
    <w:rsid w:val="003D0F7C"/>
    <w:rsid w:val="003D2FF5"/>
    <w:rsid w:val="003D3A51"/>
    <w:rsid w:val="003D5905"/>
    <w:rsid w:val="003D60C5"/>
    <w:rsid w:val="003D734B"/>
    <w:rsid w:val="003D74FB"/>
    <w:rsid w:val="003E0A28"/>
    <w:rsid w:val="003E0DAD"/>
    <w:rsid w:val="003E124A"/>
    <w:rsid w:val="003E244F"/>
    <w:rsid w:val="003E2C84"/>
    <w:rsid w:val="003E324D"/>
    <w:rsid w:val="003E3C4B"/>
    <w:rsid w:val="003E4E86"/>
    <w:rsid w:val="003E552C"/>
    <w:rsid w:val="003E6B3F"/>
    <w:rsid w:val="003E733D"/>
    <w:rsid w:val="003F0E9B"/>
    <w:rsid w:val="003F1C99"/>
    <w:rsid w:val="003F313E"/>
    <w:rsid w:val="003F3234"/>
    <w:rsid w:val="003F393B"/>
    <w:rsid w:val="003F4DD8"/>
    <w:rsid w:val="003F7E8E"/>
    <w:rsid w:val="00401438"/>
    <w:rsid w:val="004025F0"/>
    <w:rsid w:val="0040278B"/>
    <w:rsid w:val="00402D4A"/>
    <w:rsid w:val="00405990"/>
    <w:rsid w:val="00416EA2"/>
    <w:rsid w:val="00416F8D"/>
    <w:rsid w:val="004172B1"/>
    <w:rsid w:val="004223FA"/>
    <w:rsid w:val="00423EA0"/>
    <w:rsid w:val="0042460F"/>
    <w:rsid w:val="004340C3"/>
    <w:rsid w:val="00434374"/>
    <w:rsid w:val="00435783"/>
    <w:rsid w:val="0043630F"/>
    <w:rsid w:val="00443180"/>
    <w:rsid w:val="0044348B"/>
    <w:rsid w:val="00443819"/>
    <w:rsid w:val="00443E13"/>
    <w:rsid w:val="00446070"/>
    <w:rsid w:val="00447689"/>
    <w:rsid w:val="00447D85"/>
    <w:rsid w:val="00452671"/>
    <w:rsid w:val="00452D67"/>
    <w:rsid w:val="00452F69"/>
    <w:rsid w:val="00454DC4"/>
    <w:rsid w:val="00455195"/>
    <w:rsid w:val="00455F44"/>
    <w:rsid w:val="00457709"/>
    <w:rsid w:val="0046020F"/>
    <w:rsid w:val="00462206"/>
    <w:rsid w:val="00462657"/>
    <w:rsid w:val="00462EFD"/>
    <w:rsid w:val="00462F78"/>
    <w:rsid w:val="00463156"/>
    <w:rsid w:val="004640DA"/>
    <w:rsid w:val="00464E00"/>
    <w:rsid w:val="0046579A"/>
    <w:rsid w:val="00466050"/>
    <w:rsid w:val="004676C1"/>
    <w:rsid w:val="00467940"/>
    <w:rsid w:val="00474491"/>
    <w:rsid w:val="00474A97"/>
    <w:rsid w:val="00474C9B"/>
    <w:rsid w:val="004750A3"/>
    <w:rsid w:val="00475CC3"/>
    <w:rsid w:val="00480705"/>
    <w:rsid w:val="00480891"/>
    <w:rsid w:val="004829EF"/>
    <w:rsid w:val="00483D33"/>
    <w:rsid w:val="00483E16"/>
    <w:rsid w:val="004842F3"/>
    <w:rsid w:val="004843A7"/>
    <w:rsid w:val="0048559A"/>
    <w:rsid w:val="0048716A"/>
    <w:rsid w:val="004876D4"/>
    <w:rsid w:val="004920D1"/>
    <w:rsid w:val="004928C2"/>
    <w:rsid w:val="00492F85"/>
    <w:rsid w:val="0049358E"/>
    <w:rsid w:val="0049423C"/>
    <w:rsid w:val="004947CB"/>
    <w:rsid w:val="00495F1C"/>
    <w:rsid w:val="004A0FF6"/>
    <w:rsid w:val="004A15CA"/>
    <w:rsid w:val="004A2330"/>
    <w:rsid w:val="004A524A"/>
    <w:rsid w:val="004A5D2D"/>
    <w:rsid w:val="004A697E"/>
    <w:rsid w:val="004A779C"/>
    <w:rsid w:val="004B10C0"/>
    <w:rsid w:val="004B1327"/>
    <w:rsid w:val="004B16B5"/>
    <w:rsid w:val="004B2998"/>
    <w:rsid w:val="004B3C9B"/>
    <w:rsid w:val="004B3CE1"/>
    <w:rsid w:val="004B3D67"/>
    <w:rsid w:val="004B592A"/>
    <w:rsid w:val="004B7C64"/>
    <w:rsid w:val="004C1527"/>
    <w:rsid w:val="004C548A"/>
    <w:rsid w:val="004C632D"/>
    <w:rsid w:val="004C66C2"/>
    <w:rsid w:val="004C67FF"/>
    <w:rsid w:val="004D1D9E"/>
    <w:rsid w:val="004D4478"/>
    <w:rsid w:val="004D5293"/>
    <w:rsid w:val="004E1821"/>
    <w:rsid w:val="004E20FD"/>
    <w:rsid w:val="004E2A84"/>
    <w:rsid w:val="004E31E9"/>
    <w:rsid w:val="004E496D"/>
    <w:rsid w:val="004E4AA6"/>
    <w:rsid w:val="004E4F01"/>
    <w:rsid w:val="004F0315"/>
    <w:rsid w:val="004F20F4"/>
    <w:rsid w:val="004F4254"/>
    <w:rsid w:val="004F6B73"/>
    <w:rsid w:val="004F7627"/>
    <w:rsid w:val="005009F5"/>
    <w:rsid w:val="00500A25"/>
    <w:rsid w:val="00501780"/>
    <w:rsid w:val="00502153"/>
    <w:rsid w:val="00502F14"/>
    <w:rsid w:val="00503141"/>
    <w:rsid w:val="00503C7D"/>
    <w:rsid w:val="00503F0B"/>
    <w:rsid w:val="005050B3"/>
    <w:rsid w:val="005065DD"/>
    <w:rsid w:val="00506738"/>
    <w:rsid w:val="00507923"/>
    <w:rsid w:val="00507935"/>
    <w:rsid w:val="00507AB5"/>
    <w:rsid w:val="00514072"/>
    <w:rsid w:val="0051473A"/>
    <w:rsid w:val="00514A76"/>
    <w:rsid w:val="00515EA3"/>
    <w:rsid w:val="005200A2"/>
    <w:rsid w:val="00522843"/>
    <w:rsid w:val="00523B3F"/>
    <w:rsid w:val="0052522D"/>
    <w:rsid w:val="00525BA3"/>
    <w:rsid w:val="00526502"/>
    <w:rsid w:val="0052660A"/>
    <w:rsid w:val="00527D55"/>
    <w:rsid w:val="00530311"/>
    <w:rsid w:val="00532A91"/>
    <w:rsid w:val="005347EC"/>
    <w:rsid w:val="00534F8E"/>
    <w:rsid w:val="00536B9B"/>
    <w:rsid w:val="00541AE6"/>
    <w:rsid w:val="00543C4C"/>
    <w:rsid w:val="00550527"/>
    <w:rsid w:val="005511DB"/>
    <w:rsid w:val="005516E9"/>
    <w:rsid w:val="0055483D"/>
    <w:rsid w:val="00554C05"/>
    <w:rsid w:val="005553D5"/>
    <w:rsid w:val="00556EED"/>
    <w:rsid w:val="005572AF"/>
    <w:rsid w:val="00561202"/>
    <w:rsid w:val="005614F5"/>
    <w:rsid w:val="00563411"/>
    <w:rsid w:val="00564516"/>
    <w:rsid w:val="005651B8"/>
    <w:rsid w:val="00570A50"/>
    <w:rsid w:val="0057384B"/>
    <w:rsid w:val="00573E2F"/>
    <w:rsid w:val="00573F40"/>
    <w:rsid w:val="00574436"/>
    <w:rsid w:val="00575111"/>
    <w:rsid w:val="00576C41"/>
    <w:rsid w:val="00576DE6"/>
    <w:rsid w:val="00577C6D"/>
    <w:rsid w:val="00581B2E"/>
    <w:rsid w:val="00581BC6"/>
    <w:rsid w:val="00582EE7"/>
    <w:rsid w:val="00584B1A"/>
    <w:rsid w:val="00587C86"/>
    <w:rsid w:val="00590F22"/>
    <w:rsid w:val="005912D4"/>
    <w:rsid w:val="005921E1"/>
    <w:rsid w:val="00593CD9"/>
    <w:rsid w:val="00593FB7"/>
    <w:rsid w:val="00594BD6"/>
    <w:rsid w:val="0059608B"/>
    <w:rsid w:val="0059786A"/>
    <w:rsid w:val="005A0FF8"/>
    <w:rsid w:val="005A1734"/>
    <w:rsid w:val="005A22CB"/>
    <w:rsid w:val="005A42BE"/>
    <w:rsid w:val="005A585F"/>
    <w:rsid w:val="005A6233"/>
    <w:rsid w:val="005A62A0"/>
    <w:rsid w:val="005A7132"/>
    <w:rsid w:val="005B0B22"/>
    <w:rsid w:val="005B27D5"/>
    <w:rsid w:val="005B2A74"/>
    <w:rsid w:val="005B2A95"/>
    <w:rsid w:val="005B3171"/>
    <w:rsid w:val="005B7CD8"/>
    <w:rsid w:val="005B7E43"/>
    <w:rsid w:val="005C0907"/>
    <w:rsid w:val="005C1455"/>
    <w:rsid w:val="005C2DAD"/>
    <w:rsid w:val="005C2F1B"/>
    <w:rsid w:val="005C3DD5"/>
    <w:rsid w:val="005C3E20"/>
    <w:rsid w:val="005C590A"/>
    <w:rsid w:val="005C5D7D"/>
    <w:rsid w:val="005C6DBE"/>
    <w:rsid w:val="005C7147"/>
    <w:rsid w:val="005D1B43"/>
    <w:rsid w:val="005D1E60"/>
    <w:rsid w:val="005D2466"/>
    <w:rsid w:val="005D26F5"/>
    <w:rsid w:val="005D4183"/>
    <w:rsid w:val="005D4355"/>
    <w:rsid w:val="005D4F36"/>
    <w:rsid w:val="005D510F"/>
    <w:rsid w:val="005D573D"/>
    <w:rsid w:val="005D5F17"/>
    <w:rsid w:val="005D7411"/>
    <w:rsid w:val="005E00E8"/>
    <w:rsid w:val="005E03A8"/>
    <w:rsid w:val="005E184A"/>
    <w:rsid w:val="005E1E5C"/>
    <w:rsid w:val="005E2835"/>
    <w:rsid w:val="005E2DC5"/>
    <w:rsid w:val="005E53EC"/>
    <w:rsid w:val="005E63D3"/>
    <w:rsid w:val="005E677D"/>
    <w:rsid w:val="005E7A55"/>
    <w:rsid w:val="005F0283"/>
    <w:rsid w:val="005F045A"/>
    <w:rsid w:val="005F24F3"/>
    <w:rsid w:val="005F25E6"/>
    <w:rsid w:val="005F27D7"/>
    <w:rsid w:val="005F3B4F"/>
    <w:rsid w:val="005F4A6D"/>
    <w:rsid w:val="005F56D3"/>
    <w:rsid w:val="005F5A8B"/>
    <w:rsid w:val="005F6164"/>
    <w:rsid w:val="005F647E"/>
    <w:rsid w:val="005F672C"/>
    <w:rsid w:val="005F67E3"/>
    <w:rsid w:val="005F7091"/>
    <w:rsid w:val="0060219D"/>
    <w:rsid w:val="00603DB3"/>
    <w:rsid w:val="006055D4"/>
    <w:rsid w:val="0060560F"/>
    <w:rsid w:val="006073A8"/>
    <w:rsid w:val="00611C22"/>
    <w:rsid w:val="00612B8D"/>
    <w:rsid w:val="00614470"/>
    <w:rsid w:val="00614C53"/>
    <w:rsid w:val="00615D3D"/>
    <w:rsid w:val="006204C2"/>
    <w:rsid w:val="0062084D"/>
    <w:rsid w:val="006208D0"/>
    <w:rsid w:val="00623AA7"/>
    <w:rsid w:val="00624066"/>
    <w:rsid w:val="00625050"/>
    <w:rsid w:val="0062660C"/>
    <w:rsid w:val="00626813"/>
    <w:rsid w:val="00627BFC"/>
    <w:rsid w:val="00627D61"/>
    <w:rsid w:val="00630372"/>
    <w:rsid w:val="006321D7"/>
    <w:rsid w:val="00632956"/>
    <w:rsid w:val="006339A6"/>
    <w:rsid w:val="00634C47"/>
    <w:rsid w:val="00635BCA"/>
    <w:rsid w:val="00635EC2"/>
    <w:rsid w:val="00637219"/>
    <w:rsid w:val="0064093B"/>
    <w:rsid w:val="00640EE0"/>
    <w:rsid w:val="0064188B"/>
    <w:rsid w:val="0064568D"/>
    <w:rsid w:val="00645F5C"/>
    <w:rsid w:val="00647B70"/>
    <w:rsid w:val="0065029F"/>
    <w:rsid w:val="00654231"/>
    <w:rsid w:val="00654AC3"/>
    <w:rsid w:val="006552A1"/>
    <w:rsid w:val="00655FE4"/>
    <w:rsid w:val="00656482"/>
    <w:rsid w:val="00657B0F"/>
    <w:rsid w:val="00657DA0"/>
    <w:rsid w:val="00657DD5"/>
    <w:rsid w:val="00661108"/>
    <w:rsid w:val="00662B86"/>
    <w:rsid w:val="00662D80"/>
    <w:rsid w:val="00663619"/>
    <w:rsid w:val="00663744"/>
    <w:rsid w:val="00664EC6"/>
    <w:rsid w:val="00665660"/>
    <w:rsid w:val="00665E98"/>
    <w:rsid w:val="006668C2"/>
    <w:rsid w:val="00670144"/>
    <w:rsid w:val="0067504D"/>
    <w:rsid w:val="00676138"/>
    <w:rsid w:val="00676375"/>
    <w:rsid w:val="00677C0E"/>
    <w:rsid w:val="006801EF"/>
    <w:rsid w:val="00680F13"/>
    <w:rsid w:val="006829F1"/>
    <w:rsid w:val="00683752"/>
    <w:rsid w:val="0068454D"/>
    <w:rsid w:val="006855B1"/>
    <w:rsid w:val="00685AA5"/>
    <w:rsid w:val="00686A34"/>
    <w:rsid w:val="00686B6E"/>
    <w:rsid w:val="006874BD"/>
    <w:rsid w:val="00690969"/>
    <w:rsid w:val="006921C8"/>
    <w:rsid w:val="00695185"/>
    <w:rsid w:val="00696489"/>
    <w:rsid w:val="006965E9"/>
    <w:rsid w:val="006968AA"/>
    <w:rsid w:val="0069699D"/>
    <w:rsid w:val="00696A73"/>
    <w:rsid w:val="0069758B"/>
    <w:rsid w:val="0069768E"/>
    <w:rsid w:val="006A0DE4"/>
    <w:rsid w:val="006A28E3"/>
    <w:rsid w:val="006A2D24"/>
    <w:rsid w:val="006A4AD1"/>
    <w:rsid w:val="006A5A61"/>
    <w:rsid w:val="006A667A"/>
    <w:rsid w:val="006A6AD9"/>
    <w:rsid w:val="006B2CCF"/>
    <w:rsid w:val="006B30E1"/>
    <w:rsid w:val="006B32A2"/>
    <w:rsid w:val="006B39E2"/>
    <w:rsid w:val="006B3F6E"/>
    <w:rsid w:val="006B4328"/>
    <w:rsid w:val="006B4EC2"/>
    <w:rsid w:val="006B56CD"/>
    <w:rsid w:val="006B6139"/>
    <w:rsid w:val="006B6C31"/>
    <w:rsid w:val="006B6D4A"/>
    <w:rsid w:val="006B72A5"/>
    <w:rsid w:val="006B77D1"/>
    <w:rsid w:val="006C186B"/>
    <w:rsid w:val="006C2629"/>
    <w:rsid w:val="006C495C"/>
    <w:rsid w:val="006C5CD2"/>
    <w:rsid w:val="006C6337"/>
    <w:rsid w:val="006C635E"/>
    <w:rsid w:val="006C67D3"/>
    <w:rsid w:val="006D0C65"/>
    <w:rsid w:val="006D0DEF"/>
    <w:rsid w:val="006D22D6"/>
    <w:rsid w:val="006D2E92"/>
    <w:rsid w:val="006D2E95"/>
    <w:rsid w:val="006D4C2D"/>
    <w:rsid w:val="006D617C"/>
    <w:rsid w:val="006D70BC"/>
    <w:rsid w:val="006D7B4A"/>
    <w:rsid w:val="006E037D"/>
    <w:rsid w:val="006E099A"/>
    <w:rsid w:val="006E116B"/>
    <w:rsid w:val="006E32E9"/>
    <w:rsid w:val="006E37A0"/>
    <w:rsid w:val="006E4C0D"/>
    <w:rsid w:val="006E5E10"/>
    <w:rsid w:val="006E7AA6"/>
    <w:rsid w:val="006F09AC"/>
    <w:rsid w:val="006F15A6"/>
    <w:rsid w:val="006F2538"/>
    <w:rsid w:val="006F4066"/>
    <w:rsid w:val="006F508F"/>
    <w:rsid w:val="006F5749"/>
    <w:rsid w:val="006F6FA4"/>
    <w:rsid w:val="006F6FC8"/>
    <w:rsid w:val="006F6FF8"/>
    <w:rsid w:val="006F7866"/>
    <w:rsid w:val="006F78DD"/>
    <w:rsid w:val="006F7B0B"/>
    <w:rsid w:val="0070105E"/>
    <w:rsid w:val="00701D58"/>
    <w:rsid w:val="007034F8"/>
    <w:rsid w:val="007035C5"/>
    <w:rsid w:val="007046B0"/>
    <w:rsid w:val="007103FA"/>
    <w:rsid w:val="00710AC2"/>
    <w:rsid w:val="00710BF4"/>
    <w:rsid w:val="007115F8"/>
    <w:rsid w:val="00712842"/>
    <w:rsid w:val="0071521D"/>
    <w:rsid w:val="00716241"/>
    <w:rsid w:val="007174F9"/>
    <w:rsid w:val="00720EC8"/>
    <w:rsid w:val="0072197A"/>
    <w:rsid w:val="00723E08"/>
    <w:rsid w:val="00723F70"/>
    <w:rsid w:val="0072452C"/>
    <w:rsid w:val="00730643"/>
    <w:rsid w:val="00730C54"/>
    <w:rsid w:val="00731005"/>
    <w:rsid w:val="00731EC7"/>
    <w:rsid w:val="00731F63"/>
    <w:rsid w:val="00732330"/>
    <w:rsid w:val="0073438E"/>
    <w:rsid w:val="007344DE"/>
    <w:rsid w:val="00735D96"/>
    <w:rsid w:val="00735F27"/>
    <w:rsid w:val="00736BD1"/>
    <w:rsid w:val="00736CE3"/>
    <w:rsid w:val="007374BB"/>
    <w:rsid w:val="00741916"/>
    <w:rsid w:val="007449AE"/>
    <w:rsid w:val="00745621"/>
    <w:rsid w:val="00745983"/>
    <w:rsid w:val="00750117"/>
    <w:rsid w:val="00750286"/>
    <w:rsid w:val="007545A9"/>
    <w:rsid w:val="0075571A"/>
    <w:rsid w:val="00755C4C"/>
    <w:rsid w:val="00756A6D"/>
    <w:rsid w:val="00757E0F"/>
    <w:rsid w:val="0076286A"/>
    <w:rsid w:val="00763592"/>
    <w:rsid w:val="00763A4C"/>
    <w:rsid w:val="0076512F"/>
    <w:rsid w:val="007651A8"/>
    <w:rsid w:val="007666F2"/>
    <w:rsid w:val="00770146"/>
    <w:rsid w:val="007704E3"/>
    <w:rsid w:val="00771A3B"/>
    <w:rsid w:val="007754E3"/>
    <w:rsid w:val="007754EF"/>
    <w:rsid w:val="00782973"/>
    <w:rsid w:val="007832B4"/>
    <w:rsid w:val="00783418"/>
    <w:rsid w:val="00783CA5"/>
    <w:rsid w:val="00784EE6"/>
    <w:rsid w:val="007856F8"/>
    <w:rsid w:val="007868A6"/>
    <w:rsid w:val="0079072D"/>
    <w:rsid w:val="00791570"/>
    <w:rsid w:val="00791B26"/>
    <w:rsid w:val="00791EF1"/>
    <w:rsid w:val="0079248A"/>
    <w:rsid w:val="0079543E"/>
    <w:rsid w:val="0079704B"/>
    <w:rsid w:val="007A0051"/>
    <w:rsid w:val="007A0873"/>
    <w:rsid w:val="007A2831"/>
    <w:rsid w:val="007A4219"/>
    <w:rsid w:val="007A423A"/>
    <w:rsid w:val="007A468A"/>
    <w:rsid w:val="007A51C3"/>
    <w:rsid w:val="007A59D4"/>
    <w:rsid w:val="007A70A2"/>
    <w:rsid w:val="007A77CE"/>
    <w:rsid w:val="007A7BD2"/>
    <w:rsid w:val="007A7E1F"/>
    <w:rsid w:val="007B0C57"/>
    <w:rsid w:val="007B30C7"/>
    <w:rsid w:val="007B3DF2"/>
    <w:rsid w:val="007B5F5E"/>
    <w:rsid w:val="007B698D"/>
    <w:rsid w:val="007B7C25"/>
    <w:rsid w:val="007C040A"/>
    <w:rsid w:val="007C09F3"/>
    <w:rsid w:val="007C2B5A"/>
    <w:rsid w:val="007C3785"/>
    <w:rsid w:val="007C463A"/>
    <w:rsid w:val="007C4B85"/>
    <w:rsid w:val="007C5A58"/>
    <w:rsid w:val="007C5FF1"/>
    <w:rsid w:val="007D0040"/>
    <w:rsid w:val="007D0A7E"/>
    <w:rsid w:val="007D1C00"/>
    <w:rsid w:val="007D235B"/>
    <w:rsid w:val="007D52C9"/>
    <w:rsid w:val="007D6098"/>
    <w:rsid w:val="007D6A35"/>
    <w:rsid w:val="007D6B38"/>
    <w:rsid w:val="007D6E2E"/>
    <w:rsid w:val="007D7141"/>
    <w:rsid w:val="007E0684"/>
    <w:rsid w:val="007E0CAB"/>
    <w:rsid w:val="007E14DE"/>
    <w:rsid w:val="007E4851"/>
    <w:rsid w:val="007E629C"/>
    <w:rsid w:val="007E79CB"/>
    <w:rsid w:val="007F06F8"/>
    <w:rsid w:val="007F08C9"/>
    <w:rsid w:val="007F106F"/>
    <w:rsid w:val="007F4ED8"/>
    <w:rsid w:val="007F5DE0"/>
    <w:rsid w:val="007F6560"/>
    <w:rsid w:val="007F6A22"/>
    <w:rsid w:val="007F7774"/>
    <w:rsid w:val="007F7B72"/>
    <w:rsid w:val="0080006C"/>
    <w:rsid w:val="00800EB2"/>
    <w:rsid w:val="008016FB"/>
    <w:rsid w:val="008030D3"/>
    <w:rsid w:val="008043B6"/>
    <w:rsid w:val="00805E3D"/>
    <w:rsid w:val="0080618F"/>
    <w:rsid w:val="0080633D"/>
    <w:rsid w:val="00806B09"/>
    <w:rsid w:val="00815547"/>
    <w:rsid w:val="00815914"/>
    <w:rsid w:val="00817696"/>
    <w:rsid w:val="00817BF5"/>
    <w:rsid w:val="00817BFC"/>
    <w:rsid w:val="0082041D"/>
    <w:rsid w:val="008210CE"/>
    <w:rsid w:val="00821FB2"/>
    <w:rsid w:val="00823236"/>
    <w:rsid w:val="00824C30"/>
    <w:rsid w:val="00825197"/>
    <w:rsid w:val="00827076"/>
    <w:rsid w:val="00827707"/>
    <w:rsid w:val="00830917"/>
    <w:rsid w:val="00831384"/>
    <w:rsid w:val="008314FC"/>
    <w:rsid w:val="00831614"/>
    <w:rsid w:val="008321D0"/>
    <w:rsid w:val="00832556"/>
    <w:rsid w:val="008325F4"/>
    <w:rsid w:val="00832B4D"/>
    <w:rsid w:val="00832D34"/>
    <w:rsid w:val="00836AEA"/>
    <w:rsid w:val="00837C7A"/>
    <w:rsid w:val="00837D15"/>
    <w:rsid w:val="00841985"/>
    <w:rsid w:val="00841D21"/>
    <w:rsid w:val="00843C2A"/>
    <w:rsid w:val="00843E92"/>
    <w:rsid w:val="00847C12"/>
    <w:rsid w:val="008505CB"/>
    <w:rsid w:val="00851DA7"/>
    <w:rsid w:val="0085210E"/>
    <w:rsid w:val="0085454C"/>
    <w:rsid w:val="00855D84"/>
    <w:rsid w:val="00857359"/>
    <w:rsid w:val="008600F7"/>
    <w:rsid w:val="0086085D"/>
    <w:rsid w:val="00862B32"/>
    <w:rsid w:val="0086552E"/>
    <w:rsid w:val="00866278"/>
    <w:rsid w:val="00872245"/>
    <w:rsid w:val="00873DB8"/>
    <w:rsid w:val="008763B8"/>
    <w:rsid w:val="008769B4"/>
    <w:rsid w:val="0087795C"/>
    <w:rsid w:val="00877EC6"/>
    <w:rsid w:val="008817AA"/>
    <w:rsid w:val="00882976"/>
    <w:rsid w:val="00882BA0"/>
    <w:rsid w:val="00883169"/>
    <w:rsid w:val="00883F62"/>
    <w:rsid w:val="008851C1"/>
    <w:rsid w:val="008860A3"/>
    <w:rsid w:val="00886212"/>
    <w:rsid w:val="00887621"/>
    <w:rsid w:val="00887B42"/>
    <w:rsid w:val="00890407"/>
    <w:rsid w:val="00891DD3"/>
    <w:rsid w:val="00892503"/>
    <w:rsid w:val="00892A01"/>
    <w:rsid w:val="0089433F"/>
    <w:rsid w:val="00895D0B"/>
    <w:rsid w:val="00895D4C"/>
    <w:rsid w:val="00895E43"/>
    <w:rsid w:val="008965FB"/>
    <w:rsid w:val="008A02FC"/>
    <w:rsid w:val="008A0ABA"/>
    <w:rsid w:val="008A0F68"/>
    <w:rsid w:val="008A27A7"/>
    <w:rsid w:val="008A2F7D"/>
    <w:rsid w:val="008A38A7"/>
    <w:rsid w:val="008A465F"/>
    <w:rsid w:val="008A5F04"/>
    <w:rsid w:val="008A7306"/>
    <w:rsid w:val="008A7E97"/>
    <w:rsid w:val="008B1E0D"/>
    <w:rsid w:val="008B2179"/>
    <w:rsid w:val="008B313D"/>
    <w:rsid w:val="008B3B81"/>
    <w:rsid w:val="008B41A5"/>
    <w:rsid w:val="008B4218"/>
    <w:rsid w:val="008B5452"/>
    <w:rsid w:val="008B7257"/>
    <w:rsid w:val="008C070C"/>
    <w:rsid w:val="008C0AD5"/>
    <w:rsid w:val="008C0B31"/>
    <w:rsid w:val="008C17A0"/>
    <w:rsid w:val="008C2195"/>
    <w:rsid w:val="008C2A62"/>
    <w:rsid w:val="008C4E0E"/>
    <w:rsid w:val="008C5E60"/>
    <w:rsid w:val="008C64E4"/>
    <w:rsid w:val="008C6A9C"/>
    <w:rsid w:val="008D02AF"/>
    <w:rsid w:val="008D0CCD"/>
    <w:rsid w:val="008D1806"/>
    <w:rsid w:val="008D351B"/>
    <w:rsid w:val="008D4C75"/>
    <w:rsid w:val="008D6290"/>
    <w:rsid w:val="008E516C"/>
    <w:rsid w:val="008E534B"/>
    <w:rsid w:val="008E56E3"/>
    <w:rsid w:val="008F1549"/>
    <w:rsid w:val="008F1D34"/>
    <w:rsid w:val="008F2439"/>
    <w:rsid w:val="008F2502"/>
    <w:rsid w:val="008F2B89"/>
    <w:rsid w:val="008F31C2"/>
    <w:rsid w:val="008F366A"/>
    <w:rsid w:val="008F381F"/>
    <w:rsid w:val="008F3CE7"/>
    <w:rsid w:val="008F42E9"/>
    <w:rsid w:val="008F64E4"/>
    <w:rsid w:val="009005EC"/>
    <w:rsid w:val="009009D3"/>
    <w:rsid w:val="00900AB6"/>
    <w:rsid w:val="00901BAD"/>
    <w:rsid w:val="009043AB"/>
    <w:rsid w:val="009049AC"/>
    <w:rsid w:val="00905571"/>
    <w:rsid w:val="0090596C"/>
    <w:rsid w:val="009076CB"/>
    <w:rsid w:val="00907A77"/>
    <w:rsid w:val="00910CA6"/>
    <w:rsid w:val="00915D23"/>
    <w:rsid w:val="00916239"/>
    <w:rsid w:val="00916E40"/>
    <w:rsid w:val="009209B6"/>
    <w:rsid w:val="00921479"/>
    <w:rsid w:val="00921C70"/>
    <w:rsid w:val="00922952"/>
    <w:rsid w:val="009236F6"/>
    <w:rsid w:val="0092713F"/>
    <w:rsid w:val="00927E10"/>
    <w:rsid w:val="00930B83"/>
    <w:rsid w:val="0093113B"/>
    <w:rsid w:val="00931CE0"/>
    <w:rsid w:val="00932091"/>
    <w:rsid w:val="00934BBC"/>
    <w:rsid w:val="00937F95"/>
    <w:rsid w:val="0094029C"/>
    <w:rsid w:val="0094134C"/>
    <w:rsid w:val="00941B82"/>
    <w:rsid w:val="00941CC6"/>
    <w:rsid w:val="00943E5E"/>
    <w:rsid w:val="00945916"/>
    <w:rsid w:val="00946C67"/>
    <w:rsid w:val="0094748D"/>
    <w:rsid w:val="009538BC"/>
    <w:rsid w:val="009539E3"/>
    <w:rsid w:val="0095496B"/>
    <w:rsid w:val="00956500"/>
    <w:rsid w:val="00961789"/>
    <w:rsid w:val="00963391"/>
    <w:rsid w:val="0096380D"/>
    <w:rsid w:val="00964312"/>
    <w:rsid w:val="00965DB9"/>
    <w:rsid w:val="00966829"/>
    <w:rsid w:val="00970A50"/>
    <w:rsid w:val="009716BE"/>
    <w:rsid w:val="00973CCC"/>
    <w:rsid w:val="00973DAB"/>
    <w:rsid w:val="00974C10"/>
    <w:rsid w:val="00977390"/>
    <w:rsid w:val="009774A7"/>
    <w:rsid w:val="00981ABA"/>
    <w:rsid w:val="00982283"/>
    <w:rsid w:val="00983D92"/>
    <w:rsid w:val="0098438F"/>
    <w:rsid w:val="009902DA"/>
    <w:rsid w:val="00994342"/>
    <w:rsid w:val="00996269"/>
    <w:rsid w:val="009A1210"/>
    <w:rsid w:val="009A1306"/>
    <w:rsid w:val="009A1F84"/>
    <w:rsid w:val="009A220F"/>
    <w:rsid w:val="009A2426"/>
    <w:rsid w:val="009A2C3F"/>
    <w:rsid w:val="009A5161"/>
    <w:rsid w:val="009A56A4"/>
    <w:rsid w:val="009A58B4"/>
    <w:rsid w:val="009A5B67"/>
    <w:rsid w:val="009B099A"/>
    <w:rsid w:val="009B2941"/>
    <w:rsid w:val="009B2C7A"/>
    <w:rsid w:val="009B393E"/>
    <w:rsid w:val="009B4E7E"/>
    <w:rsid w:val="009B5415"/>
    <w:rsid w:val="009B5F29"/>
    <w:rsid w:val="009B6220"/>
    <w:rsid w:val="009B7EE9"/>
    <w:rsid w:val="009C07FE"/>
    <w:rsid w:val="009C4031"/>
    <w:rsid w:val="009D1918"/>
    <w:rsid w:val="009D5C91"/>
    <w:rsid w:val="009D5CE9"/>
    <w:rsid w:val="009D5CF2"/>
    <w:rsid w:val="009D61E6"/>
    <w:rsid w:val="009D68BE"/>
    <w:rsid w:val="009E02B6"/>
    <w:rsid w:val="009E07F1"/>
    <w:rsid w:val="009E0D7B"/>
    <w:rsid w:val="009E17D4"/>
    <w:rsid w:val="009E2056"/>
    <w:rsid w:val="009E37C2"/>
    <w:rsid w:val="009E3EAB"/>
    <w:rsid w:val="009E5714"/>
    <w:rsid w:val="009E67AC"/>
    <w:rsid w:val="009E7A42"/>
    <w:rsid w:val="009F1E76"/>
    <w:rsid w:val="009F2A15"/>
    <w:rsid w:val="009F2FEF"/>
    <w:rsid w:val="009F3801"/>
    <w:rsid w:val="009F3EE8"/>
    <w:rsid w:val="009F4556"/>
    <w:rsid w:val="009F67D2"/>
    <w:rsid w:val="009F788E"/>
    <w:rsid w:val="009F7E14"/>
    <w:rsid w:val="00A00DA9"/>
    <w:rsid w:val="00A04D8E"/>
    <w:rsid w:val="00A05F2E"/>
    <w:rsid w:val="00A11D23"/>
    <w:rsid w:val="00A12A4A"/>
    <w:rsid w:val="00A12CE5"/>
    <w:rsid w:val="00A14A7A"/>
    <w:rsid w:val="00A1520A"/>
    <w:rsid w:val="00A16430"/>
    <w:rsid w:val="00A17015"/>
    <w:rsid w:val="00A17308"/>
    <w:rsid w:val="00A2287F"/>
    <w:rsid w:val="00A24866"/>
    <w:rsid w:val="00A32F60"/>
    <w:rsid w:val="00A33797"/>
    <w:rsid w:val="00A33842"/>
    <w:rsid w:val="00A34916"/>
    <w:rsid w:val="00A37D78"/>
    <w:rsid w:val="00A407DA"/>
    <w:rsid w:val="00A4165B"/>
    <w:rsid w:val="00A419F2"/>
    <w:rsid w:val="00A42D2C"/>
    <w:rsid w:val="00A42F00"/>
    <w:rsid w:val="00A42FCB"/>
    <w:rsid w:val="00A4655F"/>
    <w:rsid w:val="00A47B80"/>
    <w:rsid w:val="00A47F0E"/>
    <w:rsid w:val="00A51623"/>
    <w:rsid w:val="00A51D90"/>
    <w:rsid w:val="00A53C48"/>
    <w:rsid w:val="00A55DA5"/>
    <w:rsid w:val="00A56680"/>
    <w:rsid w:val="00A56F3F"/>
    <w:rsid w:val="00A6404D"/>
    <w:rsid w:val="00A6614D"/>
    <w:rsid w:val="00A66775"/>
    <w:rsid w:val="00A66826"/>
    <w:rsid w:val="00A67812"/>
    <w:rsid w:val="00A722F0"/>
    <w:rsid w:val="00A72331"/>
    <w:rsid w:val="00A75520"/>
    <w:rsid w:val="00A77A37"/>
    <w:rsid w:val="00A77AE0"/>
    <w:rsid w:val="00A77F48"/>
    <w:rsid w:val="00A80FA9"/>
    <w:rsid w:val="00A81905"/>
    <w:rsid w:val="00A830EC"/>
    <w:rsid w:val="00A8745D"/>
    <w:rsid w:val="00A87A3A"/>
    <w:rsid w:val="00A91B53"/>
    <w:rsid w:val="00A92659"/>
    <w:rsid w:val="00A92959"/>
    <w:rsid w:val="00A92C4E"/>
    <w:rsid w:val="00A93655"/>
    <w:rsid w:val="00A93DE7"/>
    <w:rsid w:val="00A9425A"/>
    <w:rsid w:val="00A94840"/>
    <w:rsid w:val="00A953E0"/>
    <w:rsid w:val="00A97362"/>
    <w:rsid w:val="00AA09F6"/>
    <w:rsid w:val="00AA0EF9"/>
    <w:rsid w:val="00AA2EEE"/>
    <w:rsid w:val="00AA34F7"/>
    <w:rsid w:val="00AA3D03"/>
    <w:rsid w:val="00AA5240"/>
    <w:rsid w:val="00AA5313"/>
    <w:rsid w:val="00AA5BBA"/>
    <w:rsid w:val="00AA6EA2"/>
    <w:rsid w:val="00AB2DF4"/>
    <w:rsid w:val="00AB2F36"/>
    <w:rsid w:val="00AB3D08"/>
    <w:rsid w:val="00AB6A9F"/>
    <w:rsid w:val="00AB7447"/>
    <w:rsid w:val="00AB7FF4"/>
    <w:rsid w:val="00AC26C8"/>
    <w:rsid w:val="00AC4463"/>
    <w:rsid w:val="00AC47BB"/>
    <w:rsid w:val="00AC49BD"/>
    <w:rsid w:val="00AD315B"/>
    <w:rsid w:val="00AD3564"/>
    <w:rsid w:val="00AD357A"/>
    <w:rsid w:val="00AD368F"/>
    <w:rsid w:val="00AD54EE"/>
    <w:rsid w:val="00AE04D3"/>
    <w:rsid w:val="00AE05CD"/>
    <w:rsid w:val="00AE10BE"/>
    <w:rsid w:val="00AE346E"/>
    <w:rsid w:val="00AE37E5"/>
    <w:rsid w:val="00AE3B82"/>
    <w:rsid w:val="00AE438B"/>
    <w:rsid w:val="00AE5BE1"/>
    <w:rsid w:val="00AE5DAD"/>
    <w:rsid w:val="00AE6732"/>
    <w:rsid w:val="00AE7A7B"/>
    <w:rsid w:val="00AE7FA8"/>
    <w:rsid w:val="00AF16C9"/>
    <w:rsid w:val="00AF1B88"/>
    <w:rsid w:val="00AF2303"/>
    <w:rsid w:val="00AF24CC"/>
    <w:rsid w:val="00AF25C0"/>
    <w:rsid w:val="00AF35C2"/>
    <w:rsid w:val="00AF3D00"/>
    <w:rsid w:val="00AF4298"/>
    <w:rsid w:val="00AF43F8"/>
    <w:rsid w:val="00AF5581"/>
    <w:rsid w:val="00B0205D"/>
    <w:rsid w:val="00B04B90"/>
    <w:rsid w:val="00B06437"/>
    <w:rsid w:val="00B06733"/>
    <w:rsid w:val="00B06E8E"/>
    <w:rsid w:val="00B123D9"/>
    <w:rsid w:val="00B1383B"/>
    <w:rsid w:val="00B1429A"/>
    <w:rsid w:val="00B14A82"/>
    <w:rsid w:val="00B14E0F"/>
    <w:rsid w:val="00B15BC2"/>
    <w:rsid w:val="00B20D25"/>
    <w:rsid w:val="00B20F3B"/>
    <w:rsid w:val="00B2171C"/>
    <w:rsid w:val="00B22351"/>
    <w:rsid w:val="00B22903"/>
    <w:rsid w:val="00B2419F"/>
    <w:rsid w:val="00B25C70"/>
    <w:rsid w:val="00B262F3"/>
    <w:rsid w:val="00B270CC"/>
    <w:rsid w:val="00B31FD3"/>
    <w:rsid w:val="00B32731"/>
    <w:rsid w:val="00B329F3"/>
    <w:rsid w:val="00B352F2"/>
    <w:rsid w:val="00B3574A"/>
    <w:rsid w:val="00B428DE"/>
    <w:rsid w:val="00B44EB1"/>
    <w:rsid w:val="00B45EA8"/>
    <w:rsid w:val="00B46903"/>
    <w:rsid w:val="00B479B5"/>
    <w:rsid w:val="00B52529"/>
    <w:rsid w:val="00B534B5"/>
    <w:rsid w:val="00B53780"/>
    <w:rsid w:val="00B546DA"/>
    <w:rsid w:val="00B54E02"/>
    <w:rsid w:val="00B57449"/>
    <w:rsid w:val="00B61C87"/>
    <w:rsid w:val="00B62A7D"/>
    <w:rsid w:val="00B62B99"/>
    <w:rsid w:val="00B63C5D"/>
    <w:rsid w:val="00B63C95"/>
    <w:rsid w:val="00B6444D"/>
    <w:rsid w:val="00B64517"/>
    <w:rsid w:val="00B647A5"/>
    <w:rsid w:val="00B64BBE"/>
    <w:rsid w:val="00B7268F"/>
    <w:rsid w:val="00B73E9A"/>
    <w:rsid w:val="00B741C7"/>
    <w:rsid w:val="00B75BA3"/>
    <w:rsid w:val="00B75FE5"/>
    <w:rsid w:val="00B80305"/>
    <w:rsid w:val="00B8272D"/>
    <w:rsid w:val="00B839CF"/>
    <w:rsid w:val="00B84068"/>
    <w:rsid w:val="00B86790"/>
    <w:rsid w:val="00B87D9F"/>
    <w:rsid w:val="00B91D78"/>
    <w:rsid w:val="00B93758"/>
    <w:rsid w:val="00B9434B"/>
    <w:rsid w:val="00B94E89"/>
    <w:rsid w:val="00B95BDB"/>
    <w:rsid w:val="00B95D5D"/>
    <w:rsid w:val="00B9656C"/>
    <w:rsid w:val="00B96BB7"/>
    <w:rsid w:val="00B96CAE"/>
    <w:rsid w:val="00BA0FBB"/>
    <w:rsid w:val="00BA107F"/>
    <w:rsid w:val="00BA143A"/>
    <w:rsid w:val="00BA1B1C"/>
    <w:rsid w:val="00BB03F2"/>
    <w:rsid w:val="00BB1375"/>
    <w:rsid w:val="00BB2FD5"/>
    <w:rsid w:val="00BB4895"/>
    <w:rsid w:val="00BC06F0"/>
    <w:rsid w:val="00BC37AF"/>
    <w:rsid w:val="00BC407E"/>
    <w:rsid w:val="00BC474A"/>
    <w:rsid w:val="00BC54B6"/>
    <w:rsid w:val="00BC6A5A"/>
    <w:rsid w:val="00BC7D98"/>
    <w:rsid w:val="00BD024B"/>
    <w:rsid w:val="00BD2BDB"/>
    <w:rsid w:val="00BD41B9"/>
    <w:rsid w:val="00BD4CBF"/>
    <w:rsid w:val="00BD4DF2"/>
    <w:rsid w:val="00BD73FB"/>
    <w:rsid w:val="00BE1A84"/>
    <w:rsid w:val="00BE3EEA"/>
    <w:rsid w:val="00BE49D0"/>
    <w:rsid w:val="00BE4E23"/>
    <w:rsid w:val="00BE6FC0"/>
    <w:rsid w:val="00BE7C69"/>
    <w:rsid w:val="00BF04F4"/>
    <w:rsid w:val="00BF0AAE"/>
    <w:rsid w:val="00BF1AE8"/>
    <w:rsid w:val="00BF2680"/>
    <w:rsid w:val="00BF2D9D"/>
    <w:rsid w:val="00BF613E"/>
    <w:rsid w:val="00BF6183"/>
    <w:rsid w:val="00BF76AF"/>
    <w:rsid w:val="00C00A5C"/>
    <w:rsid w:val="00C01F39"/>
    <w:rsid w:val="00C02F1D"/>
    <w:rsid w:val="00C03107"/>
    <w:rsid w:val="00C032EF"/>
    <w:rsid w:val="00C054B7"/>
    <w:rsid w:val="00C0559B"/>
    <w:rsid w:val="00C055BD"/>
    <w:rsid w:val="00C05D72"/>
    <w:rsid w:val="00C07F59"/>
    <w:rsid w:val="00C10AA4"/>
    <w:rsid w:val="00C13C77"/>
    <w:rsid w:val="00C14048"/>
    <w:rsid w:val="00C14225"/>
    <w:rsid w:val="00C14251"/>
    <w:rsid w:val="00C1425F"/>
    <w:rsid w:val="00C16AEF"/>
    <w:rsid w:val="00C2087E"/>
    <w:rsid w:val="00C210E1"/>
    <w:rsid w:val="00C21441"/>
    <w:rsid w:val="00C21A2B"/>
    <w:rsid w:val="00C22556"/>
    <w:rsid w:val="00C23138"/>
    <w:rsid w:val="00C24115"/>
    <w:rsid w:val="00C26728"/>
    <w:rsid w:val="00C303A3"/>
    <w:rsid w:val="00C304E1"/>
    <w:rsid w:val="00C316E7"/>
    <w:rsid w:val="00C316FD"/>
    <w:rsid w:val="00C31E89"/>
    <w:rsid w:val="00C33482"/>
    <w:rsid w:val="00C36EC9"/>
    <w:rsid w:val="00C3722B"/>
    <w:rsid w:val="00C44C77"/>
    <w:rsid w:val="00C46645"/>
    <w:rsid w:val="00C52C6A"/>
    <w:rsid w:val="00C53981"/>
    <w:rsid w:val="00C543E5"/>
    <w:rsid w:val="00C55DE9"/>
    <w:rsid w:val="00C5697D"/>
    <w:rsid w:val="00C56B60"/>
    <w:rsid w:val="00C57E5E"/>
    <w:rsid w:val="00C60637"/>
    <w:rsid w:val="00C60C55"/>
    <w:rsid w:val="00C6261E"/>
    <w:rsid w:val="00C64991"/>
    <w:rsid w:val="00C659AB"/>
    <w:rsid w:val="00C65D87"/>
    <w:rsid w:val="00C65F33"/>
    <w:rsid w:val="00C70597"/>
    <w:rsid w:val="00C71DC5"/>
    <w:rsid w:val="00C726CC"/>
    <w:rsid w:val="00C74223"/>
    <w:rsid w:val="00C753AC"/>
    <w:rsid w:val="00C75DFB"/>
    <w:rsid w:val="00C7794B"/>
    <w:rsid w:val="00C82A48"/>
    <w:rsid w:val="00C8524F"/>
    <w:rsid w:val="00C852DB"/>
    <w:rsid w:val="00C86572"/>
    <w:rsid w:val="00C9142B"/>
    <w:rsid w:val="00C91438"/>
    <w:rsid w:val="00C92126"/>
    <w:rsid w:val="00C94326"/>
    <w:rsid w:val="00C949A9"/>
    <w:rsid w:val="00C94DE8"/>
    <w:rsid w:val="00C952F4"/>
    <w:rsid w:val="00C97993"/>
    <w:rsid w:val="00CA0C23"/>
    <w:rsid w:val="00CA2970"/>
    <w:rsid w:val="00CA61E7"/>
    <w:rsid w:val="00CA6EA9"/>
    <w:rsid w:val="00CA6EAB"/>
    <w:rsid w:val="00CA73CB"/>
    <w:rsid w:val="00CB4391"/>
    <w:rsid w:val="00CB58BF"/>
    <w:rsid w:val="00CB5907"/>
    <w:rsid w:val="00CB5E3F"/>
    <w:rsid w:val="00CB7D7F"/>
    <w:rsid w:val="00CC1158"/>
    <w:rsid w:val="00CC16FF"/>
    <w:rsid w:val="00CC3B7F"/>
    <w:rsid w:val="00CC48C7"/>
    <w:rsid w:val="00CC5817"/>
    <w:rsid w:val="00CC6021"/>
    <w:rsid w:val="00CC6E95"/>
    <w:rsid w:val="00CC7038"/>
    <w:rsid w:val="00CD065C"/>
    <w:rsid w:val="00CD12A8"/>
    <w:rsid w:val="00CD19C7"/>
    <w:rsid w:val="00CD1AF0"/>
    <w:rsid w:val="00CD247B"/>
    <w:rsid w:val="00CD3D9D"/>
    <w:rsid w:val="00CD731C"/>
    <w:rsid w:val="00CE0753"/>
    <w:rsid w:val="00CE235A"/>
    <w:rsid w:val="00CE44E8"/>
    <w:rsid w:val="00CE570B"/>
    <w:rsid w:val="00CE57B0"/>
    <w:rsid w:val="00CE7132"/>
    <w:rsid w:val="00CE7B37"/>
    <w:rsid w:val="00CF0060"/>
    <w:rsid w:val="00CF0A90"/>
    <w:rsid w:val="00CF0FBF"/>
    <w:rsid w:val="00CF1299"/>
    <w:rsid w:val="00CF1FA8"/>
    <w:rsid w:val="00CF4BE4"/>
    <w:rsid w:val="00CF561B"/>
    <w:rsid w:val="00CF5A1E"/>
    <w:rsid w:val="00CF75E7"/>
    <w:rsid w:val="00CF7890"/>
    <w:rsid w:val="00D0168A"/>
    <w:rsid w:val="00D0228C"/>
    <w:rsid w:val="00D02390"/>
    <w:rsid w:val="00D028A0"/>
    <w:rsid w:val="00D05072"/>
    <w:rsid w:val="00D074F0"/>
    <w:rsid w:val="00D13216"/>
    <w:rsid w:val="00D14BF8"/>
    <w:rsid w:val="00D152C4"/>
    <w:rsid w:val="00D15A61"/>
    <w:rsid w:val="00D15D3F"/>
    <w:rsid w:val="00D17760"/>
    <w:rsid w:val="00D205D1"/>
    <w:rsid w:val="00D20B8B"/>
    <w:rsid w:val="00D20DA5"/>
    <w:rsid w:val="00D2128C"/>
    <w:rsid w:val="00D21739"/>
    <w:rsid w:val="00D23891"/>
    <w:rsid w:val="00D243F8"/>
    <w:rsid w:val="00D246AC"/>
    <w:rsid w:val="00D27705"/>
    <w:rsid w:val="00D27788"/>
    <w:rsid w:val="00D30983"/>
    <w:rsid w:val="00D31915"/>
    <w:rsid w:val="00D31C90"/>
    <w:rsid w:val="00D3313B"/>
    <w:rsid w:val="00D34549"/>
    <w:rsid w:val="00D34A2A"/>
    <w:rsid w:val="00D35D84"/>
    <w:rsid w:val="00D36323"/>
    <w:rsid w:val="00D37048"/>
    <w:rsid w:val="00D370AF"/>
    <w:rsid w:val="00D37A19"/>
    <w:rsid w:val="00D40EC9"/>
    <w:rsid w:val="00D416EB"/>
    <w:rsid w:val="00D44320"/>
    <w:rsid w:val="00D509EC"/>
    <w:rsid w:val="00D50E80"/>
    <w:rsid w:val="00D51CEF"/>
    <w:rsid w:val="00D528DE"/>
    <w:rsid w:val="00D538E1"/>
    <w:rsid w:val="00D6221A"/>
    <w:rsid w:val="00D6421D"/>
    <w:rsid w:val="00D665D3"/>
    <w:rsid w:val="00D6683E"/>
    <w:rsid w:val="00D67F68"/>
    <w:rsid w:val="00D701D2"/>
    <w:rsid w:val="00D70F79"/>
    <w:rsid w:val="00D71959"/>
    <w:rsid w:val="00D739CC"/>
    <w:rsid w:val="00D73F52"/>
    <w:rsid w:val="00D7529D"/>
    <w:rsid w:val="00D77570"/>
    <w:rsid w:val="00D8250D"/>
    <w:rsid w:val="00D85B9C"/>
    <w:rsid w:val="00D86D3B"/>
    <w:rsid w:val="00D87A69"/>
    <w:rsid w:val="00D92887"/>
    <w:rsid w:val="00D934B1"/>
    <w:rsid w:val="00D947C9"/>
    <w:rsid w:val="00D94A2C"/>
    <w:rsid w:val="00D950F9"/>
    <w:rsid w:val="00D97214"/>
    <w:rsid w:val="00D97DDF"/>
    <w:rsid w:val="00DA24E5"/>
    <w:rsid w:val="00DA2E10"/>
    <w:rsid w:val="00DA56A8"/>
    <w:rsid w:val="00DA786D"/>
    <w:rsid w:val="00DB05F9"/>
    <w:rsid w:val="00DB295C"/>
    <w:rsid w:val="00DB2C7D"/>
    <w:rsid w:val="00DB49C4"/>
    <w:rsid w:val="00DC05F7"/>
    <w:rsid w:val="00DC0D8B"/>
    <w:rsid w:val="00DC301B"/>
    <w:rsid w:val="00DC3640"/>
    <w:rsid w:val="00DC3F6E"/>
    <w:rsid w:val="00DC53C9"/>
    <w:rsid w:val="00DC5989"/>
    <w:rsid w:val="00DC5AF9"/>
    <w:rsid w:val="00DC660E"/>
    <w:rsid w:val="00DC73D8"/>
    <w:rsid w:val="00DD0B1B"/>
    <w:rsid w:val="00DD3AE9"/>
    <w:rsid w:val="00DD427C"/>
    <w:rsid w:val="00DD4BFA"/>
    <w:rsid w:val="00DD5FA1"/>
    <w:rsid w:val="00DE2B63"/>
    <w:rsid w:val="00DE3E5D"/>
    <w:rsid w:val="00DE47FD"/>
    <w:rsid w:val="00DE65E0"/>
    <w:rsid w:val="00DF0358"/>
    <w:rsid w:val="00DF17EF"/>
    <w:rsid w:val="00DF1DCD"/>
    <w:rsid w:val="00DF39CA"/>
    <w:rsid w:val="00DF3CCA"/>
    <w:rsid w:val="00DF4674"/>
    <w:rsid w:val="00DF57A8"/>
    <w:rsid w:val="00DF6AEB"/>
    <w:rsid w:val="00DF6C97"/>
    <w:rsid w:val="00E00973"/>
    <w:rsid w:val="00E00DDA"/>
    <w:rsid w:val="00E01A29"/>
    <w:rsid w:val="00E033E9"/>
    <w:rsid w:val="00E03939"/>
    <w:rsid w:val="00E03E68"/>
    <w:rsid w:val="00E04728"/>
    <w:rsid w:val="00E05D93"/>
    <w:rsid w:val="00E11666"/>
    <w:rsid w:val="00E124BE"/>
    <w:rsid w:val="00E12A21"/>
    <w:rsid w:val="00E14380"/>
    <w:rsid w:val="00E16926"/>
    <w:rsid w:val="00E2148E"/>
    <w:rsid w:val="00E21F69"/>
    <w:rsid w:val="00E22561"/>
    <w:rsid w:val="00E238AE"/>
    <w:rsid w:val="00E25B76"/>
    <w:rsid w:val="00E27329"/>
    <w:rsid w:val="00E276B1"/>
    <w:rsid w:val="00E27D1A"/>
    <w:rsid w:val="00E30876"/>
    <w:rsid w:val="00E32DEB"/>
    <w:rsid w:val="00E345E8"/>
    <w:rsid w:val="00E35FF1"/>
    <w:rsid w:val="00E36ADA"/>
    <w:rsid w:val="00E404F3"/>
    <w:rsid w:val="00E405C2"/>
    <w:rsid w:val="00E40796"/>
    <w:rsid w:val="00E40ADA"/>
    <w:rsid w:val="00E420F4"/>
    <w:rsid w:val="00E42980"/>
    <w:rsid w:val="00E42BDB"/>
    <w:rsid w:val="00E4483C"/>
    <w:rsid w:val="00E44C75"/>
    <w:rsid w:val="00E453DA"/>
    <w:rsid w:val="00E46062"/>
    <w:rsid w:val="00E47058"/>
    <w:rsid w:val="00E50049"/>
    <w:rsid w:val="00E51927"/>
    <w:rsid w:val="00E52A8B"/>
    <w:rsid w:val="00E530FA"/>
    <w:rsid w:val="00E5338A"/>
    <w:rsid w:val="00E53B37"/>
    <w:rsid w:val="00E53F74"/>
    <w:rsid w:val="00E56625"/>
    <w:rsid w:val="00E567BF"/>
    <w:rsid w:val="00E57268"/>
    <w:rsid w:val="00E57DA4"/>
    <w:rsid w:val="00E57EF8"/>
    <w:rsid w:val="00E61512"/>
    <w:rsid w:val="00E621E2"/>
    <w:rsid w:val="00E62679"/>
    <w:rsid w:val="00E64225"/>
    <w:rsid w:val="00E65E24"/>
    <w:rsid w:val="00E66704"/>
    <w:rsid w:val="00E6682F"/>
    <w:rsid w:val="00E66AFE"/>
    <w:rsid w:val="00E71675"/>
    <w:rsid w:val="00E753CE"/>
    <w:rsid w:val="00E8138F"/>
    <w:rsid w:val="00E822AE"/>
    <w:rsid w:val="00E84306"/>
    <w:rsid w:val="00E84A98"/>
    <w:rsid w:val="00E84F43"/>
    <w:rsid w:val="00E86B2A"/>
    <w:rsid w:val="00E86B5D"/>
    <w:rsid w:val="00E874A6"/>
    <w:rsid w:val="00E877E0"/>
    <w:rsid w:val="00E90FC5"/>
    <w:rsid w:val="00E92FB3"/>
    <w:rsid w:val="00E93170"/>
    <w:rsid w:val="00E935BF"/>
    <w:rsid w:val="00E9475A"/>
    <w:rsid w:val="00E9503E"/>
    <w:rsid w:val="00E97387"/>
    <w:rsid w:val="00EA04ED"/>
    <w:rsid w:val="00EA16EA"/>
    <w:rsid w:val="00EA1BAD"/>
    <w:rsid w:val="00EA381E"/>
    <w:rsid w:val="00EA3D42"/>
    <w:rsid w:val="00EA435A"/>
    <w:rsid w:val="00EA531A"/>
    <w:rsid w:val="00EA7775"/>
    <w:rsid w:val="00EA79D1"/>
    <w:rsid w:val="00EA7CA6"/>
    <w:rsid w:val="00EB09C8"/>
    <w:rsid w:val="00EB2F28"/>
    <w:rsid w:val="00EB3B3A"/>
    <w:rsid w:val="00EB4E80"/>
    <w:rsid w:val="00EC0108"/>
    <w:rsid w:val="00EC124A"/>
    <w:rsid w:val="00EC376B"/>
    <w:rsid w:val="00EC4373"/>
    <w:rsid w:val="00EC4481"/>
    <w:rsid w:val="00EC4FB1"/>
    <w:rsid w:val="00EC5A00"/>
    <w:rsid w:val="00EC7750"/>
    <w:rsid w:val="00ED03A8"/>
    <w:rsid w:val="00ED171B"/>
    <w:rsid w:val="00ED2999"/>
    <w:rsid w:val="00ED4739"/>
    <w:rsid w:val="00ED4C73"/>
    <w:rsid w:val="00EE029F"/>
    <w:rsid w:val="00EE02ED"/>
    <w:rsid w:val="00EE042F"/>
    <w:rsid w:val="00EE1363"/>
    <w:rsid w:val="00EE16AD"/>
    <w:rsid w:val="00EE360A"/>
    <w:rsid w:val="00EE455C"/>
    <w:rsid w:val="00EE5EBD"/>
    <w:rsid w:val="00EF0B99"/>
    <w:rsid w:val="00EF0C05"/>
    <w:rsid w:val="00EF155A"/>
    <w:rsid w:val="00EF229D"/>
    <w:rsid w:val="00EF6963"/>
    <w:rsid w:val="00F00E90"/>
    <w:rsid w:val="00F00F5E"/>
    <w:rsid w:val="00F01512"/>
    <w:rsid w:val="00F017F3"/>
    <w:rsid w:val="00F02BB9"/>
    <w:rsid w:val="00F03FEA"/>
    <w:rsid w:val="00F058BE"/>
    <w:rsid w:val="00F05F15"/>
    <w:rsid w:val="00F063FE"/>
    <w:rsid w:val="00F06A21"/>
    <w:rsid w:val="00F07A24"/>
    <w:rsid w:val="00F07F39"/>
    <w:rsid w:val="00F127D0"/>
    <w:rsid w:val="00F142AB"/>
    <w:rsid w:val="00F1454A"/>
    <w:rsid w:val="00F161B8"/>
    <w:rsid w:val="00F16E34"/>
    <w:rsid w:val="00F200F8"/>
    <w:rsid w:val="00F20E55"/>
    <w:rsid w:val="00F21244"/>
    <w:rsid w:val="00F2142D"/>
    <w:rsid w:val="00F21834"/>
    <w:rsid w:val="00F21B71"/>
    <w:rsid w:val="00F22959"/>
    <w:rsid w:val="00F23FAB"/>
    <w:rsid w:val="00F25001"/>
    <w:rsid w:val="00F261F3"/>
    <w:rsid w:val="00F30A06"/>
    <w:rsid w:val="00F31497"/>
    <w:rsid w:val="00F31EFD"/>
    <w:rsid w:val="00F3269B"/>
    <w:rsid w:val="00F32EB8"/>
    <w:rsid w:val="00F334B8"/>
    <w:rsid w:val="00F343E0"/>
    <w:rsid w:val="00F3455B"/>
    <w:rsid w:val="00F36914"/>
    <w:rsid w:val="00F409F5"/>
    <w:rsid w:val="00F41830"/>
    <w:rsid w:val="00F434F3"/>
    <w:rsid w:val="00F437B3"/>
    <w:rsid w:val="00F44A3A"/>
    <w:rsid w:val="00F46159"/>
    <w:rsid w:val="00F46502"/>
    <w:rsid w:val="00F471D9"/>
    <w:rsid w:val="00F474A0"/>
    <w:rsid w:val="00F50BA2"/>
    <w:rsid w:val="00F50D6C"/>
    <w:rsid w:val="00F52B23"/>
    <w:rsid w:val="00F53EBC"/>
    <w:rsid w:val="00F560B6"/>
    <w:rsid w:val="00F568D7"/>
    <w:rsid w:val="00F56EF0"/>
    <w:rsid w:val="00F60219"/>
    <w:rsid w:val="00F6076C"/>
    <w:rsid w:val="00F62CD1"/>
    <w:rsid w:val="00F62EE3"/>
    <w:rsid w:val="00F645D6"/>
    <w:rsid w:val="00F67DED"/>
    <w:rsid w:val="00F67FAD"/>
    <w:rsid w:val="00F7154F"/>
    <w:rsid w:val="00F72AC0"/>
    <w:rsid w:val="00F74B86"/>
    <w:rsid w:val="00F75B06"/>
    <w:rsid w:val="00F75E10"/>
    <w:rsid w:val="00F77595"/>
    <w:rsid w:val="00F77C82"/>
    <w:rsid w:val="00F8014A"/>
    <w:rsid w:val="00F83563"/>
    <w:rsid w:val="00F83D62"/>
    <w:rsid w:val="00F863FC"/>
    <w:rsid w:val="00F86C1F"/>
    <w:rsid w:val="00F90FD5"/>
    <w:rsid w:val="00F93889"/>
    <w:rsid w:val="00F93BA7"/>
    <w:rsid w:val="00F96731"/>
    <w:rsid w:val="00F9708F"/>
    <w:rsid w:val="00FA1B5F"/>
    <w:rsid w:val="00FA266B"/>
    <w:rsid w:val="00FA278C"/>
    <w:rsid w:val="00FA2FF8"/>
    <w:rsid w:val="00FA3309"/>
    <w:rsid w:val="00FA36EA"/>
    <w:rsid w:val="00FA3A34"/>
    <w:rsid w:val="00FA3DB8"/>
    <w:rsid w:val="00FA48F1"/>
    <w:rsid w:val="00FA571D"/>
    <w:rsid w:val="00FA6348"/>
    <w:rsid w:val="00FA6FFE"/>
    <w:rsid w:val="00FA764C"/>
    <w:rsid w:val="00FB117F"/>
    <w:rsid w:val="00FB32B7"/>
    <w:rsid w:val="00FB7267"/>
    <w:rsid w:val="00FB7D81"/>
    <w:rsid w:val="00FC028E"/>
    <w:rsid w:val="00FC0314"/>
    <w:rsid w:val="00FC0499"/>
    <w:rsid w:val="00FC11DB"/>
    <w:rsid w:val="00FC17F2"/>
    <w:rsid w:val="00FC22D5"/>
    <w:rsid w:val="00FC4DFD"/>
    <w:rsid w:val="00FC5743"/>
    <w:rsid w:val="00FD1AE9"/>
    <w:rsid w:val="00FD276B"/>
    <w:rsid w:val="00FD4539"/>
    <w:rsid w:val="00FD57B6"/>
    <w:rsid w:val="00FD5B07"/>
    <w:rsid w:val="00FD5E99"/>
    <w:rsid w:val="00FE048F"/>
    <w:rsid w:val="00FE2F0D"/>
    <w:rsid w:val="00FE3D4A"/>
    <w:rsid w:val="00FE56B7"/>
    <w:rsid w:val="00FE5B1C"/>
    <w:rsid w:val="00FE68A3"/>
    <w:rsid w:val="00FE6B0A"/>
    <w:rsid w:val="00FF041E"/>
    <w:rsid w:val="00FF15BC"/>
    <w:rsid w:val="00FF1F91"/>
    <w:rsid w:val="00FF28A4"/>
    <w:rsid w:val="00FF3708"/>
    <w:rsid w:val="00FF4246"/>
    <w:rsid w:val="00FF4763"/>
    <w:rsid w:val="00FF49EA"/>
    <w:rsid w:val="00FF554F"/>
    <w:rsid w:val="00FF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8152919">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87969573">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sChild>
                                                                                                                                                    <w:div w:id="600381974">
                                                                                                                                                      <w:marLeft w:val="0"/>
                                                                                                                                                      <w:marRight w:val="0"/>
                                                                                                                                                      <w:marTop w:val="0"/>
                                                                                                                                                      <w:marBottom w:val="0"/>
                                                                                                                                                      <w:divBdr>
                                                                                                                                                        <w:top w:val="none" w:sz="0" w:space="0" w:color="auto"/>
                                                                                                                                                        <w:left w:val="none" w:sz="0" w:space="0" w:color="auto"/>
                                                                                                                                                        <w:bottom w:val="none" w:sz="0" w:space="0" w:color="auto"/>
                                                                                                                                                        <w:right w:val="none" w:sz="0" w:space="0" w:color="auto"/>
                                                                                                                                                      </w:divBdr>
                                                                                                                                                      <w:divsChild>
                                                                                                                                                        <w:div w:id="5641859">
                                                                                                                                                          <w:marLeft w:val="0"/>
                                                                                                                                                          <w:marRight w:val="0"/>
                                                                                                                                                          <w:marTop w:val="0"/>
                                                                                                                                                          <w:marBottom w:val="0"/>
                                                                                                                                                          <w:divBdr>
                                                                                                                                                            <w:top w:val="none" w:sz="0" w:space="0" w:color="auto"/>
                                                                                                                                                            <w:left w:val="none" w:sz="0" w:space="0" w:color="auto"/>
                                                                                                                                                            <w:bottom w:val="none" w:sz="0" w:space="0" w:color="auto"/>
                                                                                                                                                            <w:right w:val="none" w:sz="0" w:space="0" w:color="auto"/>
                                                                                                                                                          </w:divBdr>
                                                                                                                                                          <w:divsChild>
                                                                                                                                                            <w:div w:id="885945033">
                                                                                                                                                              <w:marLeft w:val="0"/>
                                                                                                                                                              <w:marRight w:val="0"/>
                                                                                                                                                              <w:marTop w:val="0"/>
                                                                                                                                                              <w:marBottom w:val="0"/>
                                                                                                                                                              <w:divBdr>
                                                                                                                                                                <w:top w:val="none" w:sz="0" w:space="0" w:color="auto"/>
                                                                                                                                                                <w:left w:val="none" w:sz="0" w:space="0" w:color="auto"/>
                                                                                                                                                                <w:bottom w:val="none" w:sz="0" w:space="0" w:color="auto"/>
                                                                                                                                                                <w:right w:val="none" w:sz="0" w:space="0" w:color="auto"/>
                                                                                                                                                              </w:divBdr>
                                                                                                                                                              <w:divsChild>
                                                                                                                                                                <w:div w:id="2134908149">
                                                                                                                                                                  <w:marLeft w:val="0"/>
                                                                                                                                                                  <w:marRight w:val="0"/>
                                                                                                                                                                  <w:marTop w:val="0"/>
                                                                                                                                                                  <w:marBottom w:val="0"/>
                                                                                                                                                                  <w:divBdr>
                                                                                                                                                                    <w:top w:val="none" w:sz="0" w:space="0" w:color="auto"/>
                                                                                                                                                                    <w:left w:val="none" w:sz="0" w:space="0" w:color="auto"/>
                                                                                                                                                                    <w:bottom w:val="none" w:sz="0" w:space="0" w:color="auto"/>
                                                                                                                                                                    <w:right w:val="none" w:sz="0" w:space="0" w:color="auto"/>
                                                                                                                                                                  </w:divBdr>
                                                                                                                                                                  <w:divsChild>
                                                                                                                                                                    <w:div w:id="13801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19033145">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emf"/><Relationship Id="rId50" Type="http://schemas.openxmlformats.org/officeDocument/2006/relationships/image" Target="media/image40.emf"/><Relationship Id="rId55" Type="http://schemas.openxmlformats.org/officeDocument/2006/relationships/hyperlink" Target="http://hu.wikipedia.org/wiki/Cirrostratus" TargetMode="External"/><Relationship Id="rId63"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jpeg"/><Relationship Id="rId11" Type="http://schemas.openxmlformats.org/officeDocument/2006/relationships/image" Target="media/image3.jp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emf"/><Relationship Id="rId53" Type="http://schemas.openxmlformats.org/officeDocument/2006/relationships/hyperlink" Target="http://hu.wikipedia.org/wiki/Cirrus" TargetMode="External"/><Relationship Id="rId58" Type="http://schemas.openxmlformats.org/officeDocument/2006/relationships/hyperlink" Target="http://hu.wikipedia.org/w/index.php?title=Stratocumulus&amp;action=edit&amp;redlink=1" TargetMode="External"/><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http://hu.wikipedia.org/wiki/Nimbostratus" TargetMode="External"/><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http://hu.wikipedia.org/wiki/Altocumulus" TargetMode="External"/><Relationship Id="rId64"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41.emf"/><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emf"/><Relationship Id="rId59" Type="http://schemas.openxmlformats.org/officeDocument/2006/relationships/hyperlink" Target="http://hu.wikipedia.org/wiki/Stratus" TargetMode="External"/><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hyperlink" Target="http://hu.wikipedia.org/wiki/Cirrocumulus" TargetMode="External"/><Relationship Id="rId62" Type="http://schemas.openxmlformats.org/officeDocument/2006/relationships/hyperlink" Target="http://hu.wikipedia.org/wiki/Cumulonimbu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emf"/><Relationship Id="rId57" Type="http://schemas.openxmlformats.org/officeDocument/2006/relationships/hyperlink" Target="http://hu.wikipedia.org/wiki/Altostratus" TargetMode="External"/><Relationship Id="rId10" Type="http://schemas.openxmlformats.org/officeDocument/2006/relationships/image" Target="media/image2.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emf"/><Relationship Id="rId60" Type="http://schemas.openxmlformats.org/officeDocument/2006/relationships/hyperlink" Target="http://hu.wikipedia.org/wiki/Gomolyfelh%C5%91" TargetMode="External"/><Relationship Id="rId65"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image" Target="media/image9.png"/><Relationship Id="rId39" Type="http://schemas.openxmlformats.org/officeDocument/2006/relationships/image" Target="media/image29.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306</c:v>
                </c:pt>
                <c:pt idx="2">
                  <c:v>0.76170000000000415</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33</c:v>
                </c:pt>
                <c:pt idx="2">
                  <c:v>0.23830000000000001</c:v>
                </c:pt>
              </c:numCache>
            </c:numRef>
          </c:val>
        </c:ser>
        <c:dLbls>
          <c:showLegendKey val="0"/>
          <c:showVal val="0"/>
          <c:showCatName val="0"/>
          <c:showSerName val="0"/>
          <c:showPercent val="0"/>
          <c:showBubbleSize val="0"/>
        </c:dLbls>
        <c:gapWidth val="150"/>
        <c:shape val="cylinder"/>
        <c:axId val="127854592"/>
        <c:axId val="289956992"/>
        <c:axId val="0"/>
      </c:bar3DChart>
      <c:catAx>
        <c:axId val="127854592"/>
        <c:scaling>
          <c:orientation val="minMax"/>
        </c:scaling>
        <c:delete val="0"/>
        <c:axPos val="b"/>
        <c:numFmt formatCode="General" sourceLinked="0"/>
        <c:majorTickMark val="out"/>
        <c:minorTickMark val="none"/>
        <c:tickLblPos val="nextTo"/>
        <c:crossAx val="289956992"/>
        <c:crosses val="autoZero"/>
        <c:auto val="1"/>
        <c:lblAlgn val="ctr"/>
        <c:lblOffset val="100"/>
        <c:noMultiLvlLbl val="0"/>
      </c:catAx>
      <c:valAx>
        <c:axId val="289956992"/>
        <c:scaling>
          <c:orientation val="minMax"/>
        </c:scaling>
        <c:delete val="0"/>
        <c:axPos val="l"/>
        <c:majorGridlines/>
        <c:numFmt formatCode="0.00%" sourceLinked="1"/>
        <c:majorTickMark val="out"/>
        <c:minorTickMark val="none"/>
        <c:tickLblPos val="nextTo"/>
        <c:crossAx val="12785459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5</b:RefOrder>
  </b:Source>
  <b:Source>
    <b:Tag>Clo06</b:Tag>
    <b:SourceType>Book</b:SourceType>
    <b:Guid>{B0AA1457-52CE-4083-9475-B009B50A711D}</b:Guid>
    <b:Title>Cloud types for observers, Reading the sky</b:Title>
    <b:Year>2006</b:Year>
    <b:LCID>en-US</b:LCID>
    <b:Author>
      <b:Author>
        <b:Corporate>Met Office</b:Corporate>
      </b:Author>
    </b:Author>
    <b:RefOrder>1</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7</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8</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0</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11</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2</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13</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89887551-E058-49E3-9BD2-0132F7AAB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TotalTime>
  <Pages>75</Pages>
  <Words>22890</Words>
  <Characters>157946</Characters>
  <Application>Microsoft Office Word</Application>
  <DocSecurity>0</DocSecurity>
  <Lines>1316</Lines>
  <Paragraphs>360</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80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a Márk</dc:creator>
  <cp:lastModifiedBy>Gergő</cp:lastModifiedBy>
  <cp:revision>197</cp:revision>
  <cp:lastPrinted>2014-04-16T09:03:00Z</cp:lastPrinted>
  <dcterms:created xsi:type="dcterms:W3CDTF">2014-12-30T20:48:00Z</dcterms:created>
  <dcterms:modified xsi:type="dcterms:W3CDTF">2015-01-03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